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A69F4D2"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Professeur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2958779"/>
      <w:r>
        <w:lastRenderedPageBreak/>
        <w:t>Sommaire dét</w:t>
      </w:r>
      <w:r w:rsidR="00970303">
        <w:t>a</w:t>
      </w:r>
      <w:r w:rsidR="00726734">
        <w:t>illé</w:t>
      </w:r>
      <w:bookmarkEnd w:id="0"/>
    </w:p>
    <w:p w14:paraId="718D7E90" w14:textId="4B230BDA" w:rsidR="00613709"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613709">
        <w:rPr>
          <w:noProof/>
        </w:rPr>
        <w:t>Sommaire détaillé</w:t>
      </w:r>
      <w:r w:rsidR="00613709">
        <w:rPr>
          <w:noProof/>
        </w:rPr>
        <w:tab/>
      </w:r>
      <w:r w:rsidR="00613709">
        <w:rPr>
          <w:noProof/>
        </w:rPr>
        <w:fldChar w:fldCharType="begin"/>
      </w:r>
      <w:r w:rsidR="00613709">
        <w:rPr>
          <w:noProof/>
        </w:rPr>
        <w:instrText xml:space="preserve"> PAGEREF _Toc12958779 \h </w:instrText>
      </w:r>
      <w:r w:rsidR="00613709">
        <w:rPr>
          <w:noProof/>
        </w:rPr>
      </w:r>
      <w:r w:rsidR="00613709">
        <w:rPr>
          <w:noProof/>
        </w:rPr>
        <w:fldChar w:fldCharType="separate"/>
      </w:r>
      <w:r w:rsidR="00613709">
        <w:rPr>
          <w:noProof/>
        </w:rPr>
        <w:t>2</w:t>
      </w:r>
      <w:r w:rsidR="00613709">
        <w:rPr>
          <w:noProof/>
        </w:rPr>
        <w:fldChar w:fldCharType="end"/>
      </w:r>
    </w:p>
    <w:p w14:paraId="5C3D5C89" w14:textId="10528238" w:rsidR="00613709" w:rsidRDefault="00613709">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2958780 \h </w:instrText>
      </w:r>
      <w:r>
        <w:rPr>
          <w:noProof/>
        </w:rPr>
      </w:r>
      <w:r>
        <w:rPr>
          <w:noProof/>
        </w:rPr>
        <w:fldChar w:fldCharType="separate"/>
      </w:r>
      <w:r>
        <w:rPr>
          <w:noProof/>
        </w:rPr>
        <w:t>6</w:t>
      </w:r>
      <w:r>
        <w:rPr>
          <w:noProof/>
        </w:rPr>
        <w:fldChar w:fldCharType="end"/>
      </w:r>
    </w:p>
    <w:p w14:paraId="3913E849" w14:textId="008F8220" w:rsidR="00613709" w:rsidRDefault="00613709">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2958781 \h </w:instrText>
      </w:r>
      <w:r>
        <w:rPr>
          <w:noProof/>
        </w:rPr>
      </w:r>
      <w:r>
        <w:rPr>
          <w:noProof/>
        </w:rPr>
        <w:fldChar w:fldCharType="separate"/>
      </w:r>
      <w:r>
        <w:rPr>
          <w:noProof/>
        </w:rPr>
        <w:t>7</w:t>
      </w:r>
      <w:r>
        <w:rPr>
          <w:noProof/>
        </w:rPr>
        <w:fldChar w:fldCharType="end"/>
      </w:r>
    </w:p>
    <w:p w14:paraId="4BC2FD4E" w14:textId="735A9D87" w:rsidR="00613709" w:rsidRDefault="00613709">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2958782 \h </w:instrText>
      </w:r>
      <w:r>
        <w:rPr>
          <w:noProof/>
        </w:rPr>
      </w:r>
      <w:r>
        <w:rPr>
          <w:noProof/>
        </w:rPr>
        <w:fldChar w:fldCharType="separate"/>
      </w:r>
      <w:r>
        <w:rPr>
          <w:noProof/>
        </w:rPr>
        <w:t>8</w:t>
      </w:r>
      <w:r>
        <w:rPr>
          <w:noProof/>
        </w:rPr>
        <w:fldChar w:fldCharType="end"/>
      </w:r>
    </w:p>
    <w:p w14:paraId="127C6970" w14:textId="79F39FAA" w:rsidR="00613709" w:rsidRDefault="00613709">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2958783 \h </w:instrText>
      </w:r>
      <w:r>
        <w:rPr>
          <w:noProof/>
        </w:rPr>
      </w:r>
      <w:r>
        <w:rPr>
          <w:noProof/>
        </w:rPr>
        <w:fldChar w:fldCharType="separate"/>
      </w:r>
      <w:r>
        <w:rPr>
          <w:noProof/>
        </w:rPr>
        <w:t>9</w:t>
      </w:r>
      <w:r>
        <w:rPr>
          <w:noProof/>
        </w:rPr>
        <w:fldChar w:fldCharType="end"/>
      </w:r>
    </w:p>
    <w:p w14:paraId="49E5A7D5" w14:textId="1E9BE7E5" w:rsidR="00613709" w:rsidRDefault="00613709">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2958784 \h </w:instrText>
      </w:r>
      <w:r>
        <w:rPr>
          <w:noProof/>
        </w:rPr>
      </w:r>
      <w:r>
        <w:rPr>
          <w:noProof/>
        </w:rPr>
        <w:fldChar w:fldCharType="separate"/>
      </w:r>
      <w:r>
        <w:rPr>
          <w:noProof/>
        </w:rPr>
        <w:t>10</w:t>
      </w:r>
      <w:r>
        <w:rPr>
          <w:noProof/>
        </w:rPr>
        <w:fldChar w:fldCharType="end"/>
      </w:r>
    </w:p>
    <w:p w14:paraId="0A646E6C" w14:textId="74E7B7E5" w:rsidR="00613709" w:rsidRDefault="00613709">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2958785 \h </w:instrText>
      </w:r>
      <w:r>
        <w:rPr>
          <w:noProof/>
        </w:rPr>
      </w:r>
      <w:r>
        <w:rPr>
          <w:noProof/>
        </w:rPr>
        <w:fldChar w:fldCharType="separate"/>
      </w:r>
      <w:r>
        <w:rPr>
          <w:noProof/>
        </w:rPr>
        <w:t>10</w:t>
      </w:r>
      <w:r>
        <w:rPr>
          <w:noProof/>
        </w:rPr>
        <w:fldChar w:fldCharType="end"/>
      </w:r>
    </w:p>
    <w:p w14:paraId="49ECE91E" w14:textId="3A2D27B5" w:rsidR="00613709" w:rsidRDefault="00613709">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2958786 \h </w:instrText>
      </w:r>
      <w:r>
        <w:rPr>
          <w:noProof/>
        </w:rPr>
      </w:r>
      <w:r>
        <w:rPr>
          <w:noProof/>
        </w:rPr>
        <w:fldChar w:fldCharType="separate"/>
      </w:r>
      <w:r>
        <w:rPr>
          <w:noProof/>
        </w:rPr>
        <w:t>10</w:t>
      </w:r>
      <w:r>
        <w:rPr>
          <w:noProof/>
        </w:rPr>
        <w:fldChar w:fldCharType="end"/>
      </w:r>
    </w:p>
    <w:p w14:paraId="20B81378" w14:textId="77EC140F" w:rsidR="00613709" w:rsidRDefault="00613709">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958787 \h </w:instrText>
      </w:r>
      <w:r>
        <w:rPr>
          <w:noProof/>
        </w:rPr>
      </w:r>
      <w:r>
        <w:rPr>
          <w:noProof/>
        </w:rPr>
        <w:fldChar w:fldCharType="separate"/>
      </w:r>
      <w:r>
        <w:rPr>
          <w:noProof/>
        </w:rPr>
        <w:t>11</w:t>
      </w:r>
      <w:r>
        <w:rPr>
          <w:noProof/>
        </w:rPr>
        <w:fldChar w:fldCharType="end"/>
      </w:r>
    </w:p>
    <w:p w14:paraId="50CFA7D4" w14:textId="5D296B55" w:rsidR="00613709" w:rsidRDefault="00613709">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2958788 \h </w:instrText>
      </w:r>
      <w:r>
        <w:rPr>
          <w:noProof/>
        </w:rPr>
      </w:r>
      <w:r>
        <w:rPr>
          <w:noProof/>
        </w:rPr>
        <w:fldChar w:fldCharType="separate"/>
      </w:r>
      <w:r>
        <w:rPr>
          <w:noProof/>
        </w:rPr>
        <w:t>12</w:t>
      </w:r>
      <w:r>
        <w:rPr>
          <w:noProof/>
        </w:rPr>
        <w:fldChar w:fldCharType="end"/>
      </w:r>
    </w:p>
    <w:p w14:paraId="4966438F" w14:textId="03D8A164" w:rsidR="00613709" w:rsidRDefault="00613709">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2958789 \h </w:instrText>
      </w:r>
      <w:r>
        <w:rPr>
          <w:noProof/>
        </w:rPr>
      </w:r>
      <w:r>
        <w:rPr>
          <w:noProof/>
        </w:rPr>
        <w:fldChar w:fldCharType="separate"/>
      </w:r>
      <w:r>
        <w:rPr>
          <w:noProof/>
        </w:rPr>
        <w:t>13</w:t>
      </w:r>
      <w:r>
        <w:rPr>
          <w:noProof/>
        </w:rPr>
        <w:fldChar w:fldCharType="end"/>
      </w:r>
    </w:p>
    <w:p w14:paraId="733AB317" w14:textId="55CB66B9" w:rsidR="00613709" w:rsidRDefault="00613709">
      <w:pPr>
        <w:pStyle w:val="TM3"/>
        <w:tabs>
          <w:tab w:val="right" w:leader="dot" w:pos="9062"/>
        </w:tabs>
        <w:rPr>
          <w:rFonts w:asciiTheme="minorHAnsi" w:eastAsiaTheme="minorEastAsia" w:hAnsiTheme="minorHAnsi" w:cstheme="minorBidi"/>
          <w:noProof/>
        </w:rPr>
      </w:pPr>
      <w:r>
        <w:rPr>
          <w:noProof/>
        </w:rPr>
        <w:t>Le Scrum Board</w:t>
      </w:r>
      <w:r>
        <w:rPr>
          <w:noProof/>
        </w:rPr>
        <w:tab/>
      </w:r>
      <w:r>
        <w:rPr>
          <w:noProof/>
        </w:rPr>
        <w:fldChar w:fldCharType="begin"/>
      </w:r>
      <w:r>
        <w:rPr>
          <w:noProof/>
        </w:rPr>
        <w:instrText xml:space="preserve"> PAGEREF _Toc12958790 \h </w:instrText>
      </w:r>
      <w:r>
        <w:rPr>
          <w:noProof/>
        </w:rPr>
      </w:r>
      <w:r>
        <w:rPr>
          <w:noProof/>
        </w:rPr>
        <w:fldChar w:fldCharType="separate"/>
      </w:r>
      <w:r>
        <w:rPr>
          <w:noProof/>
        </w:rPr>
        <w:t>13</w:t>
      </w:r>
      <w:r>
        <w:rPr>
          <w:noProof/>
        </w:rPr>
        <w:fldChar w:fldCharType="end"/>
      </w:r>
    </w:p>
    <w:p w14:paraId="2DF57A02" w14:textId="56AE74F5" w:rsidR="00613709" w:rsidRDefault="00613709">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2958791 \h </w:instrText>
      </w:r>
      <w:r>
        <w:rPr>
          <w:noProof/>
        </w:rPr>
      </w:r>
      <w:r>
        <w:rPr>
          <w:noProof/>
        </w:rPr>
        <w:fldChar w:fldCharType="separate"/>
      </w:r>
      <w:r>
        <w:rPr>
          <w:noProof/>
        </w:rPr>
        <w:t>14</w:t>
      </w:r>
      <w:r>
        <w:rPr>
          <w:noProof/>
        </w:rPr>
        <w:fldChar w:fldCharType="end"/>
      </w:r>
    </w:p>
    <w:p w14:paraId="3D5673EC" w14:textId="01027CAA" w:rsidR="00613709" w:rsidRDefault="00613709">
      <w:pPr>
        <w:pStyle w:val="TM3"/>
        <w:tabs>
          <w:tab w:val="right" w:leader="dot" w:pos="9062"/>
        </w:tabs>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2958792 \h </w:instrText>
      </w:r>
      <w:r>
        <w:rPr>
          <w:noProof/>
        </w:rPr>
      </w:r>
      <w:r>
        <w:rPr>
          <w:noProof/>
        </w:rPr>
        <w:fldChar w:fldCharType="separate"/>
      </w:r>
      <w:r>
        <w:rPr>
          <w:noProof/>
        </w:rPr>
        <w:t>14</w:t>
      </w:r>
      <w:r>
        <w:rPr>
          <w:noProof/>
        </w:rPr>
        <w:fldChar w:fldCharType="end"/>
      </w:r>
    </w:p>
    <w:p w14:paraId="38A9EC5E" w14:textId="55E001C8" w:rsidR="00613709" w:rsidRDefault="00613709">
      <w:pPr>
        <w:pStyle w:val="TM3"/>
        <w:tabs>
          <w:tab w:val="right" w:leader="dot" w:pos="9062"/>
        </w:tabs>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2958793 \h </w:instrText>
      </w:r>
      <w:r>
        <w:rPr>
          <w:noProof/>
        </w:rPr>
      </w:r>
      <w:r>
        <w:rPr>
          <w:noProof/>
        </w:rPr>
        <w:fldChar w:fldCharType="separate"/>
      </w:r>
      <w:r>
        <w:rPr>
          <w:noProof/>
        </w:rPr>
        <w:t>14</w:t>
      </w:r>
      <w:r>
        <w:rPr>
          <w:noProof/>
        </w:rPr>
        <w:fldChar w:fldCharType="end"/>
      </w:r>
    </w:p>
    <w:p w14:paraId="69DD9E80" w14:textId="79CD55E4" w:rsidR="00613709" w:rsidRDefault="00613709">
      <w:pPr>
        <w:pStyle w:val="TM3"/>
        <w:tabs>
          <w:tab w:val="right" w:leader="dot" w:pos="9062"/>
        </w:tabs>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2958794 \h </w:instrText>
      </w:r>
      <w:r>
        <w:rPr>
          <w:noProof/>
        </w:rPr>
      </w:r>
      <w:r>
        <w:rPr>
          <w:noProof/>
        </w:rPr>
        <w:fldChar w:fldCharType="separate"/>
      </w:r>
      <w:r>
        <w:rPr>
          <w:noProof/>
        </w:rPr>
        <w:t>14</w:t>
      </w:r>
      <w:r>
        <w:rPr>
          <w:noProof/>
        </w:rPr>
        <w:fldChar w:fldCharType="end"/>
      </w:r>
    </w:p>
    <w:p w14:paraId="761671DC" w14:textId="0CE9C274" w:rsidR="00613709" w:rsidRDefault="00613709">
      <w:pPr>
        <w:pStyle w:val="TM1"/>
        <w:tabs>
          <w:tab w:val="right" w:leader="dot" w:pos="9062"/>
        </w:tabs>
        <w:rPr>
          <w:rFonts w:asciiTheme="minorHAnsi" w:eastAsiaTheme="minorEastAsia" w:hAnsiTheme="minorHAnsi" w:cstheme="minorBidi"/>
          <w:noProof/>
        </w:rPr>
      </w:pPr>
      <w:r w:rsidRPr="00DE00E9">
        <w:rPr>
          <w:noProof/>
          <w:lang w:val="fr-FR"/>
        </w:rPr>
        <w:t>Chapitre 1 : Analyse fonctionnel</w:t>
      </w:r>
      <w:r>
        <w:rPr>
          <w:noProof/>
        </w:rPr>
        <w:tab/>
      </w:r>
      <w:r>
        <w:rPr>
          <w:noProof/>
        </w:rPr>
        <w:fldChar w:fldCharType="begin"/>
      </w:r>
      <w:r>
        <w:rPr>
          <w:noProof/>
        </w:rPr>
        <w:instrText xml:space="preserve"> PAGEREF _Toc12958795 \h </w:instrText>
      </w:r>
      <w:r>
        <w:rPr>
          <w:noProof/>
        </w:rPr>
      </w:r>
      <w:r>
        <w:rPr>
          <w:noProof/>
        </w:rPr>
        <w:fldChar w:fldCharType="separate"/>
      </w:r>
      <w:r>
        <w:rPr>
          <w:noProof/>
        </w:rPr>
        <w:t>15</w:t>
      </w:r>
      <w:r>
        <w:rPr>
          <w:noProof/>
        </w:rPr>
        <w:fldChar w:fldCharType="end"/>
      </w:r>
    </w:p>
    <w:p w14:paraId="561AEB33" w14:textId="3B622218" w:rsidR="00613709" w:rsidRDefault="00613709">
      <w:pPr>
        <w:pStyle w:val="TM2"/>
        <w:tabs>
          <w:tab w:val="right" w:leader="dot" w:pos="9062"/>
        </w:tabs>
        <w:rPr>
          <w:rFonts w:asciiTheme="minorHAnsi" w:eastAsiaTheme="minorEastAsia" w:hAnsiTheme="minorHAnsi" w:cstheme="minorBidi"/>
          <w:noProof/>
        </w:rPr>
      </w:pPr>
      <w:r w:rsidRPr="00DE00E9">
        <w:rPr>
          <w:noProof/>
          <w:lang w:val="fr-FR"/>
        </w:rPr>
        <w:t>Analyse du marché et des besoins</w:t>
      </w:r>
      <w:r>
        <w:rPr>
          <w:noProof/>
        </w:rPr>
        <w:tab/>
      </w:r>
      <w:r>
        <w:rPr>
          <w:noProof/>
        </w:rPr>
        <w:fldChar w:fldCharType="begin"/>
      </w:r>
      <w:r>
        <w:rPr>
          <w:noProof/>
        </w:rPr>
        <w:instrText xml:space="preserve"> PAGEREF _Toc12958796 \h </w:instrText>
      </w:r>
      <w:r>
        <w:rPr>
          <w:noProof/>
        </w:rPr>
      </w:r>
      <w:r>
        <w:rPr>
          <w:noProof/>
        </w:rPr>
        <w:fldChar w:fldCharType="separate"/>
      </w:r>
      <w:r>
        <w:rPr>
          <w:noProof/>
        </w:rPr>
        <w:t>15</w:t>
      </w:r>
      <w:r>
        <w:rPr>
          <w:noProof/>
        </w:rPr>
        <w:fldChar w:fldCharType="end"/>
      </w:r>
    </w:p>
    <w:p w14:paraId="61BDDB1E" w14:textId="0102EBE3" w:rsidR="00613709" w:rsidRDefault="00613709">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2958797 \h </w:instrText>
      </w:r>
      <w:r>
        <w:rPr>
          <w:noProof/>
        </w:rPr>
      </w:r>
      <w:r>
        <w:rPr>
          <w:noProof/>
        </w:rPr>
        <w:fldChar w:fldCharType="separate"/>
      </w:r>
      <w:r>
        <w:rPr>
          <w:noProof/>
        </w:rPr>
        <w:t>15</w:t>
      </w:r>
      <w:r>
        <w:rPr>
          <w:noProof/>
        </w:rPr>
        <w:fldChar w:fldCharType="end"/>
      </w:r>
    </w:p>
    <w:p w14:paraId="4B8BF4B3" w14:textId="3291222F" w:rsidR="00613709" w:rsidRDefault="00613709">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2958798 \h </w:instrText>
      </w:r>
      <w:r>
        <w:rPr>
          <w:noProof/>
        </w:rPr>
      </w:r>
      <w:r>
        <w:rPr>
          <w:noProof/>
        </w:rPr>
        <w:fldChar w:fldCharType="separate"/>
      </w:r>
      <w:r>
        <w:rPr>
          <w:noProof/>
        </w:rPr>
        <w:t>16</w:t>
      </w:r>
      <w:r>
        <w:rPr>
          <w:noProof/>
        </w:rPr>
        <w:fldChar w:fldCharType="end"/>
      </w:r>
    </w:p>
    <w:p w14:paraId="533758F5" w14:textId="322D1D60" w:rsidR="00613709" w:rsidRDefault="00613709">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2958799 \h </w:instrText>
      </w:r>
      <w:r>
        <w:rPr>
          <w:noProof/>
        </w:rPr>
      </w:r>
      <w:r>
        <w:rPr>
          <w:noProof/>
        </w:rPr>
        <w:fldChar w:fldCharType="separate"/>
      </w:r>
      <w:r>
        <w:rPr>
          <w:noProof/>
        </w:rPr>
        <w:t>17</w:t>
      </w:r>
      <w:r>
        <w:rPr>
          <w:noProof/>
        </w:rPr>
        <w:fldChar w:fldCharType="end"/>
      </w:r>
    </w:p>
    <w:p w14:paraId="0D5C985B" w14:textId="55D5636A" w:rsidR="00613709" w:rsidRDefault="00613709">
      <w:pPr>
        <w:pStyle w:val="TM2"/>
        <w:tabs>
          <w:tab w:val="right" w:leader="dot" w:pos="9062"/>
        </w:tabs>
        <w:rPr>
          <w:rFonts w:asciiTheme="minorHAnsi" w:eastAsiaTheme="minorEastAsia" w:hAnsiTheme="minorHAnsi" w:cstheme="minorBidi"/>
          <w:noProof/>
        </w:rPr>
      </w:pPr>
      <w:r w:rsidRPr="00DE00E9">
        <w:rPr>
          <w:noProof/>
          <w:lang w:val="fr-FR"/>
        </w:rPr>
        <w:t>Gamification</w:t>
      </w:r>
      <w:r>
        <w:rPr>
          <w:noProof/>
        </w:rPr>
        <w:tab/>
      </w:r>
      <w:r>
        <w:rPr>
          <w:noProof/>
        </w:rPr>
        <w:fldChar w:fldCharType="begin"/>
      </w:r>
      <w:r>
        <w:rPr>
          <w:noProof/>
        </w:rPr>
        <w:instrText xml:space="preserve"> PAGEREF _Toc12958800 \h </w:instrText>
      </w:r>
      <w:r>
        <w:rPr>
          <w:noProof/>
        </w:rPr>
      </w:r>
      <w:r>
        <w:rPr>
          <w:noProof/>
        </w:rPr>
        <w:fldChar w:fldCharType="separate"/>
      </w:r>
      <w:r>
        <w:rPr>
          <w:noProof/>
        </w:rPr>
        <w:t>18</w:t>
      </w:r>
      <w:r>
        <w:rPr>
          <w:noProof/>
        </w:rPr>
        <w:fldChar w:fldCharType="end"/>
      </w:r>
    </w:p>
    <w:p w14:paraId="344D9D5F" w14:textId="68283826" w:rsidR="00613709" w:rsidRDefault="00613709">
      <w:pPr>
        <w:pStyle w:val="TM3"/>
        <w:tabs>
          <w:tab w:val="right" w:leader="dot" w:pos="9062"/>
        </w:tabs>
        <w:rPr>
          <w:rFonts w:asciiTheme="minorHAnsi" w:eastAsiaTheme="minorEastAsia" w:hAnsiTheme="minorHAnsi" w:cstheme="minorBidi"/>
          <w:noProof/>
        </w:rPr>
      </w:pPr>
      <w:r w:rsidRPr="00DE00E9">
        <w:rPr>
          <w:noProof/>
          <w:lang w:val="fr-FR"/>
        </w:rPr>
        <w:t>Un système de scores personnels</w:t>
      </w:r>
      <w:r>
        <w:rPr>
          <w:noProof/>
        </w:rPr>
        <w:tab/>
      </w:r>
      <w:r>
        <w:rPr>
          <w:noProof/>
        </w:rPr>
        <w:fldChar w:fldCharType="begin"/>
      </w:r>
      <w:r>
        <w:rPr>
          <w:noProof/>
        </w:rPr>
        <w:instrText xml:space="preserve"> PAGEREF _Toc12958801 \h </w:instrText>
      </w:r>
      <w:r>
        <w:rPr>
          <w:noProof/>
        </w:rPr>
      </w:r>
      <w:r>
        <w:rPr>
          <w:noProof/>
        </w:rPr>
        <w:fldChar w:fldCharType="separate"/>
      </w:r>
      <w:r>
        <w:rPr>
          <w:noProof/>
        </w:rPr>
        <w:t>18</w:t>
      </w:r>
      <w:r>
        <w:rPr>
          <w:noProof/>
        </w:rPr>
        <w:fldChar w:fldCharType="end"/>
      </w:r>
    </w:p>
    <w:p w14:paraId="209B15D6" w14:textId="53786F4B" w:rsidR="00613709" w:rsidRDefault="00613709">
      <w:pPr>
        <w:pStyle w:val="TM3"/>
        <w:tabs>
          <w:tab w:val="right" w:leader="dot" w:pos="9062"/>
        </w:tabs>
        <w:rPr>
          <w:rFonts w:asciiTheme="minorHAnsi" w:eastAsiaTheme="minorEastAsia" w:hAnsiTheme="minorHAnsi" w:cstheme="minorBidi"/>
          <w:noProof/>
        </w:rPr>
      </w:pPr>
      <w:r w:rsidRPr="00DE00E9">
        <w:rPr>
          <w:noProof/>
          <w:lang w:val="fr-FR"/>
        </w:rPr>
        <w:t>Un système d’équipe</w:t>
      </w:r>
      <w:r>
        <w:rPr>
          <w:noProof/>
        </w:rPr>
        <w:tab/>
      </w:r>
      <w:r>
        <w:rPr>
          <w:noProof/>
        </w:rPr>
        <w:fldChar w:fldCharType="begin"/>
      </w:r>
      <w:r>
        <w:rPr>
          <w:noProof/>
        </w:rPr>
        <w:instrText xml:space="preserve"> PAGEREF _Toc12958802 \h </w:instrText>
      </w:r>
      <w:r>
        <w:rPr>
          <w:noProof/>
        </w:rPr>
      </w:r>
      <w:r>
        <w:rPr>
          <w:noProof/>
        </w:rPr>
        <w:fldChar w:fldCharType="separate"/>
      </w:r>
      <w:r>
        <w:rPr>
          <w:noProof/>
        </w:rPr>
        <w:t>19</w:t>
      </w:r>
      <w:r>
        <w:rPr>
          <w:noProof/>
        </w:rPr>
        <w:fldChar w:fldCharType="end"/>
      </w:r>
    </w:p>
    <w:p w14:paraId="78A181CA" w14:textId="7DB11168" w:rsidR="00613709" w:rsidRDefault="00613709">
      <w:pPr>
        <w:pStyle w:val="TM3"/>
        <w:tabs>
          <w:tab w:val="right" w:leader="dot" w:pos="9062"/>
        </w:tabs>
        <w:rPr>
          <w:rFonts w:asciiTheme="minorHAnsi" w:eastAsiaTheme="minorEastAsia" w:hAnsiTheme="minorHAnsi" w:cstheme="minorBidi"/>
          <w:noProof/>
        </w:rPr>
      </w:pPr>
      <w:r>
        <w:rPr>
          <w:noProof/>
        </w:rPr>
        <w:t>Un système d’accomplissement</w:t>
      </w:r>
      <w:r>
        <w:rPr>
          <w:noProof/>
        </w:rPr>
        <w:tab/>
      </w:r>
      <w:r>
        <w:rPr>
          <w:noProof/>
        </w:rPr>
        <w:fldChar w:fldCharType="begin"/>
      </w:r>
      <w:r>
        <w:rPr>
          <w:noProof/>
        </w:rPr>
        <w:instrText xml:space="preserve"> PAGEREF _Toc12958803 \h </w:instrText>
      </w:r>
      <w:r>
        <w:rPr>
          <w:noProof/>
        </w:rPr>
      </w:r>
      <w:r>
        <w:rPr>
          <w:noProof/>
        </w:rPr>
        <w:fldChar w:fldCharType="separate"/>
      </w:r>
      <w:r>
        <w:rPr>
          <w:noProof/>
        </w:rPr>
        <w:t>20</w:t>
      </w:r>
      <w:r>
        <w:rPr>
          <w:noProof/>
        </w:rPr>
        <w:fldChar w:fldCharType="end"/>
      </w:r>
    </w:p>
    <w:p w14:paraId="66FD146C" w14:textId="1CBC23F0" w:rsidR="00613709" w:rsidRDefault="00613709">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2958804 \h </w:instrText>
      </w:r>
      <w:r>
        <w:rPr>
          <w:noProof/>
        </w:rPr>
      </w:r>
      <w:r>
        <w:rPr>
          <w:noProof/>
        </w:rPr>
        <w:fldChar w:fldCharType="separate"/>
      </w:r>
      <w:r>
        <w:rPr>
          <w:noProof/>
        </w:rPr>
        <w:t>21</w:t>
      </w:r>
      <w:r>
        <w:rPr>
          <w:noProof/>
        </w:rPr>
        <w:fldChar w:fldCharType="end"/>
      </w:r>
    </w:p>
    <w:p w14:paraId="16055EC2" w14:textId="3EF5A855" w:rsidR="00613709" w:rsidRDefault="00613709">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2958805 \h </w:instrText>
      </w:r>
      <w:r>
        <w:rPr>
          <w:noProof/>
        </w:rPr>
      </w:r>
      <w:r>
        <w:rPr>
          <w:noProof/>
        </w:rPr>
        <w:fldChar w:fldCharType="separate"/>
      </w:r>
      <w:r>
        <w:rPr>
          <w:noProof/>
        </w:rPr>
        <w:t>21</w:t>
      </w:r>
      <w:r>
        <w:rPr>
          <w:noProof/>
        </w:rPr>
        <w:fldChar w:fldCharType="end"/>
      </w:r>
    </w:p>
    <w:p w14:paraId="6711050D" w14:textId="32BD2535" w:rsidR="00613709" w:rsidRDefault="00613709">
      <w:pPr>
        <w:pStyle w:val="TM3"/>
        <w:tabs>
          <w:tab w:val="right" w:leader="dot" w:pos="9062"/>
        </w:tabs>
        <w:rPr>
          <w:rFonts w:asciiTheme="minorHAnsi" w:eastAsiaTheme="minorEastAsia" w:hAnsiTheme="minorHAnsi" w:cstheme="minorBidi"/>
          <w:noProof/>
        </w:rPr>
      </w:pPr>
      <w:r>
        <w:rPr>
          <w:noProof/>
        </w:rPr>
        <w:t>Le Client</w:t>
      </w:r>
      <w:r>
        <w:rPr>
          <w:noProof/>
        </w:rPr>
        <w:tab/>
      </w:r>
      <w:r>
        <w:rPr>
          <w:noProof/>
        </w:rPr>
        <w:fldChar w:fldCharType="begin"/>
      </w:r>
      <w:r>
        <w:rPr>
          <w:noProof/>
        </w:rPr>
        <w:instrText xml:space="preserve"> PAGEREF _Toc12958806 \h </w:instrText>
      </w:r>
      <w:r>
        <w:rPr>
          <w:noProof/>
        </w:rPr>
      </w:r>
      <w:r>
        <w:rPr>
          <w:noProof/>
        </w:rPr>
        <w:fldChar w:fldCharType="separate"/>
      </w:r>
      <w:r>
        <w:rPr>
          <w:noProof/>
        </w:rPr>
        <w:t>21</w:t>
      </w:r>
      <w:r>
        <w:rPr>
          <w:noProof/>
        </w:rPr>
        <w:fldChar w:fldCharType="end"/>
      </w:r>
    </w:p>
    <w:p w14:paraId="12FBB5FE" w14:textId="4148077C" w:rsidR="00613709" w:rsidRDefault="00613709">
      <w:pPr>
        <w:pStyle w:val="TM3"/>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958807 \h </w:instrText>
      </w:r>
      <w:r>
        <w:rPr>
          <w:noProof/>
        </w:rPr>
      </w:r>
      <w:r>
        <w:rPr>
          <w:noProof/>
        </w:rPr>
        <w:fldChar w:fldCharType="separate"/>
      </w:r>
      <w:r>
        <w:rPr>
          <w:noProof/>
        </w:rPr>
        <w:t>21</w:t>
      </w:r>
      <w:r>
        <w:rPr>
          <w:noProof/>
        </w:rPr>
        <w:fldChar w:fldCharType="end"/>
      </w:r>
    </w:p>
    <w:p w14:paraId="5D8184D3" w14:textId="515F1CE4" w:rsidR="00613709" w:rsidRDefault="00613709">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958808 \h </w:instrText>
      </w:r>
      <w:r>
        <w:rPr>
          <w:noProof/>
        </w:rPr>
      </w:r>
      <w:r>
        <w:rPr>
          <w:noProof/>
        </w:rPr>
        <w:fldChar w:fldCharType="separate"/>
      </w:r>
      <w:r>
        <w:rPr>
          <w:noProof/>
        </w:rPr>
        <w:t>22</w:t>
      </w:r>
      <w:r>
        <w:rPr>
          <w:noProof/>
        </w:rPr>
        <w:fldChar w:fldCharType="end"/>
      </w:r>
    </w:p>
    <w:p w14:paraId="4CD16B4B" w14:textId="1B45F66E" w:rsidR="00613709" w:rsidRDefault="00613709">
      <w:pPr>
        <w:pStyle w:val="TM3"/>
        <w:tabs>
          <w:tab w:val="right" w:leader="dot" w:pos="9062"/>
        </w:tabs>
        <w:rPr>
          <w:rFonts w:asciiTheme="minorHAnsi" w:eastAsiaTheme="minorEastAsia" w:hAnsiTheme="minorHAnsi" w:cstheme="minorBidi"/>
          <w:noProof/>
        </w:rPr>
      </w:pPr>
      <w:r>
        <w:rPr>
          <w:noProof/>
        </w:rPr>
        <w:t>La base de données</w:t>
      </w:r>
      <w:r>
        <w:rPr>
          <w:noProof/>
        </w:rPr>
        <w:tab/>
      </w:r>
      <w:r>
        <w:rPr>
          <w:noProof/>
        </w:rPr>
        <w:fldChar w:fldCharType="begin"/>
      </w:r>
      <w:r>
        <w:rPr>
          <w:noProof/>
        </w:rPr>
        <w:instrText xml:space="preserve"> PAGEREF _Toc12958809 \h </w:instrText>
      </w:r>
      <w:r>
        <w:rPr>
          <w:noProof/>
        </w:rPr>
      </w:r>
      <w:r>
        <w:rPr>
          <w:noProof/>
        </w:rPr>
        <w:fldChar w:fldCharType="separate"/>
      </w:r>
      <w:r>
        <w:rPr>
          <w:noProof/>
        </w:rPr>
        <w:t>22</w:t>
      </w:r>
      <w:r>
        <w:rPr>
          <w:noProof/>
        </w:rPr>
        <w:fldChar w:fldCharType="end"/>
      </w:r>
    </w:p>
    <w:p w14:paraId="190DF184" w14:textId="5DB2CC12" w:rsidR="00613709" w:rsidRDefault="00613709">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2958810 \h </w:instrText>
      </w:r>
      <w:r>
        <w:rPr>
          <w:noProof/>
        </w:rPr>
      </w:r>
      <w:r>
        <w:rPr>
          <w:noProof/>
        </w:rPr>
        <w:fldChar w:fldCharType="separate"/>
      </w:r>
      <w:r>
        <w:rPr>
          <w:noProof/>
        </w:rPr>
        <w:t>22</w:t>
      </w:r>
      <w:r>
        <w:rPr>
          <w:noProof/>
        </w:rPr>
        <w:fldChar w:fldCharType="end"/>
      </w:r>
    </w:p>
    <w:p w14:paraId="46F7238E" w14:textId="50B33C3E" w:rsidR="00613709" w:rsidRDefault="00613709">
      <w:pPr>
        <w:pStyle w:val="TM2"/>
        <w:tabs>
          <w:tab w:val="right" w:leader="dot" w:pos="9062"/>
        </w:tabs>
        <w:rPr>
          <w:rFonts w:asciiTheme="minorHAnsi" w:eastAsiaTheme="minorEastAsia" w:hAnsiTheme="minorHAnsi" w:cstheme="minorBidi"/>
          <w:noProof/>
        </w:rPr>
      </w:pPr>
      <w:r w:rsidRPr="00DE00E9">
        <w:rPr>
          <w:noProof/>
          <w:lang w:val="fr-FR"/>
        </w:rPr>
        <w:t>Choix technologiques</w:t>
      </w:r>
      <w:r>
        <w:rPr>
          <w:noProof/>
        </w:rPr>
        <w:tab/>
      </w:r>
      <w:r>
        <w:rPr>
          <w:noProof/>
        </w:rPr>
        <w:fldChar w:fldCharType="begin"/>
      </w:r>
      <w:r>
        <w:rPr>
          <w:noProof/>
        </w:rPr>
        <w:instrText xml:space="preserve"> PAGEREF _Toc12958811 \h </w:instrText>
      </w:r>
      <w:r>
        <w:rPr>
          <w:noProof/>
        </w:rPr>
      </w:r>
      <w:r>
        <w:rPr>
          <w:noProof/>
        </w:rPr>
        <w:fldChar w:fldCharType="separate"/>
      </w:r>
      <w:r>
        <w:rPr>
          <w:noProof/>
        </w:rPr>
        <w:t>23</w:t>
      </w:r>
      <w:r>
        <w:rPr>
          <w:noProof/>
        </w:rPr>
        <w:fldChar w:fldCharType="end"/>
      </w:r>
    </w:p>
    <w:p w14:paraId="121BC6D2" w14:textId="794960DE" w:rsidR="00613709" w:rsidRDefault="00613709">
      <w:pPr>
        <w:pStyle w:val="TM3"/>
        <w:tabs>
          <w:tab w:val="right" w:leader="dot" w:pos="9062"/>
        </w:tabs>
        <w:rPr>
          <w:rFonts w:asciiTheme="minorHAnsi" w:eastAsiaTheme="minorEastAsia" w:hAnsiTheme="minorHAnsi" w:cstheme="minorBidi"/>
          <w:noProof/>
        </w:rPr>
      </w:pPr>
      <w:r w:rsidRPr="00DE00E9">
        <w:rPr>
          <w:noProof/>
          <w:lang w:val="fr-FR"/>
        </w:rPr>
        <w:t>Angular</w:t>
      </w:r>
      <w:r>
        <w:rPr>
          <w:noProof/>
        </w:rPr>
        <w:tab/>
      </w:r>
      <w:r>
        <w:rPr>
          <w:noProof/>
        </w:rPr>
        <w:fldChar w:fldCharType="begin"/>
      </w:r>
      <w:r>
        <w:rPr>
          <w:noProof/>
        </w:rPr>
        <w:instrText xml:space="preserve"> PAGEREF _Toc12958812 \h </w:instrText>
      </w:r>
      <w:r>
        <w:rPr>
          <w:noProof/>
        </w:rPr>
      </w:r>
      <w:r>
        <w:rPr>
          <w:noProof/>
        </w:rPr>
        <w:fldChar w:fldCharType="separate"/>
      </w:r>
      <w:r>
        <w:rPr>
          <w:noProof/>
        </w:rPr>
        <w:t>23</w:t>
      </w:r>
      <w:r>
        <w:rPr>
          <w:noProof/>
        </w:rPr>
        <w:fldChar w:fldCharType="end"/>
      </w:r>
    </w:p>
    <w:p w14:paraId="4EA71DA9" w14:textId="051EBA95" w:rsidR="00613709" w:rsidRDefault="00613709">
      <w:pPr>
        <w:pStyle w:val="TM3"/>
        <w:tabs>
          <w:tab w:val="right" w:leader="dot" w:pos="9062"/>
        </w:tabs>
        <w:rPr>
          <w:rFonts w:asciiTheme="minorHAnsi" w:eastAsiaTheme="minorEastAsia" w:hAnsiTheme="minorHAnsi" w:cstheme="minorBidi"/>
          <w:noProof/>
        </w:rPr>
      </w:pPr>
      <w:r w:rsidRPr="00DE00E9">
        <w:rPr>
          <w:noProof/>
          <w:lang w:val="fr-FR"/>
        </w:rPr>
        <w:t>Javalin</w:t>
      </w:r>
      <w:r>
        <w:rPr>
          <w:noProof/>
        </w:rPr>
        <w:tab/>
      </w:r>
      <w:r>
        <w:rPr>
          <w:noProof/>
        </w:rPr>
        <w:fldChar w:fldCharType="begin"/>
      </w:r>
      <w:r>
        <w:rPr>
          <w:noProof/>
        </w:rPr>
        <w:instrText xml:space="preserve"> PAGEREF _Toc12958813 \h </w:instrText>
      </w:r>
      <w:r>
        <w:rPr>
          <w:noProof/>
        </w:rPr>
      </w:r>
      <w:r>
        <w:rPr>
          <w:noProof/>
        </w:rPr>
        <w:fldChar w:fldCharType="separate"/>
      </w:r>
      <w:r>
        <w:rPr>
          <w:noProof/>
        </w:rPr>
        <w:t>23</w:t>
      </w:r>
      <w:r>
        <w:rPr>
          <w:noProof/>
        </w:rPr>
        <w:fldChar w:fldCharType="end"/>
      </w:r>
    </w:p>
    <w:p w14:paraId="7C29BF26" w14:textId="27BEB989" w:rsidR="00613709" w:rsidRDefault="00613709">
      <w:pPr>
        <w:pStyle w:val="TM3"/>
        <w:tabs>
          <w:tab w:val="right" w:leader="dot" w:pos="9062"/>
        </w:tabs>
        <w:rPr>
          <w:rFonts w:asciiTheme="minorHAnsi" w:eastAsiaTheme="minorEastAsia" w:hAnsiTheme="minorHAnsi" w:cstheme="minorBidi"/>
          <w:noProof/>
        </w:rPr>
      </w:pPr>
      <w:r w:rsidRPr="00DE00E9">
        <w:rPr>
          <w:noProof/>
          <w:lang w:val="fr-FR"/>
        </w:rPr>
        <w:lastRenderedPageBreak/>
        <w:t>MongoDB</w:t>
      </w:r>
      <w:r>
        <w:rPr>
          <w:noProof/>
        </w:rPr>
        <w:tab/>
      </w:r>
      <w:r>
        <w:rPr>
          <w:noProof/>
        </w:rPr>
        <w:fldChar w:fldCharType="begin"/>
      </w:r>
      <w:r>
        <w:rPr>
          <w:noProof/>
        </w:rPr>
        <w:instrText xml:space="preserve"> PAGEREF _Toc12958814 \h </w:instrText>
      </w:r>
      <w:r>
        <w:rPr>
          <w:noProof/>
        </w:rPr>
      </w:r>
      <w:r>
        <w:rPr>
          <w:noProof/>
        </w:rPr>
        <w:fldChar w:fldCharType="separate"/>
      </w:r>
      <w:r>
        <w:rPr>
          <w:noProof/>
        </w:rPr>
        <w:t>24</w:t>
      </w:r>
      <w:r>
        <w:rPr>
          <w:noProof/>
        </w:rPr>
        <w:fldChar w:fldCharType="end"/>
      </w:r>
    </w:p>
    <w:p w14:paraId="6896FE14" w14:textId="71F71B25" w:rsidR="00613709" w:rsidRDefault="00613709">
      <w:pPr>
        <w:pStyle w:val="TM2"/>
        <w:tabs>
          <w:tab w:val="right" w:leader="dot" w:pos="9062"/>
        </w:tabs>
        <w:rPr>
          <w:rFonts w:asciiTheme="minorHAnsi" w:eastAsiaTheme="minorEastAsia" w:hAnsiTheme="minorHAnsi" w:cstheme="minorBidi"/>
          <w:noProof/>
        </w:rPr>
      </w:pPr>
      <w:r>
        <w:rPr>
          <w:noProof/>
        </w:rPr>
        <w:t>Les fonctionnalités</w:t>
      </w:r>
      <w:r>
        <w:rPr>
          <w:noProof/>
        </w:rPr>
        <w:tab/>
      </w:r>
      <w:r>
        <w:rPr>
          <w:noProof/>
        </w:rPr>
        <w:fldChar w:fldCharType="begin"/>
      </w:r>
      <w:r>
        <w:rPr>
          <w:noProof/>
        </w:rPr>
        <w:instrText xml:space="preserve"> PAGEREF _Toc12958815 \h </w:instrText>
      </w:r>
      <w:r>
        <w:rPr>
          <w:noProof/>
        </w:rPr>
      </w:r>
      <w:r>
        <w:rPr>
          <w:noProof/>
        </w:rPr>
        <w:fldChar w:fldCharType="separate"/>
      </w:r>
      <w:r>
        <w:rPr>
          <w:noProof/>
        </w:rPr>
        <w:t>24</w:t>
      </w:r>
      <w:r>
        <w:rPr>
          <w:noProof/>
        </w:rPr>
        <w:fldChar w:fldCharType="end"/>
      </w:r>
    </w:p>
    <w:p w14:paraId="039E270D" w14:textId="379F853B" w:rsidR="00613709" w:rsidRDefault="00613709">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2958816 \h </w:instrText>
      </w:r>
      <w:r>
        <w:rPr>
          <w:noProof/>
        </w:rPr>
      </w:r>
      <w:r>
        <w:rPr>
          <w:noProof/>
        </w:rPr>
        <w:fldChar w:fldCharType="separate"/>
      </w:r>
      <w:r>
        <w:rPr>
          <w:noProof/>
        </w:rPr>
        <w:t>25</w:t>
      </w:r>
      <w:r>
        <w:rPr>
          <w:noProof/>
        </w:rPr>
        <w:fldChar w:fldCharType="end"/>
      </w:r>
    </w:p>
    <w:p w14:paraId="654CD2C5" w14:textId="218B7A7F" w:rsidR="00613709" w:rsidRDefault="00613709">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2958817 \h </w:instrText>
      </w:r>
      <w:r>
        <w:rPr>
          <w:noProof/>
        </w:rPr>
      </w:r>
      <w:r>
        <w:rPr>
          <w:noProof/>
        </w:rPr>
        <w:fldChar w:fldCharType="separate"/>
      </w:r>
      <w:r>
        <w:rPr>
          <w:noProof/>
        </w:rPr>
        <w:t>25</w:t>
      </w:r>
      <w:r>
        <w:rPr>
          <w:noProof/>
        </w:rPr>
        <w:fldChar w:fldCharType="end"/>
      </w:r>
    </w:p>
    <w:p w14:paraId="4F3EC07C" w14:textId="46945A78" w:rsidR="00613709" w:rsidRDefault="00613709">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2958818 \h </w:instrText>
      </w:r>
      <w:r>
        <w:rPr>
          <w:noProof/>
        </w:rPr>
      </w:r>
      <w:r>
        <w:rPr>
          <w:noProof/>
        </w:rPr>
        <w:fldChar w:fldCharType="separate"/>
      </w:r>
      <w:r>
        <w:rPr>
          <w:noProof/>
        </w:rPr>
        <w:t>27</w:t>
      </w:r>
      <w:r>
        <w:rPr>
          <w:noProof/>
        </w:rPr>
        <w:fldChar w:fldCharType="end"/>
      </w:r>
    </w:p>
    <w:p w14:paraId="356B249F" w14:textId="560615FC" w:rsidR="00613709" w:rsidRDefault="00613709">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2958819 \h </w:instrText>
      </w:r>
      <w:r>
        <w:rPr>
          <w:noProof/>
        </w:rPr>
      </w:r>
      <w:r>
        <w:rPr>
          <w:noProof/>
        </w:rPr>
        <w:fldChar w:fldCharType="separate"/>
      </w:r>
      <w:r>
        <w:rPr>
          <w:noProof/>
        </w:rPr>
        <w:t>28</w:t>
      </w:r>
      <w:r>
        <w:rPr>
          <w:noProof/>
        </w:rPr>
        <w:fldChar w:fldCharType="end"/>
      </w:r>
    </w:p>
    <w:p w14:paraId="6A68BDDA" w14:textId="379CFA54" w:rsidR="00613709" w:rsidRDefault="00613709">
      <w:pPr>
        <w:pStyle w:val="TM2"/>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958820 \h </w:instrText>
      </w:r>
      <w:r>
        <w:rPr>
          <w:noProof/>
        </w:rPr>
      </w:r>
      <w:r>
        <w:rPr>
          <w:noProof/>
        </w:rPr>
        <w:fldChar w:fldCharType="separate"/>
      </w:r>
      <w:r>
        <w:rPr>
          <w:noProof/>
        </w:rPr>
        <w:t>28</w:t>
      </w:r>
      <w:r>
        <w:rPr>
          <w:noProof/>
        </w:rPr>
        <w:fldChar w:fldCharType="end"/>
      </w:r>
    </w:p>
    <w:p w14:paraId="4F484915" w14:textId="42DBB5E0" w:rsidR="00613709" w:rsidRDefault="00613709">
      <w:pPr>
        <w:pStyle w:val="TM3"/>
        <w:tabs>
          <w:tab w:val="right" w:leader="dot" w:pos="9062"/>
        </w:tabs>
        <w:rPr>
          <w:rFonts w:asciiTheme="minorHAnsi" w:eastAsiaTheme="minorEastAsia" w:hAnsiTheme="minorHAnsi" w:cstheme="minorBidi"/>
          <w:noProof/>
        </w:rPr>
      </w:pPr>
      <w:r>
        <w:rPr>
          <w:noProof/>
        </w:rPr>
        <w:t>Diagramme de classe</w:t>
      </w:r>
      <w:r>
        <w:rPr>
          <w:noProof/>
        </w:rPr>
        <w:tab/>
      </w:r>
      <w:r>
        <w:rPr>
          <w:noProof/>
        </w:rPr>
        <w:fldChar w:fldCharType="begin"/>
      </w:r>
      <w:r>
        <w:rPr>
          <w:noProof/>
        </w:rPr>
        <w:instrText xml:space="preserve"> PAGEREF _Toc12958821 \h </w:instrText>
      </w:r>
      <w:r>
        <w:rPr>
          <w:noProof/>
        </w:rPr>
      </w:r>
      <w:r>
        <w:rPr>
          <w:noProof/>
        </w:rPr>
        <w:fldChar w:fldCharType="separate"/>
      </w:r>
      <w:r>
        <w:rPr>
          <w:noProof/>
        </w:rPr>
        <w:t>30</w:t>
      </w:r>
      <w:r>
        <w:rPr>
          <w:noProof/>
        </w:rPr>
        <w:fldChar w:fldCharType="end"/>
      </w:r>
    </w:p>
    <w:p w14:paraId="23289242" w14:textId="3FDC5CBF" w:rsidR="00613709" w:rsidRDefault="00613709">
      <w:pPr>
        <w:pStyle w:val="TM2"/>
        <w:tabs>
          <w:tab w:val="right" w:leader="dot" w:pos="9062"/>
        </w:tabs>
        <w:rPr>
          <w:rFonts w:asciiTheme="minorHAnsi" w:eastAsiaTheme="minorEastAsia" w:hAnsiTheme="minorHAnsi" w:cstheme="minorBidi"/>
          <w:noProof/>
        </w:rPr>
      </w:pPr>
      <w:r>
        <w:rPr>
          <w:noProof/>
        </w:rPr>
        <w:t>Le client</w:t>
      </w:r>
      <w:r>
        <w:rPr>
          <w:noProof/>
        </w:rPr>
        <w:tab/>
      </w:r>
      <w:r>
        <w:rPr>
          <w:noProof/>
        </w:rPr>
        <w:fldChar w:fldCharType="begin"/>
      </w:r>
      <w:r>
        <w:rPr>
          <w:noProof/>
        </w:rPr>
        <w:instrText xml:space="preserve"> PAGEREF _Toc12958822 \h </w:instrText>
      </w:r>
      <w:r>
        <w:rPr>
          <w:noProof/>
        </w:rPr>
      </w:r>
      <w:r>
        <w:rPr>
          <w:noProof/>
        </w:rPr>
        <w:fldChar w:fldCharType="separate"/>
      </w:r>
      <w:r>
        <w:rPr>
          <w:noProof/>
        </w:rPr>
        <w:t>31</w:t>
      </w:r>
      <w:r>
        <w:rPr>
          <w:noProof/>
        </w:rPr>
        <w:fldChar w:fldCharType="end"/>
      </w:r>
    </w:p>
    <w:p w14:paraId="667FA978" w14:textId="11A3AD39" w:rsidR="00613709" w:rsidRDefault="00613709">
      <w:pPr>
        <w:pStyle w:val="TM3"/>
        <w:tabs>
          <w:tab w:val="right" w:leader="dot" w:pos="9062"/>
        </w:tabs>
        <w:rPr>
          <w:rFonts w:asciiTheme="minorHAnsi" w:eastAsiaTheme="minorEastAsia" w:hAnsiTheme="minorHAnsi" w:cstheme="minorBidi"/>
          <w:noProof/>
        </w:rPr>
      </w:pPr>
      <w:r>
        <w:rPr>
          <w:noProof/>
        </w:rPr>
        <w:t>Les composants</w:t>
      </w:r>
      <w:r>
        <w:rPr>
          <w:noProof/>
        </w:rPr>
        <w:tab/>
      </w:r>
      <w:r>
        <w:rPr>
          <w:noProof/>
        </w:rPr>
        <w:fldChar w:fldCharType="begin"/>
      </w:r>
      <w:r>
        <w:rPr>
          <w:noProof/>
        </w:rPr>
        <w:instrText xml:space="preserve"> PAGEREF _Toc12958823 \h </w:instrText>
      </w:r>
      <w:r>
        <w:rPr>
          <w:noProof/>
        </w:rPr>
      </w:r>
      <w:r>
        <w:rPr>
          <w:noProof/>
        </w:rPr>
        <w:fldChar w:fldCharType="separate"/>
      </w:r>
      <w:r>
        <w:rPr>
          <w:noProof/>
        </w:rPr>
        <w:t>31</w:t>
      </w:r>
      <w:r>
        <w:rPr>
          <w:noProof/>
        </w:rPr>
        <w:fldChar w:fldCharType="end"/>
      </w:r>
    </w:p>
    <w:p w14:paraId="4A9542F9" w14:textId="1F5489CF" w:rsidR="00613709" w:rsidRDefault="00613709">
      <w:pPr>
        <w:pStyle w:val="TM3"/>
        <w:tabs>
          <w:tab w:val="right" w:leader="dot" w:pos="9062"/>
        </w:tabs>
        <w:rPr>
          <w:rFonts w:asciiTheme="minorHAnsi" w:eastAsiaTheme="minorEastAsia" w:hAnsiTheme="minorHAnsi" w:cstheme="minorBidi"/>
          <w:noProof/>
        </w:rPr>
      </w:pPr>
      <w:r>
        <w:rPr>
          <w:noProof/>
        </w:rPr>
        <w:t>Les services</w:t>
      </w:r>
      <w:r>
        <w:rPr>
          <w:noProof/>
        </w:rPr>
        <w:tab/>
      </w:r>
      <w:r>
        <w:rPr>
          <w:noProof/>
        </w:rPr>
        <w:fldChar w:fldCharType="begin"/>
      </w:r>
      <w:r>
        <w:rPr>
          <w:noProof/>
        </w:rPr>
        <w:instrText xml:space="preserve"> PAGEREF _Toc12958824 \h </w:instrText>
      </w:r>
      <w:r>
        <w:rPr>
          <w:noProof/>
        </w:rPr>
      </w:r>
      <w:r>
        <w:rPr>
          <w:noProof/>
        </w:rPr>
        <w:fldChar w:fldCharType="separate"/>
      </w:r>
      <w:r>
        <w:rPr>
          <w:noProof/>
        </w:rPr>
        <w:t>32</w:t>
      </w:r>
      <w:r>
        <w:rPr>
          <w:noProof/>
        </w:rPr>
        <w:fldChar w:fldCharType="end"/>
      </w:r>
    </w:p>
    <w:p w14:paraId="5B373740" w14:textId="5E9AEBBC" w:rsidR="00613709" w:rsidRDefault="00613709">
      <w:pPr>
        <w:pStyle w:val="TM3"/>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2958825 \h </w:instrText>
      </w:r>
      <w:r>
        <w:rPr>
          <w:noProof/>
        </w:rPr>
      </w:r>
      <w:r>
        <w:rPr>
          <w:noProof/>
        </w:rPr>
        <w:fldChar w:fldCharType="separate"/>
      </w:r>
      <w:r>
        <w:rPr>
          <w:noProof/>
        </w:rPr>
        <w:t>33</w:t>
      </w:r>
      <w:r>
        <w:rPr>
          <w:noProof/>
        </w:rPr>
        <w:fldChar w:fldCharType="end"/>
      </w:r>
    </w:p>
    <w:p w14:paraId="704F888F" w14:textId="7C3C548A" w:rsidR="00613709" w:rsidRDefault="00613709">
      <w:pPr>
        <w:pStyle w:val="TM3"/>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958826 \h </w:instrText>
      </w:r>
      <w:r>
        <w:rPr>
          <w:noProof/>
        </w:rPr>
      </w:r>
      <w:r>
        <w:rPr>
          <w:noProof/>
        </w:rPr>
        <w:fldChar w:fldCharType="separate"/>
      </w:r>
      <w:r>
        <w:rPr>
          <w:noProof/>
        </w:rPr>
        <w:t>33</w:t>
      </w:r>
      <w:r>
        <w:rPr>
          <w:noProof/>
        </w:rPr>
        <w:fldChar w:fldCharType="end"/>
      </w:r>
    </w:p>
    <w:p w14:paraId="3636CEE2" w14:textId="52BACBBA" w:rsidR="00613709" w:rsidRDefault="00613709">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958827 \h </w:instrText>
      </w:r>
      <w:r>
        <w:rPr>
          <w:noProof/>
        </w:rPr>
      </w:r>
      <w:r>
        <w:rPr>
          <w:noProof/>
        </w:rPr>
        <w:fldChar w:fldCharType="separate"/>
      </w:r>
      <w:r>
        <w:rPr>
          <w:noProof/>
        </w:rPr>
        <w:t>36</w:t>
      </w:r>
      <w:r>
        <w:rPr>
          <w:noProof/>
        </w:rPr>
        <w:fldChar w:fldCharType="end"/>
      </w:r>
    </w:p>
    <w:p w14:paraId="6FAB9488" w14:textId="1687A7EB" w:rsidR="00613709" w:rsidRDefault="00613709">
      <w:pPr>
        <w:pStyle w:val="TM2"/>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958828 \h </w:instrText>
      </w:r>
      <w:r>
        <w:rPr>
          <w:noProof/>
        </w:rPr>
      </w:r>
      <w:r>
        <w:rPr>
          <w:noProof/>
        </w:rPr>
        <w:fldChar w:fldCharType="separate"/>
      </w:r>
      <w:r>
        <w:rPr>
          <w:noProof/>
        </w:rPr>
        <w:t>42</w:t>
      </w:r>
      <w:r>
        <w:rPr>
          <w:noProof/>
        </w:rPr>
        <w:fldChar w:fldCharType="end"/>
      </w:r>
    </w:p>
    <w:p w14:paraId="246E1CD8" w14:textId="54AFBE40" w:rsidR="00613709" w:rsidRDefault="0061370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958829 \h </w:instrText>
      </w:r>
      <w:r>
        <w:rPr>
          <w:noProof/>
        </w:rPr>
      </w:r>
      <w:r>
        <w:rPr>
          <w:noProof/>
        </w:rPr>
        <w:fldChar w:fldCharType="separate"/>
      </w:r>
      <w:r>
        <w:rPr>
          <w:noProof/>
        </w:rPr>
        <w:t>45</w:t>
      </w:r>
      <w:r>
        <w:rPr>
          <w:noProof/>
        </w:rPr>
        <w:fldChar w:fldCharType="end"/>
      </w:r>
    </w:p>
    <w:p w14:paraId="2F5552A0" w14:textId="1C110C6A" w:rsidR="00613709" w:rsidRDefault="00613709">
      <w:pPr>
        <w:pStyle w:val="TM3"/>
        <w:tabs>
          <w:tab w:val="right" w:leader="dot" w:pos="9062"/>
        </w:tabs>
        <w:rPr>
          <w:rFonts w:asciiTheme="minorHAnsi" w:eastAsiaTheme="minorEastAsia" w:hAnsiTheme="minorHAnsi" w:cstheme="minorBidi"/>
          <w:noProof/>
        </w:rPr>
      </w:pPr>
      <w:r w:rsidRPr="00613709">
        <w:rPr>
          <w:noProof/>
        </w:rPr>
        <w:t>Les images</w:t>
      </w:r>
      <w:r>
        <w:rPr>
          <w:noProof/>
        </w:rPr>
        <w:tab/>
      </w:r>
      <w:r>
        <w:rPr>
          <w:noProof/>
        </w:rPr>
        <w:fldChar w:fldCharType="begin"/>
      </w:r>
      <w:r>
        <w:rPr>
          <w:noProof/>
        </w:rPr>
        <w:instrText xml:space="preserve"> PAGEREF _Toc12958830 \h </w:instrText>
      </w:r>
      <w:r>
        <w:rPr>
          <w:noProof/>
        </w:rPr>
      </w:r>
      <w:r>
        <w:rPr>
          <w:noProof/>
        </w:rPr>
        <w:fldChar w:fldCharType="separate"/>
      </w:r>
      <w:r>
        <w:rPr>
          <w:noProof/>
        </w:rPr>
        <w:t>46</w:t>
      </w:r>
      <w:r>
        <w:rPr>
          <w:noProof/>
        </w:rPr>
        <w:fldChar w:fldCharType="end"/>
      </w:r>
    </w:p>
    <w:p w14:paraId="774F9AE4" w14:textId="3EA9AB79" w:rsidR="00613709" w:rsidRDefault="00613709">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2958831 \h </w:instrText>
      </w:r>
      <w:r>
        <w:rPr>
          <w:noProof/>
        </w:rPr>
      </w:r>
      <w:r>
        <w:rPr>
          <w:noProof/>
        </w:rPr>
        <w:fldChar w:fldCharType="separate"/>
      </w:r>
      <w:r>
        <w:rPr>
          <w:noProof/>
        </w:rPr>
        <w:t>49</w:t>
      </w:r>
      <w:r>
        <w:rPr>
          <w:noProof/>
        </w:rPr>
        <w:fldChar w:fldCharType="end"/>
      </w:r>
    </w:p>
    <w:p w14:paraId="43F603B4" w14:textId="705FB0AD" w:rsidR="00613709" w:rsidRDefault="00613709">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2958832 \h </w:instrText>
      </w:r>
      <w:r>
        <w:rPr>
          <w:noProof/>
        </w:rPr>
      </w:r>
      <w:r>
        <w:rPr>
          <w:noProof/>
        </w:rPr>
        <w:fldChar w:fldCharType="separate"/>
      </w:r>
      <w:r>
        <w:rPr>
          <w:noProof/>
        </w:rPr>
        <w:t>51</w:t>
      </w:r>
      <w:r>
        <w:rPr>
          <w:noProof/>
        </w:rPr>
        <w:fldChar w:fldCharType="end"/>
      </w:r>
    </w:p>
    <w:p w14:paraId="4FF8F95D" w14:textId="7E3A7C25" w:rsidR="00613709" w:rsidRDefault="00613709">
      <w:pPr>
        <w:pStyle w:val="TM3"/>
        <w:tabs>
          <w:tab w:val="right" w:leader="dot" w:pos="9062"/>
        </w:tabs>
        <w:rPr>
          <w:rFonts w:asciiTheme="minorHAnsi" w:eastAsiaTheme="minorEastAsia" w:hAnsiTheme="minorHAnsi" w:cstheme="minorBidi"/>
          <w:noProof/>
        </w:rPr>
      </w:pPr>
      <w:r>
        <w:rPr>
          <w:noProof/>
        </w:rPr>
        <w:t>Json Web Token</w:t>
      </w:r>
      <w:r>
        <w:rPr>
          <w:noProof/>
        </w:rPr>
        <w:tab/>
      </w:r>
      <w:r>
        <w:rPr>
          <w:noProof/>
        </w:rPr>
        <w:fldChar w:fldCharType="begin"/>
      </w:r>
      <w:r>
        <w:rPr>
          <w:noProof/>
        </w:rPr>
        <w:instrText xml:space="preserve"> PAGEREF _Toc12958833 \h </w:instrText>
      </w:r>
      <w:r>
        <w:rPr>
          <w:noProof/>
        </w:rPr>
      </w:r>
      <w:r>
        <w:rPr>
          <w:noProof/>
        </w:rPr>
        <w:fldChar w:fldCharType="separate"/>
      </w:r>
      <w:r>
        <w:rPr>
          <w:noProof/>
        </w:rPr>
        <w:t>51</w:t>
      </w:r>
      <w:r>
        <w:rPr>
          <w:noProof/>
        </w:rPr>
        <w:fldChar w:fldCharType="end"/>
      </w:r>
    </w:p>
    <w:p w14:paraId="1D8350FC" w14:textId="27CE4069" w:rsidR="00613709" w:rsidRDefault="0061370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958834 \h </w:instrText>
      </w:r>
      <w:r>
        <w:rPr>
          <w:noProof/>
        </w:rPr>
      </w:r>
      <w:r>
        <w:rPr>
          <w:noProof/>
        </w:rPr>
        <w:fldChar w:fldCharType="separate"/>
      </w:r>
      <w:r>
        <w:rPr>
          <w:noProof/>
        </w:rPr>
        <w:t>53</w:t>
      </w:r>
      <w:r>
        <w:rPr>
          <w:noProof/>
        </w:rPr>
        <w:fldChar w:fldCharType="end"/>
      </w:r>
    </w:p>
    <w:p w14:paraId="51C6921C" w14:textId="463CA519" w:rsidR="00613709" w:rsidRDefault="00613709">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2958835 \h </w:instrText>
      </w:r>
      <w:r>
        <w:rPr>
          <w:noProof/>
        </w:rPr>
      </w:r>
      <w:r>
        <w:rPr>
          <w:noProof/>
        </w:rPr>
        <w:fldChar w:fldCharType="separate"/>
      </w:r>
      <w:r>
        <w:rPr>
          <w:noProof/>
        </w:rPr>
        <w:t>58</w:t>
      </w:r>
      <w:r>
        <w:rPr>
          <w:noProof/>
        </w:rPr>
        <w:fldChar w:fldCharType="end"/>
      </w:r>
    </w:p>
    <w:p w14:paraId="49E02FB6" w14:textId="6AFDE6E5" w:rsidR="00613709" w:rsidRDefault="00613709">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2958836 \h </w:instrText>
      </w:r>
      <w:r>
        <w:rPr>
          <w:noProof/>
        </w:rPr>
      </w:r>
      <w:r>
        <w:rPr>
          <w:noProof/>
        </w:rPr>
        <w:fldChar w:fldCharType="separate"/>
      </w:r>
      <w:r>
        <w:rPr>
          <w:noProof/>
        </w:rPr>
        <w:t>60</w:t>
      </w:r>
      <w:r>
        <w:rPr>
          <w:noProof/>
        </w:rPr>
        <w:fldChar w:fldCharType="end"/>
      </w:r>
    </w:p>
    <w:p w14:paraId="38933667" w14:textId="0A62437C" w:rsidR="00613709" w:rsidRDefault="00613709">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2958837 \h </w:instrText>
      </w:r>
      <w:r>
        <w:rPr>
          <w:noProof/>
        </w:rPr>
      </w:r>
      <w:r>
        <w:rPr>
          <w:noProof/>
        </w:rPr>
        <w:fldChar w:fldCharType="separate"/>
      </w:r>
      <w:r>
        <w:rPr>
          <w:noProof/>
        </w:rPr>
        <w:t>61</w:t>
      </w:r>
      <w:r>
        <w:rPr>
          <w:noProof/>
        </w:rPr>
        <w:fldChar w:fldCharType="end"/>
      </w:r>
    </w:p>
    <w:p w14:paraId="029AECBB" w14:textId="46B9033D" w:rsidR="00613709" w:rsidRDefault="00613709">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2958838 \h </w:instrText>
      </w:r>
      <w:r>
        <w:rPr>
          <w:noProof/>
        </w:rPr>
      </w:r>
      <w:r>
        <w:rPr>
          <w:noProof/>
        </w:rPr>
        <w:fldChar w:fldCharType="separate"/>
      </w:r>
      <w:r>
        <w:rPr>
          <w:noProof/>
        </w:rPr>
        <w:t>63</w:t>
      </w:r>
      <w:r>
        <w:rPr>
          <w:noProof/>
        </w:rPr>
        <w:fldChar w:fldCharType="end"/>
      </w:r>
    </w:p>
    <w:p w14:paraId="0C787736" w14:textId="2D831D9E" w:rsidR="00613709" w:rsidRDefault="00613709">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2958839 \h </w:instrText>
      </w:r>
      <w:r>
        <w:rPr>
          <w:noProof/>
        </w:rPr>
      </w:r>
      <w:r>
        <w:rPr>
          <w:noProof/>
        </w:rPr>
        <w:fldChar w:fldCharType="separate"/>
      </w:r>
      <w:r>
        <w:rPr>
          <w:noProof/>
        </w:rPr>
        <w:t>63</w:t>
      </w:r>
      <w:r>
        <w:rPr>
          <w:noProof/>
        </w:rPr>
        <w:fldChar w:fldCharType="end"/>
      </w:r>
    </w:p>
    <w:p w14:paraId="04820BB8" w14:textId="3F770B61" w:rsidR="00613709" w:rsidRDefault="00613709">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2958840 \h </w:instrText>
      </w:r>
      <w:r>
        <w:rPr>
          <w:noProof/>
        </w:rPr>
      </w:r>
      <w:r>
        <w:rPr>
          <w:noProof/>
        </w:rPr>
        <w:fldChar w:fldCharType="separate"/>
      </w:r>
      <w:r>
        <w:rPr>
          <w:noProof/>
        </w:rPr>
        <w:t>64</w:t>
      </w:r>
      <w:r>
        <w:rPr>
          <w:noProof/>
        </w:rPr>
        <w:fldChar w:fldCharType="end"/>
      </w:r>
    </w:p>
    <w:p w14:paraId="0C0845B0" w14:textId="7AE7E1A9" w:rsidR="00613709" w:rsidRDefault="00613709">
      <w:pPr>
        <w:pStyle w:val="TM3"/>
        <w:tabs>
          <w:tab w:val="right" w:leader="dot" w:pos="9062"/>
        </w:tabs>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2958841 \h </w:instrText>
      </w:r>
      <w:r>
        <w:rPr>
          <w:noProof/>
        </w:rPr>
      </w:r>
      <w:r>
        <w:rPr>
          <w:noProof/>
        </w:rPr>
        <w:fldChar w:fldCharType="separate"/>
      </w:r>
      <w:r>
        <w:rPr>
          <w:noProof/>
        </w:rPr>
        <w:t>64</w:t>
      </w:r>
      <w:r>
        <w:rPr>
          <w:noProof/>
        </w:rPr>
        <w:fldChar w:fldCharType="end"/>
      </w:r>
    </w:p>
    <w:p w14:paraId="34662FD5" w14:textId="6A4C5BFC" w:rsidR="00613709" w:rsidRDefault="00613709">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2958842 \h </w:instrText>
      </w:r>
      <w:r>
        <w:rPr>
          <w:noProof/>
        </w:rPr>
      </w:r>
      <w:r>
        <w:rPr>
          <w:noProof/>
        </w:rPr>
        <w:fldChar w:fldCharType="separate"/>
      </w:r>
      <w:r>
        <w:rPr>
          <w:noProof/>
        </w:rPr>
        <w:t>65</w:t>
      </w:r>
      <w:r>
        <w:rPr>
          <w:noProof/>
        </w:rPr>
        <w:fldChar w:fldCharType="end"/>
      </w:r>
    </w:p>
    <w:p w14:paraId="4F45C879" w14:textId="66ADFB35" w:rsidR="00613709" w:rsidRDefault="00613709">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2958843 \h </w:instrText>
      </w:r>
      <w:r>
        <w:rPr>
          <w:noProof/>
        </w:rPr>
      </w:r>
      <w:r>
        <w:rPr>
          <w:noProof/>
        </w:rPr>
        <w:fldChar w:fldCharType="separate"/>
      </w:r>
      <w:r>
        <w:rPr>
          <w:noProof/>
        </w:rPr>
        <w:t>67</w:t>
      </w:r>
      <w:r>
        <w:rPr>
          <w:noProof/>
        </w:rPr>
        <w:fldChar w:fldCharType="end"/>
      </w:r>
    </w:p>
    <w:p w14:paraId="4328AD33" w14:textId="2487E8A6" w:rsidR="00613709" w:rsidRDefault="00613709">
      <w:pPr>
        <w:pStyle w:val="TM3"/>
        <w:tabs>
          <w:tab w:val="right" w:leader="dot" w:pos="9062"/>
        </w:tabs>
        <w:rPr>
          <w:rFonts w:asciiTheme="minorHAnsi" w:eastAsiaTheme="minorEastAsia" w:hAnsiTheme="minorHAnsi" w:cstheme="minorBidi"/>
          <w:noProof/>
        </w:rPr>
      </w:pPr>
      <w:r>
        <w:rPr>
          <w:noProof/>
        </w:rPr>
        <w:t>Créer un goal</w:t>
      </w:r>
      <w:r>
        <w:rPr>
          <w:noProof/>
        </w:rPr>
        <w:tab/>
      </w:r>
      <w:r>
        <w:rPr>
          <w:noProof/>
        </w:rPr>
        <w:fldChar w:fldCharType="begin"/>
      </w:r>
      <w:r>
        <w:rPr>
          <w:noProof/>
        </w:rPr>
        <w:instrText xml:space="preserve"> PAGEREF _Toc12958844 \h </w:instrText>
      </w:r>
      <w:r>
        <w:rPr>
          <w:noProof/>
        </w:rPr>
      </w:r>
      <w:r>
        <w:rPr>
          <w:noProof/>
        </w:rPr>
        <w:fldChar w:fldCharType="separate"/>
      </w:r>
      <w:r>
        <w:rPr>
          <w:noProof/>
        </w:rPr>
        <w:t>68</w:t>
      </w:r>
      <w:r>
        <w:rPr>
          <w:noProof/>
        </w:rPr>
        <w:fldChar w:fldCharType="end"/>
      </w:r>
    </w:p>
    <w:p w14:paraId="0A895A98" w14:textId="4D48427B" w:rsidR="00613709" w:rsidRDefault="00613709">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2958845 \h </w:instrText>
      </w:r>
      <w:r>
        <w:rPr>
          <w:noProof/>
        </w:rPr>
      </w:r>
      <w:r>
        <w:rPr>
          <w:noProof/>
        </w:rPr>
        <w:fldChar w:fldCharType="separate"/>
      </w:r>
      <w:r>
        <w:rPr>
          <w:noProof/>
        </w:rPr>
        <w:t>68</w:t>
      </w:r>
      <w:r>
        <w:rPr>
          <w:noProof/>
        </w:rPr>
        <w:fldChar w:fldCharType="end"/>
      </w:r>
    </w:p>
    <w:p w14:paraId="52651D42" w14:textId="125FB4DD" w:rsidR="00613709" w:rsidRDefault="00613709">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2958846 \h </w:instrText>
      </w:r>
      <w:r>
        <w:rPr>
          <w:noProof/>
        </w:rPr>
      </w:r>
      <w:r>
        <w:rPr>
          <w:noProof/>
        </w:rPr>
        <w:fldChar w:fldCharType="separate"/>
      </w:r>
      <w:r>
        <w:rPr>
          <w:noProof/>
        </w:rPr>
        <w:t>69</w:t>
      </w:r>
      <w:r>
        <w:rPr>
          <w:noProof/>
        </w:rPr>
        <w:fldChar w:fldCharType="end"/>
      </w:r>
    </w:p>
    <w:p w14:paraId="0C2054FB" w14:textId="3ACE06C4" w:rsidR="00613709" w:rsidRDefault="00613709">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2958847 \h </w:instrText>
      </w:r>
      <w:r>
        <w:rPr>
          <w:noProof/>
        </w:rPr>
      </w:r>
      <w:r>
        <w:rPr>
          <w:noProof/>
        </w:rPr>
        <w:fldChar w:fldCharType="separate"/>
      </w:r>
      <w:r>
        <w:rPr>
          <w:noProof/>
        </w:rPr>
        <w:t>70</w:t>
      </w:r>
      <w:r>
        <w:rPr>
          <w:noProof/>
        </w:rPr>
        <w:fldChar w:fldCharType="end"/>
      </w:r>
    </w:p>
    <w:p w14:paraId="4F68D928" w14:textId="7E522E5B" w:rsidR="00613709" w:rsidRDefault="00613709">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2958848 \h </w:instrText>
      </w:r>
      <w:r>
        <w:rPr>
          <w:noProof/>
        </w:rPr>
      </w:r>
      <w:r>
        <w:rPr>
          <w:noProof/>
        </w:rPr>
        <w:fldChar w:fldCharType="separate"/>
      </w:r>
      <w:r>
        <w:rPr>
          <w:noProof/>
        </w:rPr>
        <w:t>70</w:t>
      </w:r>
      <w:r>
        <w:rPr>
          <w:noProof/>
        </w:rPr>
        <w:fldChar w:fldCharType="end"/>
      </w:r>
    </w:p>
    <w:p w14:paraId="045FA150" w14:textId="08343A98" w:rsidR="00613709" w:rsidRDefault="00613709">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2958849 \h </w:instrText>
      </w:r>
      <w:r>
        <w:rPr>
          <w:noProof/>
        </w:rPr>
      </w:r>
      <w:r>
        <w:rPr>
          <w:noProof/>
        </w:rPr>
        <w:fldChar w:fldCharType="separate"/>
      </w:r>
      <w:r>
        <w:rPr>
          <w:noProof/>
        </w:rPr>
        <w:t>71</w:t>
      </w:r>
      <w:r>
        <w:rPr>
          <w:noProof/>
        </w:rPr>
        <w:fldChar w:fldCharType="end"/>
      </w:r>
    </w:p>
    <w:p w14:paraId="63BC1C01" w14:textId="0E0C2FD9" w:rsidR="00613709" w:rsidRDefault="00613709">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2958850 \h </w:instrText>
      </w:r>
      <w:r>
        <w:rPr>
          <w:noProof/>
        </w:rPr>
      </w:r>
      <w:r>
        <w:rPr>
          <w:noProof/>
        </w:rPr>
        <w:fldChar w:fldCharType="separate"/>
      </w:r>
      <w:r>
        <w:rPr>
          <w:noProof/>
        </w:rPr>
        <w:t>73</w:t>
      </w:r>
      <w:r>
        <w:rPr>
          <w:noProof/>
        </w:rPr>
        <w:fldChar w:fldCharType="end"/>
      </w:r>
    </w:p>
    <w:p w14:paraId="428B3711" w14:textId="114CA3D7" w:rsidR="00613709" w:rsidRDefault="00613709">
      <w:pPr>
        <w:pStyle w:val="TM3"/>
        <w:tabs>
          <w:tab w:val="right" w:leader="dot" w:pos="9062"/>
        </w:tabs>
        <w:rPr>
          <w:rFonts w:asciiTheme="minorHAnsi" w:eastAsiaTheme="minorEastAsia" w:hAnsiTheme="minorHAnsi" w:cstheme="minorBidi"/>
          <w:noProof/>
        </w:rPr>
      </w:pPr>
      <w:r>
        <w:rPr>
          <w:noProof/>
        </w:rPr>
        <w:lastRenderedPageBreak/>
        <w:t>Accéder et gérer vos abonnements</w:t>
      </w:r>
      <w:r>
        <w:rPr>
          <w:noProof/>
        </w:rPr>
        <w:tab/>
      </w:r>
      <w:r>
        <w:rPr>
          <w:noProof/>
        </w:rPr>
        <w:fldChar w:fldCharType="begin"/>
      </w:r>
      <w:r>
        <w:rPr>
          <w:noProof/>
        </w:rPr>
        <w:instrText xml:space="preserve"> PAGEREF _Toc12958851 \h </w:instrText>
      </w:r>
      <w:r>
        <w:rPr>
          <w:noProof/>
        </w:rPr>
      </w:r>
      <w:r>
        <w:rPr>
          <w:noProof/>
        </w:rPr>
        <w:fldChar w:fldCharType="separate"/>
      </w:r>
      <w:r>
        <w:rPr>
          <w:noProof/>
        </w:rPr>
        <w:t>73</w:t>
      </w:r>
      <w:r>
        <w:rPr>
          <w:noProof/>
        </w:rPr>
        <w:fldChar w:fldCharType="end"/>
      </w:r>
    </w:p>
    <w:p w14:paraId="71CC65CF" w14:textId="78B38E7F" w:rsidR="00613709" w:rsidRDefault="00613709">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2958852 \h </w:instrText>
      </w:r>
      <w:r>
        <w:rPr>
          <w:noProof/>
        </w:rPr>
      </w:r>
      <w:r>
        <w:rPr>
          <w:noProof/>
        </w:rPr>
        <w:fldChar w:fldCharType="separate"/>
      </w:r>
      <w:r>
        <w:rPr>
          <w:noProof/>
        </w:rPr>
        <w:t>74</w:t>
      </w:r>
      <w:r>
        <w:rPr>
          <w:noProof/>
        </w:rPr>
        <w:fldChar w:fldCharType="end"/>
      </w:r>
    </w:p>
    <w:p w14:paraId="496A9FD9" w14:textId="2A08E533" w:rsidR="00613709" w:rsidRDefault="00613709">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2958853 \h </w:instrText>
      </w:r>
      <w:r>
        <w:rPr>
          <w:noProof/>
        </w:rPr>
      </w:r>
      <w:r>
        <w:rPr>
          <w:noProof/>
        </w:rPr>
        <w:fldChar w:fldCharType="separate"/>
      </w:r>
      <w:r>
        <w:rPr>
          <w:noProof/>
        </w:rPr>
        <w:t>75</w:t>
      </w:r>
      <w:r>
        <w:rPr>
          <w:noProof/>
        </w:rPr>
        <w:fldChar w:fldCharType="end"/>
      </w:r>
    </w:p>
    <w:p w14:paraId="1A83262B" w14:textId="7CCDB668" w:rsidR="00613709" w:rsidRDefault="00613709">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2958854 \h </w:instrText>
      </w:r>
      <w:r>
        <w:rPr>
          <w:noProof/>
        </w:rPr>
      </w:r>
      <w:r>
        <w:rPr>
          <w:noProof/>
        </w:rPr>
        <w:fldChar w:fldCharType="separate"/>
      </w:r>
      <w:r>
        <w:rPr>
          <w:noProof/>
        </w:rPr>
        <w:t>75</w:t>
      </w:r>
      <w:r>
        <w:rPr>
          <w:noProof/>
        </w:rPr>
        <w:fldChar w:fldCharType="end"/>
      </w:r>
    </w:p>
    <w:p w14:paraId="345C0D66" w14:textId="529B1284" w:rsidR="00613709" w:rsidRDefault="00613709">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2958855 \h </w:instrText>
      </w:r>
      <w:r>
        <w:rPr>
          <w:noProof/>
        </w:rPr>
      </w:r>
      <w:r>
        <w:rPr>
          <w:noProof/>
        </w:rPr>
        <w:fldChar w:fldCharType="separate"/>
      </w:r>
      <w:r>
        <w:rPr>
          <w:noProof/>
        </w:rPr>
        <w:t>75</w:t>
      </w:r>
      <w:r>
        <w:rPr>
          <w:noProof/>
        </w:rPr>
        <w:fldChar w:fldCharType="end"/>
      </w:r>
    </w:p>
    <w:p w14:paraId="4A7ACA5C" w14:textId="51772C8D" w:rsidR="00613709" w:rsidRDefault="00613709">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2958856 \h </w:instrText>
      </w:r>
      <w:r>
        <w:rPr>
          <w:noProof/>
        </w:rPr>
      </w:r>
      <w:r>
        <w:rPr>
          <w:noProof/>
        </w:rPr>
        <w:fldChar w:fldCharType="separate"/>
      </w:r>
      <w:r>
        <w:rPr>
          <w:noProof/>
        </w:rPr>
        <w:t>76</w:t>
      </w:r>
      <w:r>
        <w:rPr>
          <w:noProof/>
        </w:rPr>
        <w:fldChar w:fldCharType="end"/>
      </w:r>
    </w:p>
    <w:p w14:paraId="63B21020" w14:textId="3A9CA2E1" w:rsidR="00613709" w:rsidRDefault="00613709">
      <w:pPr>
        <w:pStyle w:val="TM1"/>
        <w:tabs>
          <w:tab w:val="right" w:leader="dot" w:pos="9062"/>
        </w:tabs>
        <w:rPr>
          <w:rFonts w:asciiTheme="minorHAnsi" w:eastAsiaTheme="minorEastAsia" w:hAnsiTheme="minorHAnsi" w:cstheme="minorBidi"/>
          <w:noProof/>
        </w:rPr>
      </w:pPr>
      <w:r>
        <w:rPr>
          <w:noProof/>
        </w:rPr>
        <w:t>Annexe 3 : Ajouter un langage pour les katas</w:t>
      </w:r>
      <w:r>
        <w:rPr>
          <w:noProof/>
        </w:rPr>
        <w:tab/>
      </w:r>
      <w:r>
        <w:rPr>
          <w:noProof/>
        </w:rPr>
        <w:fldChar w:fldCharType="begin"/>
      </w:r>
      <w:r>
        <w:rPr>
          <w:noProof/>
        </w:rPr>
        <w:instrText xml:space="preserve"> PAGEREF _Toc12958857 \h </w:instrText>
      </w:r>
      <w:r>
        <w:rPr>
          <w:noProof/>
        </w:rPr>
      </w:r>
      <w:r>
        <w:rPr>
          <w:noProof/>
        </w:rPr>
        <w:fldChar w:fldCharType="separate"/>
      </w:r>
      <w:r>
        <w:rPr>
          <w:noProof/>
        </w:rPr>
        <w:t>77</w:t>
      </w:r>
      <w:r>
        <w:rPr>
          <w:noProof/>
        </w:rPr>
        <w:fldChar w:fldCharType="end"/>
      </w:r>
    </w:p>
    <w:p w14:paraId="41217A42" w14:textId="5AFCD737" w:rsidR="00613709" w:rsidRDefault="00613709">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958858 \h </w:instrText>
      </w:r>
      <w:r>
        <w:rPr>
          <w:noProof/>
        </w:rPr>
      </w:r>
      <w:r>
        <w:rPr>
          <w:noProof/>
        </w:rPr>
        <w:fldChar w:fldCharType="separate"/>
      </w:r>
      <w:r>
        <w:rPr>
          <w:noProof/>
        </w:rPr>
        <w:t>77</w:t>
      </w:r>
      <w:r>
        <w:rPr>
          <w:noProof/>
        </w:rPr>
        <w:fldChar w:fldCharType="end"/>
      </w:r>
    </w:p>
    <w:p w14:paraId="3C5C1FA0" w14:textId="1D1EF46C" w:rsidR="00613709" w:rsidRDefault="00613709">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2958859 \h </w:instrText>
      </w:r>
      <w:r>
        <w:rPr>
          <w:noProof/>
        </w:rPr>
      </w:r>
      <w:r>
        <w:rPr>
          <w:noProof/>
        </w:rPr>
        <w:fldChar w:fldCharType="separate"/>
      </w:r>
      <w:r>
        <w:rPr>
          <w:noProof/>
        </w:rPr>
        <w:t>77</w:t>
      </w:r>
      <w:r>
        <w:rPr>
          <w:noProof/>
        </w:rPr>
        <w:fldChar w:fldCharType="end"/>
      </w:r>
    </w:p>
    <w:p w14:paraId="35361B50" w14:textId="753A1C00" w:rsidR="00613709" w:rsidRDefault="00613709">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2958860 \h </w:instrText>
      </w:r>
      <w:r>
        <w:rPr>
          <w:noProof/>
        </w:rPr>
      </w:r>
      <w:r>
        <w:rPr>
          <w:noProof/>
        </w:rPr>
        <w:fldChar w:fldCharType="separate"/>
      </w:r>
      <w:r>
        <w:rPr>
          <w:noProof/>
        </w:rPr>
        <w:t>79</w:t>
      </w:r>
      <w:r>
        <w:rPr>
          <w:noProof/>
        </w:rPr>
        <w:fldChar w:fldCharType="end"/>
      </w:r>
    </w:p>
    <w:p w14:paraId="77C28BE6" w14:textId="2089F9C9" w:rsidR="00613709" w:rsidRDefault="00613709">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2958861 \h </w:instrText>
      </w:r>
      <w:r>
        <w:rPr>
          <w:noProof/>
        </w:rPr>
      </w:r>
      <w:r>
        <w:rPr>
          <w:noProof/>
        </w:rPr>
        <w:fldChar w:fldCharType="separate"/>
      </w:r>
      <w:r>
        <w:rPr>
          <w:noProof/>
        </w:rPr>
        <w:t>80</w:t>
      </w:r>
      <w:r>
        <w:rPr>
          <w:noProof/>
        </w:rPr>
        <w:fldChar w:fldCharType="end"/>
      </w:r>
    </w:p>
    <w:p w14:paraId="7D7DED76" w14:textId="6175489A" w:rsidR="00613709" w:rsidRDefault="00613709">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2958862 \h </w:instrText>
      </w:r>
      <w:r>
        <w:rPr>
          <w:noProof/>
        </w:rPr>
      </w:r>
      <w:r>
        <w:rPr>
          <w:noProof/>
        </w:rPr>
        <w:fldChar w:fldCharType="separate"/>
      </w:r>
      <w:r>
        <w:rPr>
          <w:noProof/>
        </w:rPr>
        <w:t>81</w:t>
      </w:r>
      <w:r>
        <w:rPr>
          <w:noProof/>
        </w:rPr>
        <w:fldChar w:fldCharType="end"/>
      </w:r>
    </w:p>
    <w:p w14:paraId="630BD242" w14:textId="0615C5BB" w:rsidR="00613709" w:rsidRDefault="00613709">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2958863 \h </w:instrText>
      </w:r>
      <w:r>
        <w:rPr>
          <w:noProof/>
        </w:rPr>
      </w:r>
      <w:r>
        <w:rPr>
          <w:noProof/>
        </w:rPr>
        <w:fldChar w:fldCharType="separate"/>
      </w:r>
      <w:r>
        <w:rPr>
          <w:noProof/>
        </w:rPr>
        <w:t>81</w:t>
      </w:r>
      <w:r>
        <w:rPr>
          <w:noProof/>
        </w:rPr>
        <w:fldChar w:fldCharType="end"/>
      </w:r>
    </w:p>
    <w:p w14:paraId="578E1AB2" w14:textId="0596E5DE" w:rsidR="00613709" w:rsidRDefault="00613709">
      <w:pPr>
        <w:pStyle w:val="TM3"/>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958864 \h </w:instrText>
      </w:r>
      <w:r>
        <w:rPr>
          <w:noProof/>
        </w:rPr>
      </w:r>
      <w:r>
        <w:rPr>
          <w:noProof/>
        </w:rPr>
        <w:fldChar w:fldCharType="separate"/>
      </w:r>
      <w:r>
        <w:rPr>
          <w:noProof/>
        </w:rPr>
        <w:t>82</w:t>
      </w:r>
      <w:r>
        <w:rPr>
          <w:noProof/>
        </w:rPr>
        <w:fldChar w:fldCharType="end"/>
      </w:r>
    </w:p>
    <w:p w14:paraId="01A30E03" w14:textId="69585FB1" w:rsidR="00613709" w:rsidRDefault="00613709">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958865 \h </w:instrText>
      </w:r>
      <w:r>
        <w:rPr>
          <w:noProof/>
        </w:rPr>
      </w:r>
      <w:r>
        <w:rPr>
          <w:noProof/>
        </w:rPr>
        <w:fldChar w:fldCharType="separate"/>
      </w:r>
      <w:r>
        <w:rPr>
          <w:noProof/>
        </w:rPr>
        <w:t>83</w:t>
      </w:r>
      <w:r>
        <w:rPr>
          <w:noProof/>
        </w:rPr>
        <w:fldChar w:fldCharType="end"/>
      </w:r>
    </w:p>
    <w:p w14:paraId="675D396B" w14:textId="33E1886C" w:rsidR="00613709" w:rsidRDefault="00613709">
      <w:pPr>
        <w:pStyle w:val="TM3"/>
        <w:tabs>
          <w:tab w:val="right" w:leader="dot" w:pos="9062"/>
        </w:tabs>
        <w:rPr>
          <w:rFonts w:asciiTheme="minorHAnsi" w:eastAsiaTheme="minorEastAsia" w:hAnsiTheme="minorHAnsi" w:cstheme="minorBidi"/>
          <w:noProof/>
        </w:rPr>
      </w:pPr>
      <w:r>
        <w:rPr>
          <w:noProof/>
        </w:rPr>
        <w:t>Versionning</w:t>
      </w:r>
      <w:r>
        <w:rPr>
          <w:noProof/>
        </w:rPr>
        <w:tab/>
      </w:r>
      <w:r>
        <w:rPr>
          <w:noProof/>
        </w:rPr>
        <w:fldChar w:fldCharType="begin"/>
      </w:r>
      <w:r>
        <w:rPr>
          <w:noProof/>
        </w:rPr>
        <w:instrText xml:space="preserve"> PAGEREF _Toc12958866 \h </w:instrText>
      </w:r>
      <w:r>
        <w:rPr>
          <w:noProof/>
        </w:rPr>
      </w:r>
      <w:r>
        <w:rPr>
          <w:noProof/>
        </w:rPr>
        <w:fldChar w:fldCharType="separate"/>
      </w:r>
      <w:r>
        <w:rPr>
          <w:noProof/>
        </w:rPr>
        <w:t>84</w:t>
      </w:r>
      <w:r>
        <w:rPr>
          <w:noProof/>
        </w:rPr>
        <w:fldChar w:fldCharType="end"/>
      </w:r>
    </w:p>
    <w:p w14:paraId="7E709DC7" w14:textId="77489039" w:rsidR="00613709" w:rsidRDefault="00613709">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2958867 \h </w:instrText>
      </w:r>
      <w:r>
        <w:rPr>
          <w:noProof/>
        </w:rPr>
      </w:r>
      <w:r>
        <w:rPr>
          <w:noProof/>
        </w:rPr>
        <w:fldChar w:fldCharType="separate"/>
      </w:r>
      <w:r>
        <w:rPr>
          <w:noProof/>
        </w:rPr>
        <w:t>85</w:t>
      </w:r>
      <w:r>
        <w:rPr>
          <w:noProof/>
        </w:rPr>
        <w:fldChar w:fldCharType="end"/>
      </w:r>
    </w:p>
    <w:p w14:paraId="13C9D948" w14:textId="55CB18C3"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2B9310A0" w:rsidR="00CA6D5A" w:rsidRDefault="001862B3" w:rsidP="00CC0991">
      <w:pPr>
        <w:jc w:val="center"/>
        <w:rPr>
          <w:b/>
          <w:bCs/>
          <w:kern w:val="36"/>
          <w:sz w:val="32"/>
          <w:szCs w:val="32"/>
          <w:lang w:eastAsia="fr-CH"/>
        </w:rPr>
      </w:pPr>
      <w:proofErr w:type="spellStart"/>
      <w:r w:rsidRPr="001862B3">
        <w:rPr>
          <w:rFonts w:ascii="MS Mincho" w:eastAsia="MS Mincho" w:hAnsi="MS Mincho" w:cs="MS Mincho" w:hint="eastAsia"/>
          <w:bCs/>
          <w:i/>
          <w:kern w:val="36"/>
          <w:lang w:eastAsia="fr-CH"/>
        </w:rPr>
        <w:t>メメント・モリ</w:t>
      </w:r>
      <w:proofErr w:type="spellEnd"/>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2958780"/>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76C78AC3" w:rsidR="001279D6" w:rsidRDefault="006B1589" w:rsidP="006B1589">
      <w:pPr>
        <w:pStyle w:val="western"/>
        <w:spacing w:before="0" w:beforeAutospacing="0" w:after="0"/>
        <w:jc w:val="center"/>
      </w:pPr>
      <w:r>
        <w:t>Je remercie ma mère et mon père, qui auront pris le temps de me soutenir, de m’aider, et de lire ce mémoire.</w:t>
      </w:r>
    </w:p>
    <w:p w14:paraId="6A76169A" w14:textId="77777777" w:rsidR="006B1589" w:rsidRDefault="006B1589" w:rsidP="006B1589">
      <w:pPr>
        <w:pStyle w:val="western"/>
        <w:spacing w:before="0" w:beforeAutospacing="0" w:after="0"/>
        <w:jc w:val="center"/>
      </w:pPr>
    </w:p>
    <w:p w14:paraId="012B57D5" w14:textId="3520DDA1" w:rsidR="00E42CE6" w:rsidRDefault="006B1589" w:rsidP="006B1589">
      <w:pPr>
        <w:pStyle w:val="western"/>
        <w:spacing w:before="0" w:beforeAutospacing="0" w:after="0"/>
        <w:jc w:val="center"/>
      </w:pPr>
      <w:r>
        <w:t>Je remercie Delya, qui aura rendu ces trois mois plus facile.</w:t>
      </w:r>
    </w:p>
    <w:p w14:paraId="69046C15" w14:textId="58755F53" w:rsidR="006B1589" w:rsidRDefault="006B1589" w:rsidP="006B1589">
      <w:pPr>
        <w:pStyle w:val="western"/>
        <w:spacing w:before="0" w:beforeAutospacing="0" w:after="0"/>
        <w:jc w:val="center"/>
      </w:pPr>
    </w:p>
    <w:p w14:paraId="29D6C56D" w14:textId="66DC88A6" w:rsidR="006B1589" w:rsidRDefault="006B1589" w:rsidP="006B1589">
      <w:pPr>
        <w:pStyle w:val="western"/>
        <w:spacing w:before="0" w:beforeAutospacing="0" w:after="0"/>
        <w:jc w:val="center"/>
      </w:pPr>
      <w:r>
        <w:t>Je remercie mes amis Yann et Gabriela, qui m’ont soutenu lors de ce mémoire,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2958781"/>
      <w:r>
        <w:lastRenderedPageBreak/>
        <w:t xml:space="preserve">Énoncé du </w:t>
      </w:r>
      <w:r w:rsidR="00FA1D9E">
        <w:t>sujet</w:t>
      </w:r>
      <w:bookmarkEnd w:id="3"/>
    </w:p>
    <w:p w14:paraId="16F89472" w14:textId="65C77310" w:rsidR="00E42CE6" w:rsidRDefault="00E42CE6" w:rsidP="00E42CE6">
      <w:pPr>
        <w:pStyle w:val="VRAINORMAL"/>
        <w:ind w:firstLine="0"/>
      </w:pPr>
      <w:r>
        <w:t>HEPIA «Dojo» a pour but de réaliser un outil pédagogique pour l’apprentissage de langages de programmation. Il se base sur des idées existantes, non libre,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Gamification » sera </w:t>
      </w:r>
      <w:r w:rsidR="001C0F61">
        <w:t>utilisé</w:t>
      </w:r>
      <w:r w:rsidR="00D554D2" w:rsidRPr="00AA2EE9">
        <w:t> </w:t>
      </w:r>
      <w:r w:rsidRPr="00AA2EE9">
        <w:t xml:space="preserve"> </w:t>
      </w:r>
      <w:r>
        <w:t>pour fidéliser l’</w:t>
      </w:r>
      <w:proofErr w:type="spellStart"/>
      <w:r>
        <w:t>étudiant-e</w:t>
      </w:r>
      <w:proofErr w:type="spellEnd"/>
      <w:r>
        <w:t xml:space="preserv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E42CE6">
      <w:pPr>
        <w:pStyle w:val="VRAINORMAL"/>
        <w:numPr>
          <w:ilvl w:val="0"/>
          <w:numId w:val="32"/>
        </w:numPr>
      </w:pPr>
      <w:r>
        <w:t>Réalisation d’une application client-serveur avec persistance de données</w:t>
      </w:r>
    </w:p>
    <w:p w14:paraId="3CEFE477" w14:textId="706926B2" w:rsidR="00E42CE6" w:rsidRDefault="00E42CE6" w:rsidP="00E42CE6">
      <w:pPr>
        <w:pStyle w:val="VRAINORMAL"/>
        <w:numPr>
          <w:ilvl w:val="0"/>
          <w:numId w:val="32"/>
        </w:numPr>
      </w:pPr>
      <w:r>
        <w:t>Authentification facilitée des utilisateurs à l'aide de switch AAI</w:t>
      </w:r>
    </w:p>
    <w:p w14:paraId="548DA6D1" w14:textId="481DE835" w:rsidR="00E42CE6" w:rsidRDefault="00E42CE6" w:rsidP="00E42CE6">
      <w:pPr>
        <w:pStyle w:val="VRAINORMAL"/>
        <w:numPr>
          <w:ilvl w:val="0"/>
          <w:numId w:val="32"/>
        </w:numPr>
      </w:pPr>
      <w:r>
        <w:t>Élaboration d’un programme de plusieurs exercices (« Katas ») pour un pédagogue</w:t>
      </w:r>
    </w:p>
    <w:p w14:paraId="13335756" w14:textId="0D1A8846" w:rsidR="00E42CE6" w:rsidRDefault="00E42CE6" w:rsidP="00E42CE6">
      <w:pPr>
        <w:pStyle w:val="VRAINORMAL"/>
        <w:numPr>
          <w:ilvl w:val="0"/>
          <w:numId w:val="32"/>
        </w:numPr>
      </w:pPr>
      <w:r>
        <w:t>Réalisation et exécution de l’exercice par l’</w:t>
      </w:r>
      <w:proofErr w:type="spellStart"/>
      <w:r>
        <w:t>étudiant-e</w:t>
      </w:r>
      <w:proofErr w:type="spellEnd"/>
      <w:r>
        <w:t xml:space="preserve"> avec retours sur</w:t>
      </w:r>
    </w:p>
    <w:p w14:paraId="33AA28BA" w14:textId="679C6A01" w:rsidR="00E42CE6" w:rsidRDefault="00E42CE6" w:rsidP="00E42CE6">
      <w:pPr>
        <w:pStyle w:val="VRAINORMAL"/>
        <w:numPr>
          <w:ilvl w:val="1"/>
          <w:numId w:val="32"/>
        </w:numPr>
      </w:pPr>
      <w:r>
        <w:t>les éventuelles erreurs de compilation et warnings</w:t>
      </w:r>
    </w:p>
    <w:p w14:paraId="791A7F79" w14:textId="77F2FC84" w:rsidR="00E42CE6" w:rsidRDefault="00E42CE6" w:rsidP="00E42CE6">
      <w:pPr>
        <w:pStyle w:val="VRAINORMAL"/>
        <w:numPr>
          <w:ilvl w:val="1"/>
          <w:numId w:val="32"/>
        </w:numPr>
      </w:pPr>
      <w:r>
        <w:t>les détails éventuels d’un « linter » (convention de nommage, style...)</w:t>
      </w:r>
    </w:p>
    <w:p w14:paraId="36E65829" w14:textId="5C2B4485" w:rsidR="00A70FF1" w:rsidRDefault="00E42CE6" w:rsidP="002352B6">
      <w:pPr>
        <w:pStyle w:val="VRAINORMAL"/>
        <w:numPr>
          <w:ilvl w:val="1"/>
          <w:numId w:val="32"/>
        </w:numPr>
      </w:pPr>
      <w:r>
        <w:t>les tests unitaires qui ont échoué</w:t>
      </w:r>
      <w:r w:rsidR="006750B0">
        <w:t>s</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79FBB90D" w14:textId="77777777" w:rsidR="002352B6" w:rsidRDefault="002352B6" w:rsidP="002352B6">
            <w:pPr>
              <w:pStyle w:val="VRAINORMAL"/>
              <w:ind w:firstLine="0"/>
              <w:jc w:val="left"/>
            </w:pPr>
            <w:r w:rsidRPr="00A70FF1">
              <w:t>En collaboration avec : -</w:t>
            </w:r>
          </w:p>
          <w:p w14:paraId="48F71F3C" w14:textId="77777777" w:rsidR="002352B6" w:rsidRDefault="002352B6" w:rsidP="002352B6">
            <w:pPr>
              <w:pStyle w:val="VRAINORMAL"/>
              <w:spacing w:line="240" w:lineRule="auto"/>
              <w:ind w:firstLine="0"/>
              <w:jc w:val="left"/>
            </w:pPr>
            <w:r w:rsidRPr="00A70FF1">
              <w:t xml:space="preserve">Travail de bachelor soumis </w:t>
            </w:r>
            <w:proofErr w:type="spellStart"/>
            <w:r w:rsidRPr="00A70FF1">
              <w:t>a</w:t>
            </w:r>
            <w:proofErr w:type="spellEnd"/>
            <w:r w:rsidRPr="00A70FF1">
              <w:t xml:space="preserve">̀ une convention de stage en entreprise : non </w:t>
            </w:r>
          </w:p>
          <w:p w14:paraId="4B760FD9" w14:textId="77777777" w:rsidR="002352B6" w:rsidRDefault="002352B6" w:rsidP="002352B6">
            <w:pPr>
              <w:pStyle w:val="VRAINORMAL"/>
              <w:spacing w:after="0" w:line="240" w:lineRule="auto"/>
              <w:ind w:firstLine="0"/>
              <w:jc w:val="left"/>
            </w:pPr>
            <w:r w:rsidRPr="00A70FF1">
              <w:t xml:space="preserve">Travail de bachelor soumis </w:t>
            </w:r>
            <w:proofErr w:type="spellStart"/>
            <w:r w:rsidRPr="00A70FF1">
              <w:t>a</w:t>
            </w:r>
            <w:proofErr w:type="spellEnd"/>
            <w:r w:rsidRPr="00A70FF1">
              <w:t xml:space="preserve">̀ un contrat de </w:t>
            </w:r>
            <w:proofErr w:type="spellStart"/>
            <w:r w:rsidRPr="00A70FF1">
              <w:t>confidentialite</w:t>
            </w:r>
            <w:proofErr w:type="spellEnd"/>
            <w:r w:rsidRPr="00A70FF1">
              <w:t xml:space="preserve">́ : non </w:t>
            </w:r>
          </w:p>
          <w:p w14:paraId="31C2480E" w14:textId="77777777" w:rsidR="002352B6" w:rsidRDefault="002352B6" w:rsidP="002352B6">
            <w:pPr>
              <w:pStyle w:val="VRAINORMAL"/>
              <w:ind w:firstLine="0"/>
              <w:jc w:val="left"/>
            </w:pPr>
          </w:p>
        </w:tc>
      </w:tr>
    </w:tbl>
    <w:p w14:paraId="5F3CF021" w14:textId="77777777" w:rsidR="002352B6" w:rsidRDefault="002352B6">
      <w:pPr>
        <w:spacing w:after="160" w:line="259" w:lineRule="auto"/>
        <w:rPr>
          <w:rFonts w:eastAsiaTheme="majorEastAsia" w:cstheme="majorBidi"/>
          <w:b/>
          <w:bCs/>
          <w:smallCaps/>
          <w:kern w:val="36"/>
          <w:sz w:val="40"/>
          <w:szCs w:val="40"/>
        </w:rPr>
      </w:pPr>
    </w:p>
    <w:p w14:paraId="17E85439" w14:textId="0583CC88" w:rsidR="00C1730D" w:rsidRDefault="001279D6" w:rsidP="005B4B23">
      <w:pPr>
        <w:pStyle w:val="Titre"/>
      </w:pPr>
      <w:bookmarkStart w:id="4" w:name="_Toc12958782"/>
      <w:r>
        <w:lastRenderedPageBreak/>
        <w:t>Résumé</w:t>
      </w:r>
      <w:bookmarkEnd w:id="4"/>
    </w:p>
    <w:p w14:paraId="2C4A3FB8" w14:textId="377B462B" w:rsidR="00944AD1" w:rsidRDefault="00944AD1" w:rsidP="00944AD1"/>
    <w:p w14:paraId="0F3FAEAC" w14:textId="191CC82A" w:rsidR="00944AD1" w:rsidRDefault="00944AD1" w:rsidP="00944AD1"/>
    <w:p w14:paraId="11309BB3" w14:textId="77777777" w:rsidR="00944AD1" w:rsidRPr="00944AD1" w:rsidRDefault="00944AD1" w:rsidP="00944AD1"/>
    <w:p w14:paraId="13E4BBE8" w14:textId="0087FE18" w:rsidR="005A40FA" w:rsidRDefault="00816F4F" w:rsidP="00E15B51">
      <w:pPr>
        <w:pStyle w:val="VRAINORMAL"/>
        <w:ind w:firstLine="0"/>
        <w:rPr>
          <w:color w:val="000000" w:themeColor="text1"/>
        </w:rPr>
      </w:pPr>
      <w:r>
        <w:rPr>
          <w:noProof/>
          <w:color w:val="000000" w:themeColor="text1"/>
        </w:rPr>
        <w:drawing>
          <wp:anchor distT="0" distB="0" distL="114300" distR="114300" simplePos="0" relativeHeight="251658240" behindDoc="0" locked="0" layoutInCell="1" allowOverlap="1" wp14:anchorId="765B0E01" wp14:editId="0CB49F1D">
            <wp:simplePos x="0" y="0"/>
            <wp:positionH relativeFrom="margin">
              <wp:posOffset>2766695</wp:posOffset>
            </wp:positionH>
            <wp:positionV relativeFrom="margin">
              <wp:posOffset>2765046</wp:posOffset>
            </wp:positionV>
            <wp:extent cx="3149600" cy="2561590"/>
            <wp:effectExtent l="0" t="0" r="0" b="3810"/>
            <wp:wrapSquare wrapText="bothSides"/>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9-06-27 à 15.23.0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49600" cy="2561590"/>
                    </a:xfrm>
                    <a:prstGeom prst="rect">
                      <a:avLst/>
                    </a:prstGeom>
                  </pic:spPr>
                </pic:pic>
              </a:graphicData>
            </a:graphic>
            <wp14:sizeRelH relativeFrom="margin">
              <wp14:pctWidth>0</wp14:pctWidth>
            </wp14:sizeRelH>
            <wp14:sizeRelV relativeFrom="margin">
              <wp14:pctHeight>0</wp14:pctHeight>
            </wp14:sizeRelV>
          </wp:anchor>
        </w:drawing>
      </w:r>
      <w:r w:rsidR="005A40FA" w:rsidRPr="005A40FA">
        <w:rPr>
          <w:color w:val="000000" w:themeColor="text1"/>
        </w:rPr>
        <w:t xml:space="preserve">La constante évolution des technologies est de plus en plus </w:t>
      </w:r>
      <w:r w:rsidR="005A40FA">
        <w:rPr>
          <w:color w:val="000000" w:themeColor="text1"/>
        </w:rPr>
        <w:t>flagrante</w:t>
      </w:r>
      <w:r w:rsidR="005A40FA" w:rsidRPr="005A40FA">
        <w:rPr>
          <w:color w:val="000000" w:themeColor="text1"/>
        </w:rPr>
        <w:t xml:space="preserve"> aujourd’hui, et une multitude d’outils voient le jour. Ces mêmes outils se sont rendus indispensables et sont </w:t>
      </w:r>
      <w:r w:rsidR="005A40FA">
        <w:rPr>
          <w:color w:val="000000" w:themeColor="text1"/>
        </w:rPr>
        <w:t>maintenant</w:t>
      </w:r>
      <w:r w:rsidR="005A40FA" w:rsidRPr="005A40FA">
        <w:rPr>
          <w:color w:val="000000" w:themeColor="text1"/>
        </w:rPr>
        <w:t xml:space="preserve"> omniprésents dans nos vies et dans </w:t>
      </w:r>
      <w:r w:rsidR="005A40FA">
        <w:rPr>
          <w:color w:val="000000" w:themeColor="text1"/>
        </w:rPr>
        <w:t>notre</w:t>
      </w:r>
      <w:r w:rsidR="005A40FA" w:rsidRPr="005A40FA">
        <w:rPr>
          <w:color w:val="000000" w:themeColor="text1"/>
        </w:rPr>
        <w:t xml:space="preserve"> société. En effet, du simple beeper à la </w:t>
      </w:r>
      <w:proofErr w:type="spellStart"/>
      <w:r w:rsidR="005A40FA" w:rsidRPr="005A40FA">
        <w:rPr>
          <w:color w:val="000000" w:themeColor="text1"/>
        </w:rPr>
        <w:t>Blockchain</w:t>
      </w:r>
      <w:proofErr w:type="spellEnd"/>
      <w:r w:rsidR="005A40FA" w:rsidRPr="005A40FA">
        <w:rPr>
          <w:color w:val="000000" w:themeColor="text1"/>
        </w:rPr>
        <w:t xml:space="preserve">, ils trouvent leurs applications partout. Cette croissance a permis de naturellement </w:t>
      </w:r>
      <w:r w:rsidR="006750B0">
        <w:rPr>
          <w:color w:val="000000" w:themeColor="text1"/>
        </w:rPr>
        <w:t>d’</w:t>
      </w:r>
      <w:r w:rsidR="005A40FA" w:rsidRPr="005A40FA">
        <w:rPr>
          <w:color w:val="000000" w:themeColor="text1"/>
        </w:rPr>
        <w:t>orienter</w:t>
      </w:r>
      <w:r w:rsidR="006750B0">
        <w:rPr>
          <w:color w:val="000000" w:themeColor="text1"/>
        </w:rPr>
        <w:t xml:space="preserve"> naturellement</w:t>
      </w:r>
      <w:r w:rsidR="005A40FA" w:rsidRPr="005A40FA">
        <w:rPr>
          <w:color w:val="000000" w:themeColor="text1"/>
        </w:rPr>
        <w:t xml:space="preserve"> l’apprentissage scolaire vers une migration informatique de masse, permettant aux élèves d’accéder à une multitude d’outils et de techniques permettant de graduellement améliorer leur apprentissage des compétences et connaissances.</w:t>
      </w:r>
      <w:r>
        <w:rPr>
          <w:color w:val="000000" w:themeColor="text1"/>
        </w:rPr>
        <w:t xml:space="preserve"> </w:t>
      </w:r>
      <w:r w:rsidR="005A40FA" w:rsidRPr="005A40FA">
        <w:rPr>
          <w:color w:val="000000" w:themeColor="text1"/>
        </w:rPr>
        <w:t>Hepia n'a pas dérogé à cette croissance et se voit doté de plus en plus de cours utilisant des technologies liées à l’informatique (cours et démonstration sur ordinateur, impression 3D, etc.. ). Même la filière des technologies de l’informations, ITI, met constamment à jour ses outils d’apprentissage pour rester à niveau, et c’est dans cette optique qu’a été imaginé DojoHepia.</w:t>
      </w:r>
    </w:p>
    <w:p w14:paraId="6AE09A09" w14:textId="75C67B3B" w:rsidR="00816F4F" w:rsidRDefault="00816F4F" w:rsidP="00816F4F">
      <w:pPr>
        <w:pStyle w:val="VRAINORMAL"/>
        <w:ind w:firstLine="0"/>
        <w:rPr>
          <w:color w:val="000000" w:themeColor="text1"/>
        </w:rPr>
      </w:pPr>
    </w:p>
    <w:p w14:paraId="65F1A441" w14:textId="077DBFC3" w:rsidR="001279D6" w:rsidRPr="00816F4F" w:rsidRDefault="005A40FA" w:rsidP="00816F4F">
      <w:pPr>
        <w:pStyle w:val="VRAINORMAL"/>
        <w:ind w:firstLine="0"/>
        <w:rPr>
          <w:color w:val="000000" w:themeColor="text1"/>
        </w:rPr>
      </w:pPr>
      <w:r w:rsidRPr="005A40FA">
        <w:rPr>
          <w:color w:val="000000" w:themeColor="text1"/>
        </w:rPr>
        <w:t>DojoHepia est une plateforme d’apprentissage de programmation en ligne, dont l’objectif principal est de permettre</w:t>
      </w:r>
      <w:r w:rsidR="003C7DBE">
        <w:rPr>
          <w:color w:val="000000" w:themeColor="text1"/>
        </w:rPr>
        <w:t xml:space="preserve"> à Hepia de réunir ses exercices de programmation sur une plateforme, et de donner la possibilité</w:t>
      </w:r>
      <w:r w:rsidRPr="005A40FA">
        <w:rPr>
          <w:color w:val="000000" w:themeColor="text1"/>
        </w:rPr>
        <w:t xml:space="preserve"> aux élèves de réaliser des exercices, ne nécessitant pas d’installer </w:t>
      </w:r>
      <w:r w:rsidR="00032414">
        <w:rPr>
          <w:color w:val="000000" w:themeColor="text1"/>
        </w:rPr>
        <w:t>d’</w:t>
      </w:r>
      <w:r w:rsidRPr="005A40FA">
        <w:rPr>
          <w:color w:val="000000" w:themeColor="text1"/>
        </w:rPr>
        <w:t xml:space="preserve">outils ou </w:t>
      </w:r>
      <w:r w:rsidR="00032414">
        <w:rPr>
          <w:color w:val="000000" w:themeColor="text1"/>
        </w:rPr>
        <w:t xml:space="preserve">de </w:t>
      </w:r>
      <w:proofErr w:type="spellStart"/>
      <w:r w:rsidRPr="005A40FA">
        <w:rPr>
          <w:color w:val="000000" w:themeColor="text1"/>
        </w:rPr>
        <w:t>Frameworks</w:t>
      </w:r>
      <w:proofErr w:type="spellEnd"/>
      <w:r w:rsidRPr="005A40FA">
        <w:rPr>
          <w:color w:val="000000" w:themeColor="text1"/>
        </w:rPr>
        <w:t xml:space="preserve"> pour leur réalisation, mais bien d’avoir son propre outil de programmation et </w:t>
      </w:r>
      <w:r w:rsidR="006750B0">
        <w:rPr>
          <w:color w:val="000000" w:themeColor="text1"/>
        </w:rPr>
        <w:t xml:space="preserve">de </w:t>
      </w:r>
      <w:r w:rsidRPr="005A40FA">
        <w:rPr>
          <w:color w:val="000000" w:themeColor="text1"/>
        </w:rPr>
        <w:t>validation en ligne</w:t>
      </w:r>
      <w:r>
        <w:rPr>
          <w:color w:val="000000" w:themeColor="text1"/>
        </w:rPr>
        <w:t xml:space="preserve">. L’objectif est aussi de </w:t>
      </w:r>
      <w:r w:rsidRPr="005A40FA">
        <w:rPr>
          <w:color w:val="000000" w:themeColor="text1"/>
        </w:rPr>
        <w:t>leur</w:t>
      </w:r>
      <w:r w:rsidR="006750B0">
        <w:rPr>
          <w:color w:val="000000" w:themeColor="text1"/>
        </w:rPr>
        <w:t>s</w:t>
      </w:r>
      <w:r w:rsidRPr="005A40FA">
        <w:rPr>
          <w:color w:val="000000" w:themeColor="text1"/>
        </w:rPr>
        <w:t xml:space="preserve"> permettre d’y sauvegarder leur progression générale, sur une seule et même plateforme</w:t>
      </w:r>
      <w:r>
        <w:rPr>
          <w:color w:val="000000" w:themeColor="text1"/>
        </w:rPr>
        <w:t>.</w:t>
      </w:r>
      <w:r w:rsidRPr="005A40FA">
        <w:rPr>
          <w:color w:val="000000" w:themeColor="text1"/>
        </w:rPr>
        <w:t xml:space="preserve"> Ne partant d’aucunes bases et d’aucun projet, une partie du travail se porte sur l’analyse des outils nécessaires et du marché existant. Aussi, Une </w:t>
      </w:r>
      <w:r w:rsidR="00172677">
        <w:rPr>
          <w:color w:val="000000" w:themeColor="text1"/>
        </w:rPr>
        <w:t>attention</w:t>
      </w:r>
      <w:r w:rsidRPr="005A40FA">
        <w:rPr>
          <w:color w:val="000000" w:themeColor="text1"/>
        </w:rPr>
        <w:t xml:space="preserve"> toute particulière est portée sur l’étude des technologies de développement Web les mieux cotées du moment, ainsi que sur le design et l’expérience utilisateur, pour permettre à DojoHepia de devenir et rester une plateforme fiable et simple d’utilisation.</w:t>
      </w:r>
    </w:p>
    <w:p w14:paraId="02374468" w14:textId="5EDA7117" w:rsidR="001279D6" w:rsidRDefault="001279D6" w:rsidP="001D6E74">
      <w:pPr>
        <w:pStyle w:val="Titre"/>
      </w:pPr>
      <w:bookmarkStart w:id="5" w:name="_Toc12958783"/>
      <w:r>
        <w:lastRenderedPageBreak/>
        <w:t xml:space="preserve">Table des </w:t>
      </w:r>
      <w:r w:rsidRPr="005A1F30">
        <w:t>illustrations</w:t>
      </w:r>
      <w:bookmarkEnd w:id="5"/>
    </w:p>
    <w:p w14:paraId="32494864" w14:textId="4EB2E5AE" w:rsidR="00032414"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2956512" w:history="1">
        <w:r w:rsidR="00032414" w:rsidRPr="006D7327">
          <w:rPr>
            <w:rStyle w:val="Lienhypertexte"/>
            <w:noProof/>
          </w:rPr>
          <w:t>Figure 1 - Le Scrum Board (AV, 2019)</w:t>
        </w:r>
        <w:r w:rsidR="00032414">
          <w:rPr>
            <w:noProof/>
            <w:webHidden/>
          </w:rPr>
          <w:tab/>
        </w:r>
        <w:r w:rsidR="00032414">
          <w:rPr>
            <w:noProof/>
            <w:webHidden/>
          </w:rPr>
          <w:fldChar w:fldCharType="begin"/>
        </w:r>
        <w:r w:rsidR="00032414">
          <w:rPr>
            <w:noProof/>
            <w:webHidden/>
          </w:rPr>
          <w:instrText xml:space="preserve"> PAGEREF _Toc12956512 \h </w:instrText>
        </w:r>
        <w:r w:rsidR="00032414">
          <w:rPr>
            <w:noProof/>
            <w:webHidden/>
          </w:rPr>
        </w:r>
        <w:r w:rsidR="00032414">
          <w:rPr>
            <w:noProof/>
            <w:webHidden/>
          </w:rPr>
          <w:fldChar w:fldCharType="separate"/>
        </w:r>
        <w:r w:rsidR="00032414">
          <w:rPr>
            <w:noProof/>
            <w:webHidden/>
          </w:rPr>
          <w:t>13</w:t>
        </w:r>
        <w:r w:rsidR="00032414">
          <w:rPr>
            <w:noProof/>
            <w:webHidden/>
          </w:rPr>
          <w:fldChar w:fldCharType="end"/>
        </w:r>
      </w:hyperlink>
    </w:p>
    <w:p w14:paraId="406AFB18" w14:textId="16732A86" w:rsidR="00032414" w:rsidRDefault="00032414">
      <w:pPr>
        <w:pStyle w:val="Tabledesillustrations"/>
        <w:tabs>
          <w:tab w:val="right" w:leader="dot" w:pos="9062"/>
        </w:tabs>
        <w:rPr>
          <w:rFonts w:asciiTheme="minorHAnsi" w:eastAsiaTheme="minorEastAsia" w:hAnsiTheme="minorHAnsi" w:cstheme="minorBidi"/>
          <w:noProof/>
        </w:rPr>
      </w:pPr>
      <w:hyperlink w:anchor="_Toc12956513" w:history="1">
        <w:r w:rsidRPr="006D7327">
          <w:rPr>
            <w:rStyle w:val="Lienhypertexte"/>
            <w:noProof/>
          </w:rPr>
          <w:t>Figure 2 - Architecture de DojoHepia (AV, 2019)</w:t>
        </w:r>
        <w:r>
          <w:rPr>
            <w:noProof/>
            <w:webHidden/>
          </w:rPr>
          <w:tab/>
        </w:r>
        <w:r>
          <w:rPr>
            <w:noProof/>
            <w:webHidden/>
          </w:rPr>
          <w:fldChar w:fldCharType="begin"/>
        </w:r>
        <w:r>
          <w:rPr>
            <w:noProof/>
            <w:webHidden/>
          </w:rPr>
          <w:instrText xml:space="preserve"> PAGEREF _Toc12956513 \h </w:instrText>
        </w:r>
        <w:r>
          <w:rPr>
            <w:noProof/>
            <w:webHidden/>
          </w:rPr>
        </w:r>
        <w:r>
          <w:rPr>
            <w:noProof/>
            <w:webHidden/>
          </w:rPr>
          <w:fldChar w:fldCharType="separate"/>
        </w:r>
        <w:r>
          <w:rPr>
            <w:noProof/>
            <w:webHidden/>
          </w:rPr>
          <w:t>21</w:t>
        </w:r>
        <w:r>
          <w:rPr>
            <w:noProof/>
            <w:webHidden/>
          </w:rPr>
          <w:fldChar w:fldCharType="end"/>
        </w:r>
      </w:hyperlink>
    </w:p>
    <w:p w14:paraId="632FAE98" w14:textId="58CEA69F" w:rsidR="00032414" w:rsidRDefault="00032414">
      <w:pPr>
        <w:pStyle w:val="Tabledesillustrations"/>
        <w:tabs>
          <w:tab w:val="right" w:leader="dot" w:pos="9062"/>
        </w:tabs>
        <w:rPr>
          <w:rFonts w:asciiTheme="minorHAnsi" w:eastAsiaTheme="minorEastAsia" w:hAnsiTheme="minorHAnsi" w:cstheme="minorBidi"/>
          <w:noProof/>
        </w:rPr>
      </w:pPr>
      <w:hyperlink w:anchor="_Toc12956514" w:history="1">
        <w:r w:rsidRPr="006D7327">
          <w:rPr>
            <w:rStyle w:val="Lienhypertexte"/>
            <w:noProof/>
          </w:rPr>
          <w:t>Figure 3 - Exemple d'un système de worker (AV, 2019)</w:t>
        </w:r>
        <w:r>
          <w:rPr>
            <w:noProof/>
            <w:webHidden/>
          </w:rPr>
          <w:tab/>
        </w:r>
        <w:r>
          <w:rPr>
            <w:noProof/>
            <w:webHidden/>
          </w:rPr>
          <w:fldChar w:fldCharType="begin"/>
        </w:r>
        <w:r>
          <w:rPr>
            <w:noProof/>
            <w:webHidden/>
          </w:rPr>
          <w:instrText xml:space="preserve"> PAGEREF _Toc12956514 \h </w:instrText>
        </w:r>
        <w:r>
          <w:rPr>
            <w:noProof/>
            <w:webHidden/>
          </w:rPr>
        </w:r>
        <w:r>
          <w:rPr>
            <w:noProof/>
            <w:webHidden/>
          </w:rPr>
          <w:fldChar w:fldCharType="separate"/>
        </w:r>
        <w:r>
          <w:rPr>
            <w:noProof/>
            <w:webHidden/>
          </w:rPr>
          <w:t>22</w:t>
        </w:r>
        <w:r>
          <w:rPr>
            <w:noProof/>
            <w:webHidden/>
          </w:rPr>
          <w:fldChar w:fldCharType="end"/>
        </w:r>
      </w:hyperlink>
    </w:p>
    <w:p w14:paraId="3749E61F" w14:textId="152F2B10" w:rsidR="00032414" w:rsidRDefault="00032414">
      <w:pPr>
        <w:pStyle w:val="Tabledesillustrations"/>
        <w:tabs>
          <w:tab w:val="right" w:leader="dot" w:pos="9062"/>
        </w:tabs>
        <w:rPr>
          <w:rFonts w:asciiTheme="minorHAnsi" w:eastAsiaTheme="minorEastAsia" w:hAnsiTheme="minorHAnsi" w:cstheme="minorBidi"/>
          <w:noProof/>
        </w:rPr>
      </w:pPr>
      <w:hyperlink w:anchor="_Toc12956515" w:history="1">
        <w:r w:rsidRPr="006D7327">
          <w:rPr>
            <w:rStyle w:val="Lienhypertexte"/>
            <w:noProof/>
          </w:rPr>
          <w:t>Figure 4 - La collection Users et ses sous-collections (AV, 2019)</w:t>
        </w:r>
        <w:r>
          <w:rPr>
            <w:noProof/>
            <w:webHidden/>
          </w:rPr>
          <w:tab/>
        </w:r>
        <w:r>
          <w:rPr>
            <w:noProof/>
            <w:webHidden/>
          </w:rPr>
          <w:fldChar w:fldCharType="begin"/>
        </w:r>
        <w:r>
          <w:rPr>
            <w:noProof/>
            <w:webHidden/>
          </w:rPr>
          <w:instrText xml:space="preserve"> PAGEREF _Toc12956515 \h </w:instrText>
        </w:r>
        <w:r>
          <w:rPr>
            <w:noProof/>
            <w:webHidden/>
          </w:rPr>
        </w:r>
        <w:r>
          <w:rPr>
            <w:noProof/>
            <w:webHidden/>
          </w:rPr>
          <w:fldChar w:fldCharType="separate"/>
        </w:r>
        <w:r>
          <w:rPr>
            <w:noProof/>
            <w:webHidden/>
          </w:rPr>
          <w:t>25</w:t>
        </w:r>
        <w:r>
          <w:rPr>
            <w:noProof/>
            <w:webHidden/>
          </w:rPr>
          <w:fldChar w:fldCharType="end"/>
        </w:r>
      </w:hyperlink>
    </w:p>
    <w:p w14:paraId="290DF221" w14:textId="6591BA76" w:rsidR="00032414" w:rsidRDefault="00032414">
      <w:pPr>
        <w:pStyle w:val="Tabledesillustrations"/>
        <w:tabs>
          <w:tab w:val="right" w:leader="dot" w:pos="9062"/>
        </w:tabs>
        <w:rPr>
          <w:rFonts w:asciiTheme="minorHAnsi" w:eastAsiaTheme="minorEastAsia" w:hAnsiTheme="minorHAnsi" w:cstheme="minorBidi"/>
          <w:noProof/>
        </w:rPr>
      </w:pPr>
      <w:hyperlink w:anchor="_Toc12956516" w:history="1">
        <w:r w:rsidRPr="006D7327">
          <w:rPr>
            <w:rStyle w:val="Lienhypertexte"/>
            <w:noProof/>
          </w:rPr>
          <w:t>Figure 5 - La collection Programs et sa sous-collection (AV, 2019)</w:t>
        </w:r>
        <w:r>
          <w:rPr>
            <w:noProof/>
            <w:webHidden/>
          </w:rPr>
          <w:tab/>
        </w:r>
        <w:r>
          <w:rPr>
            <w:noProof/>
            <w:webHidden/>
          </w:rPr>
          <w:fldChar w:fldCharType="begin"/>
        </w:r>
        <w:r>
          <w:rPr>
            <w:noProof/>
            <w:webHidden/>
          </w:rPr>
          <w:instrText xml:space="preserve"> PAGEREF _Toc12956516 \h </w:instrText>
        </w:r>
        <w:r>
          <w:rPr>
            <w:noProof/>
            <w:webHidden/>
          </w:rPr>
        </w:r>
        <w:r>
          <w:rPr>
            <w:noProof/>
            <w:webHidden/>
          </w:rPr>
          <w:fldChar w:fldCharType="separate"/>
        </w:r>
        <w:r>
          <w:rPr>
            <w:noProof/>
            <w:webHidden/>
          </w:rPr>
          <w:t>27</w:t>
        </w:r>
        <w:r>
          <w:rPr>
            <w:noProof/>
            <w:webHidden/>
          </w:rPr>
          <w:fldChar w:fldCharType="end"/>
        </w:r>
      </w:hyperlink>
    </w:p>
    <w:p w14:paraId="170E9EAD" w14:textId="6423101E" w:rsidR="00032414" w:rsidRDefault="00032414">
      <w:pPr>
        <w:pStyle w:val="Tabledesillustrations"/>
        <w:tabs>
          <w:tab w:val="right" w:leader="dot" w:pos="9062"/>
        </w:tabs>
        <w:rPr>
          <w:rFonts w:asciiTheme="minorHAnsi" w:eastAsiaTheme="minorEastAsia" w:hAnsiTheme="minorHAnsi" w:cstheme="minorBidi"/>
          <w:noProof/>
        </w:rPr>
      </w:pPr>
      <w:hyperlink w:anchor="_Toc12956517" w:history="1">
        <w:r w:rsidRPr="006D7327">
          <w:rPr>
            <w:rStyle w:val="Lienhypertexte"/>
            <w:noProof/>
          </w:rPr>
          <w:t>Figure 6 - Diagramme de classe du Gateway (IntelliJ Idea)</w:t>
        </w:r>
        <w:r>
          <w:rPr>
            <w:noProof/>
            <w:webHidden/>
          </w:rPr>
          <w:tab/>
        </w:r>
        <w:r>
          <w:rPr>
            <w:noProof/>
            <w:webHidden/>
          </w:rPr>
          <w:fldChar w:fldCharType="begin"/>
        </w:r>
        <w:r>
          <w:rPr>
            <w:noProof/>
            <w:webHidden/>
          </w:rPr>
          <w:instrText xml:space="preserve"> PAGEREF _Toc12956517 \h </w:instrText>
        </w:r>
        <w:r>
          <w:rPr>
            <w:noProof/>
            <w:webHidden/>
          </w:rPr>
        </w:r>
        <w:r>
          <w:rPr>
            <w:noProof/>
            <w:webHidden/>
          </w:rPr>
          <w:fldChar w:fldCharType="separate"/>
        </w:r>
        <w:r>
          <w:rPr>
            <w:noProof/>
            <w:webHidden/>
          </w:rPr>
          <w:t>30</w:t>
        </w:r>
        <w:r>
          <w:rPr>
            <w:noProof/>
            <w:webHidden/>
          </w:rPr>
          <w:fldChar w:fldCharType="end"/>
        </w:r>
      </w:hyperlink>
    </w:p>
    <w:p w14:paraId="26EA1FA7" w14:textId="5CD44484" w:rsidR="00032414" w:rsidRDefault="00032414">
      <w:pPr>
        <w:pStyle w:val="Tabledesillustrations"/>
        <w:tabs>
          <w:tab w:val="right" w:leader="dot" w:pos="9062"/>
        </w:tabs>
        <w:rPr>
          <w:rFonts w:asciiTheme="minorHAnsi" w:eastAsiaTheme="minorEastAsia" w:hAnsiTheme="minorHAnsi" w:cstheme="minorBidi"/>
          <w:noProof/>
        </w:rPr>
      </w:pPr>
      <w:hyperlink w:anchor="_Toc12956518" w:history="1">
        <w:r w:rsidRPr="006D7327">
          <w:rPr>
            <w:rStyle w:val="Lienhypertexte"/>
            <w:noProof/>
          </w:rPr>
          <w:t>Figure 7 - Le client, page d'accueil (AV, 2019)</w:t>
        </w:r>
        <w:r>
          <w:rPr>
            <w:noProof/>
            <w:webHidden/>
          </w:rPr>
          <w:tab/>
        </w:r>
        <w:r>
          <w:rPr>
            <w:noProof/>
            <w:webHidden/>
          </w:rPr>
          <w:fldChar w:fldCharType="begin"/>
        </w:r>
        <w:r>
          <w:rPr>
            <w:noProof/>
            <w:webHidden/>
          </w:rPr>
          <w:instrText xml:space="preserve"> PAGEREF _Toc12956518 \h </w:instrText>
        </w:r>
        <w:r>
          <w:rPr>
            <w:noProof/>
            <w:webHidden/>
          </w:rPr>
        </w:r>
        <w:r>
          <w:rPr>
            <w:noProof/>
            <w:webHidden/>
          </w:rPr>
          <w:fldChar w:fldCharType="separate"/>
        </w:r>
        <w:r>
          <w:rPr>
            <w:noProof/>
            <w:webHidden/>
          </w:rPr>
          <w:t>31</w:t>
        </w:r>
        <w:r>
          <w:rPr>
            <w:noProof/>
            <w:webHidden/>
          </w:rPr>
          <w:fldChar w:fldCharType="end"/>
        </w:r>
      </w:hyperlink>
    </w:p>
    <w:p w14:paraId="7ECD041C" w14:textId="635D4B79" w:rsidR="00032414" w:rsidRDefault="00032414">
      <w:pPr>
        <w:pStyle w:val="Tabledesillustrations"/>
        <w:tabs>
          <w:tab w:val="right" w:leader="dot" w:pos="9062"/>
        </w:tabs>
        <w:rPr>
          <w:rFonts w:asciiTheme="minorHAnsi" w:eastAsiaTheme="minorEastAsia" w:hAnsiTheme="minorHAnsi" w:cstheme="minorBidi"/>
          <w:noProof/>
        </w:rPr>
      </w:pPr>
      <w:hyperlink w:anchor="_Toc12956519" w:history="1">
        <w:r w:rsidRPr="006D7327">
          <w:rPr>
            <w:rStyle w:val="Lienhypertexte"/>
            <w:noProof/>
          </w:rPr>
          <w:t>Figure 8 - Vue des programmes (AV, 2019)</w:t>
        </w:r>
        <w:r>
          <w:rPr>
            <w:noProof/>
            <w:webHidden/>
          </w:rPr>
          <w:tab/>
        </w:r>
        <w:r>
          <w:rPr>
            <w:noProof/>
            <w:webHidden/>
          </w:rPr>
          <w:fldChar w:fldCharType="begin"/>
        </w:r>
        <w:r>
          <w:rPr>
            <w:noProof/>
            <w:webHidden/>
          </w:rPr>
          <w:instrText xml:space="preserve"> PAGEREF _Toc12956519 \h </w:instrText>
        </w:r>
        <w:r>
          <w:rPr>
            <w:noProof/>
            <w:webHidden/>
          </w:rPr>
        </w:r>
        <w:r>
          <w:rPr>
            <w:noProof/>
            <w:webHidden/>
          </w:rPr>
          <w:fldChar w:fldCharType="separate"/>
        </w:r>
        <w:r>
          <w:rPr>
            <w:noProof/>
            <w:webHidden/>
          </w:rPr>
          <w:t>33</w:t>
        </w:r>
        <w:r>
          <w:rPr>
            <w:noProof/>
            <w:webHidden/>
          </w:rPr>
          <w:fldChar w:fldCharType="end"/>
        </w:r>
      </w:hyperlink>
    </w:p>
    <w:p w14:paraId="1A239A17" w14:textId="1CD45CFF" w:rsidR="00032414" w:rsidRDefault="00032414">
      <w:pPr>
        <w:pStyle w:val="Tabledesillustrations"/>
        <w:tabs>
          <w:tab w:val="right" w:leader="dot" w:pos="9062"/>
        </w:tabs>
        <w:rPr>
          <w:rFonts w:asciiTheme="minorHAnsi" w:eastAsiaTheme="minorEastAsia" w:hAnsiTheme="minorHAnsi" w:cstheme="minorBidi"/>
          <w:noProof/>
        </w:rPr>
      </w:pPr>
      <w:hyperlink w:anchor="_Toc12956520" w:history="1">
        <w:r w:rsidRPr="006D7327">
          <w:rPr>
            <w:rStyle w:val="Lienhypertexte"/>
            <w:noProof/>
          </w:rPr>
          <w:t>Figure 9 - Carte d'un programme (AV, 2019)</w:t>
        </w:r>
        <w:r>
          <w:rPr>
            <w:noProof/>
            <w:webHidden/>
          </w:rPr>
          <w:tab/>
        </w:r>
        <w:r>
          <w:rPr>
            <w:noProof/>
            <w:webHidden/>
          </w:rPr>
          <w:fldChar w:fldCharType="begin"/>
        </w:r>
        <w:r>
          <w:rPr>
            <w:noProof/>
            <w:webHidden/>
          </w:rPr>
          <w:instrText xml:space="preserve"> PAGEREF _Toc12956520 \h </w:instrText>
        </w:r>
        <w:r>
          <w:rPr>
            <w:noProof/>
            <w:webHidden/>
          </w:rPr>
        </w:r>
        <w:r>
          <w:rPr>
            <w:noProof/>
            <w:webHidden/>
          </w:rPr>
          <w:fldChar w:fldCharType="separate"/>
        </w:r>
        <w:r>
          <w:rPr>
            <w:noProof/>
            <w:webHidden/>
          </w:rPr>
          <w:t>34</w:t>
        </w:r>
        <w:r>
          <w:rPr>
            <w:noProof/>
            <w:webHidden/>
          </w:rPr>
          <w:fldChar w:fldCharType="end"/>
        </w:r>
      </w:hyperlink>
    </w:p>
    <w:p w14:paraId="62DB17D4" w14:textId="583CC228" w:rsidR="00032414" w:rsidRDefault="00032414">
      <w:pPr>
        <w:pStyle w:val="Tabledesillustrations"/>
        <w:tabs>
          <w:tab w:val="right" w:leader="dot" w:pos="9062"/>
        </w:tabs>
        <w:rPr>
          <w:rFonts w:asciiTheme="minorHAnsi" w:eastAsiaTheme="minorEastAsia" w:hAnsiTheme="minorHAnsi" w:cstheme="minorBidi"/>
          <w:noProof/>
        </w:rPr>
      </w:pPr>
      <w:hyperlink w:anchor="_Toc12956521" w:history="1">
        <w:r w:rsidRPr="006D7327">
          <w:rPr>
            <w:rStyle w:val="Lienhypertexte"/>
            <w:noProof/>
          </w:rPr>
          <w:t>Figure 10 - Vue des  programmes, aucun filtre (AV,, 2019)</w:t>
        </w:r>
        <w:r>
          <w:rPr>
            <w:noProof/>
            <w:webHidden/>
          </w:rPr>
          <w:tab/>
        </w:r>
        <w:r>
          <w:rPr>
            <w:noProof/>
            <w:webHidden/>
          </w:rPr>
          <w:fldChar w:fldCharType="begin"/>
        </w:r>
        <w:r>
          <w:rPr>
            <w:noProof/>
            <w:webHidden/>
          </w:rPr>
          <w:instrText xml:space="preserve"> PAGEREF _Toc12956521 \h </w:instrText>
        </w:r>
        <w:r>
          <w:rPr>
            <w:noProof/>
            <w:webHidden/>
          </w:rPr>
        </w:r>
        <w:r>
          <w:rPr>
            <w:noProof/>
            <w:webHidden/>
          </w:rPr>
          <w:fldChar w:fldCharType="separate"/>
        </w:r>
        <w:r>
          <w:rPr>
            <w:noProof/>
            <w:webHidden/>
          </w:rPr>
          <w:t>34</w:t>
        </w:r>
        <w:r>
          <w:rPr>
            <w:noProof/>
            <w:webHidden/>
          </w:rPr>
          <w:fldChar w:fldCharType="end"/>
        </w:r>
      </w:hyperlink>
    </w:p>
    <w:p w14:paraId="0A2E180E" w14:textId="6FE7AF13" w:rsidR="00032414" w:rsidRDefault="00032414">
      <w:pPr>
        <w:pStyle w:val="Tabledesillustrations"/>
        <w:tabs>
          <w:tab w:val="right" w:leader="dot" w:pos="9062"/>
        </w:tabs>
        <w:rPr>
          <w:rFonts w:asciiTheme="minorHAnsi" w:eastAsiaTheme="minorEastAsia" w:hAnsiTheme="minorHAnsi" w:cstheme="minorBidi"/>
          <w:noProof/>
        </w:rPr>
      </w:pPr>
      <w:hyperlink w:anchor="_Toc12956522" w:history="1">
        <w:r w:rsidRPr="006D7327">
          <w:rPr>
            <w:rStyle w:val="Lienhypertexte"/>
            <w:noProof/>
          </w:rPr>
          <w:t>Figure 11 - Vue des programmes, Filtre sur tag "list" appliqué (AV, 2019)</w:t>
        </w:r>
        <w:r>
          <w:rPr>
            <w:noProof/>
            <w:webHidden/>
          </w:rPr>
          <w:tab/>
        </w:r>
        <w:r>
          <w:rPr>
            <w:noProof/>
            <w:webHidden/>
          </w:rPr>
          <w:fldChar w:fldCharType="begin"/>
        </w:r>
        <w:r>
          <w:rPr>
            <w:noProof/>
            <w:webHidden/>
          </w:rPr>
          <w:instrText xml:space="preserve"> PAGEREF _Toc12956522 \h </w:instrText>
        </w:r>
        <w:r>
          <w:rPr>
            <w:noProof/>
            <w:webHidden/>
          </w:rPr>
        </w:r>
        <w:r>
          <w:rPr>
            <w:noProof/>
            <w:webHidden/>
          </w:rPr>
          <w:fldChar w:fldCharType="separate"/>
        </w:r>
        <w:r>
          <w:rPr>
            <w:noProof/>
            <w:webHidden/>
          </w:rPr>
          <w:t>35</w:t>
        </w:r>
        <w:r>
          <w:rPr>
            <w:noProof/>
            <w:webHidden/>
          </w:rPr>
          <w:fldChar w:fldCharType="end"/>
        </w:r>
      </w:hyperlink>
    </w:p>
    <w:p w14:paraId="255D841D" w14:textId="06470197" w:rsidR="00032414" w:rsidRDefault="00032414">
      <w:pPr>
        <w:pStyle w:val="Tabledesillustrations"/>
        <w:tabs>
          <w:tab w:val="right" w:leader="dot" w:pos="9062"/>
        </w:tabs>
        <w:rPr>
          <w:rFonts w:asciiTheme="minorHAnsi" w:eastAsiaTheme="minorEastAsia" w:hAnsiTheme="minorHAnsi" w:cstheme="minorBidi"/>
          <w:noProof/>
        </w:rPr>
      </w:pPr>
      <w:hyperlink w:anchor="_Toc12956523" w:history="1">
        <w:r w:rsidRPr="006D7327">
          <w:rPr>
            <w:rStyle w:val="Lienhypertexte"/>
            <w:noProof/>
          </w:rPr>
          <w:t>Figure 12 - Vue des katas, Monji (AV, 2019)</w:t>
        </w:r>
        <w:r>
          <w:rPr>
            <w:noProof/>
            <w:webHidden/>
          </w:rPr>
          <w:tab/>
        </w:r>
        <w:r>
          <w:rPr>
            <w:noProof/>
            <w:webHidden/>
          </w:rPr>
          <w:fldChar w:fldCharType="begin"/>
        </w:r>
        <w:r>
          <w:rPr>
            <w:noProof/>
            <w:webHidden/>
          </w:rPr>
          <w:instrText xml:space="preserve"> PAGEREF _Toc12956523 \h </w:instrText>
        </w:r>
        <w:r>
          <w:rPr>
            <w:noProof/>
            <w:webHidden/>
          </w:rPr>
        </w:r>
        <w:r>
          <w:rPr>
            <w:noProof/>
            <w:webHidden/>
          </w:rPr>
          <w:fldChar w:fldCharType="separate"/>
        </w:r>
        <w:r>
          <w:rPr>
            <w:noProof/>
            <w:webHidden/>
          </w:rPr>
          <w:t>36</w:t>
        </w:r>
        <w:r>
          <w:rPr>
            <w:noProof/>
            <w:webHidden/>
          </w:rPr>
          <w:fldChar w:fldCharType="end"/>
        </w:r>
      </w:hyperlink>
    </w:p>
    <w:p w14:paraId="0FA21AC3" w14:textId="6FEF68F1" w:rsidR="00032414" w:rsidRDefault="00032414">
      <w:pPr>
        <w:pStyle w:val="Tabledesillustrations"/>
        <w:tabs>
          <w:tab w:val="right" w:leader="dot" w:pos="9062"/>
        </w:tabs>
        <w:rPr>
          <w:rFonts w:asciiTheme="minorHAnsi" w:eastAsiaTheme="minorEastAsia" w:hAnsiTheme="minorHAnsi" w:cstheme="minorBidi"/>
          <w:noProof/>
        </w:rPr>
      </w:pPr>
      <w:hyperlink w:anchor="_Toc12956524" w:history="1">
        <w:r w:rsidRPr="006D7327">
          <w:rPr>
            <w:rStyle w:val="Lienhypertexte"/>
            <w:noProof/>
          </w:rPr>
          <w:t>Figure 13 - Uu kata, utilisateur Sensei (AV, 2019)</w:t>
        </w:r>
        <w:r>
          <w:rPr>
            <w:noProof/>
            <w:webHidden/>
          </w:rPr>
          <w:tab/>
        </w:r>
        <w:r>
          <w:rPr>
            <w:noProof/>
            <w:webHidden/>
          </w:rPr>
          <w:fldChar w:fldCharType="begin"/>
        </w:r>
        <w:r>
          <w:rPr>
            <w:noProof/>
            <w:webHidden/>
          </w:rPr>
          <w:instrText xml:space="preserve"> PAGEREF _Toc12956524 \h </w:instrText>
        </w:r>
        <w:r>
          <w:rPr>
            <w:noProof/>
            <w:webHidden/>
          </w:rPr>
        </w:r>
        <w:r>
          <w:rPr>
            <w:noProof/>
            <w:webHidden/>
          </w:rPr>
          <w:fldChar w:fldCharType="separate"/>
        </w:r>
        <w:r>
          <w:rPr>
            <w:noProof/>
            <w:webHidden/>
          </w:rPr>
          <w:t>36</w:t>
        </w:r>
        <w:r>
          <w:rPr>
            <w:noProof/>
            <w:webHidden/>
          </w:rPr>
          <w:fldChar w:fldCharType="end"/>
        </w:r>
      </w:hyperlink>
    </w:p>
    <w:p w14:paraId="58E97697" w14:textId="5FC15859" w:rsidR="00032414" w:rsidRDefault="00032414">
      <w:pPr>
        <w:pStyle w:val="Tabledesillustrations"/>
        <w:tabs>
          <w:tab w:val="right" w:leader="dot" w:pos="9062"/>
        </w:tabs>
        <w:rPr>
          <w:rFonts w:asciiTheme="minorHAnsi" w:eastAsiaTheme="minorEastAsia" w:hAnsiTheme="minorHAnsi" w:cstheme="minorBidi"/>
          <w:noProof/>
        </w:rPr>
      </w:pPr>
      <w:hyperlink w:anchor="_Toc12956525" w:history="1">
        <w:r w:rsidRPr="006D7327">
          <w:rPr>
            <w:rStyle w:val="Lienhypertexte"/>
            <w:noProof/>
          </w:rPr>
          <w:t>Figure 14 - Vue de la réalisation d'un kata (AV, 2019)</w:t>
        </w:r>
        <w:r>
          <w:rPr>
            <w:noProof/>
            <w:webHidden/>
          </w:rPr>
          <w:tab/>
        </w:r>
        <w:r>
          <w:rPr>
            <w:noProof/>
            <w:webHidden/>
          </w:rPr>
          <w:fldChar w:fldCharType="begin"/>
        </w:r>
        <w:r>
          <w:rPr>
            <w:noProof/>
            <w:webHidden/>
          </w:rPr>
          <w:instrText xml:space="preserve"> PAGEREF _Toc12956525 \h </w:instrText>
        </w:r>
        <w:r>
          <w:rPr>
            <w:noProof/>
            <w:webHidden/>
          </w:rPr>
        </w:r>
        <w:r>
          <w:rPr>
            <w:noProof/>
            <w:webHidden/>
          </w:rPr>
          <w:fldChar w:fldCharType="separate"/>
        </w:r>
        <w:r>
          <w:rPr>
            <w:noProof/>
            <w:webHidden/>
          </w:rPr>
          <w:t>38</w:t>
        </w:r>
        <w:r>
          <w:rPr>
            <w:noProof/>
            <w:webHidden/>
          </w:rPr>
          <w:fldChar w:fldCharType="end"/>
        </w:r>
      </w:hyperlink>
    </w:p>
    <w:p w14:paraId="0F777133" w14:textId="1D7A0B85" w:rsidR="00032414" w:rsidRDefault="00032414">
      <w:pPr>
        <w:pStyle w:val="Tabledesillustrations"/>
        <w:tabs>
          <w:tab w:val="right" w:leader="dot" w:pos="9062"/>
        </w:tabs>
        <w:rPr>
          <w:rFonts w:asciiTheme="minorHAnsi" w:eastAsiaTheme="minorEastAsia" w:hAnsiTheme="minorHAnsi" w:cstheme="minorBidi"/>
          <w:noProof/>
        </w:rPr>
      </w:pPr>
      <w:hyperlink w:anchor="_Toc12956526" w:history="1">
        <w:r w:rsidRPr="006D7327">
          <w:rPr>
            <w:rStyle w:val="Lienhypertexte"/>
            <w:noProof/>
          </w:rPr>
          <w:t>Figure 15 - Interface de création d'un kata (AV, 2019)</w:t>
        </w:r>
        <w:r>
          <w:rPr>
            <w:noProof/>
            <w:webHidden/>
          </w:rPr>
          <w:tab/>
        </w:r>
        <w:r>
          <w:rPr>
            <w:noProof/>
            <w:webHidden/>
          </w:rPr>
          <w:fldChar w:fldCharType="begin"/>
        </w:r>
        <w:r>
          <w:rPr>
            <w:noProof/>
            <w:webHidden/>
          </w:rPr>
          <w:instrText xml:space="preserve"> PAGEREF _Toc12956526 \h </w:instrText>
        </w:r>
        <w:r>
          <w:rPr>
            <w:noProof/>
            <w:webHidden/>
          </w:rPr>
        </w:r>
        <w:r>
          <w:rPr>
            <w:noProof/>
            <w:webHidden/>
          </w:rPr>
          <w:fldChar w:fldCharType="separate"/>
        </w:r>
        <w:r>
          <w:rPr>
            <w:noProof/>
            <w:webHidden/>
          </w:rPr>
          <w:t>40</w:t>
        </w:r>
        <w:r>
          <w:rPr>
            <w:noProof/>
            <w:webHidden/>
          </w:rPr>
          <w:fldChar w:fldCharType="end"/>
        </w:r>
      </w:hyperlink>
    </w:p>
    <w:p w14:paraId="743E6C0B" w14:textId="19926345" w:rsidR="00032414" w:rsidRDefault="00032414">
      <w:pPr>
        <w:pStyle w:val="Tabledesillustrations"/>
        <w:tabs>
          <w:tab w:val="right" w:leader="dot" w:pos="9062"/>
        </w:tabs>
        <w:rPr>
          <w:rFonts w:asciiTheme="minorHAnsi" w:eastAsiaTheme="minorEastAsia" w:hAnsiTheme="minorHAnsi" w:cstheme="minorBidi"/>
          <w:noProof/>
        </w:rPr>
      </w:pPr>
      <w:hyperlink w:anchor="_Toc12956527" w:history="1">
        <w:r w:rsidRPr="006D7327">
          <w:rPr>
            <w:rStyle w:val="Lienhypertexte"/>
            <w:noProof/>
          </w:rPr>
          <w:t xml:space="preserve">Figure 16 - </w:t>
        </w:r>
        <w:r w:rsidRPr="006D7327">
          <w:rPr>
            <w:rStyle w:val="Lienhypertexte"/>
            <w:noProof/>
            <w:shd w:val="clear" w:color="auto" w:fill="FF0000"/>
          </w:rPr>
          <w:t>Diagramme de classe du service</w:t>
        </w:r>
        <w:r w:rsidRPr="006D7327">
          <w:rPr>
            <w:rStyle w:val="Lienhypertexte"/>
            <w:noProof/>
          </w:rPr>
          <w:t xml:space="preserve"> de compilation (IntelliJ Idea)</w:t>
        </w:r>
        <w:r>
          <w:rPr>
            <w:noProof/>
            <w:webHidden/>
          </w:rPr>
          <w:tab/>
        </w:r>
        <w:r>
          <w:rPr>
            <w:noProof/>
            <w:webHidden/>
          </w:rPr>
          <w:fldChar w:fldCharType="begin"/>
        </w:r>
        <w:r>
          <w:rPr>
            <w:noProof/>
            <w:webHidden/>
          </w:rPr>
          <w:instrText xml:space="preserve"> PAGEREF _Toc12956527 \h </w:instrText>
        </w:r>
        <w:r>
          <w:rPr>
            <w:noProof/>
            <w:webHidden/>
          </w:rPr>
        </w:r>
        <w:r>
          <w:rPr>
            <w:noProof/>
            <w:webHidden/>
          </w:rPr>
          <w:fldChar w:fldCharType="separate"/>
        </w:r>
        <w:r>
          <w:rPr>
            <w:noProof/>
            <w:webHidden/>
          </w:rPr>
          <w:t>42</w:t>
        </w:r>
        <w:r>
          <w:rPr>
            <w:noProof/>
            <w:webHidden/>
          </w:rPr>
          <w:fldChar w:fldCharType="end"/>
        </w:r>
      </w:hyperlink>
    </w:p>
    <w:p w14:paraId="19C3DCE2" w14:textId="2331E570" w:rsidR="00032414" w:rsidRDefault="00032414">
      <w:pPr>
        <w:pStyle w:val="Tabledesillustrations"/>
        <w:tabs>
          <w:tab w:val="right" w:leader="dot" w:pos="9062"/>
        </w:tabs>
        <w:rPr>
          <w:rFonts w:asciiTheme="minorHAnsi" w:eastAsiaTheme="minorEastAsia" w:hAnsiTheme="minorHAnsi" w:cstheme="minorBidi"/>
          <w:noProof/>
        </w:rPr>
      </w:pPr>
      <w:hyperlink w:anchor="_Toc12956528" w:history="1">
        <w:r w:rsidRPr="006D7327">
          <w:rPr>
            <w:rStyle w:val="Lienhypertexte"/>
            <w:noProof/>
          </w:rPr>
          <w:t>Figure 17 – Réalisation d’un kata, communication entre les services (AV, 2019)</w:t>
        </w:r>
        <w:r>
          <w:rPr>
            <w:noProof/>
            <w:webHidden/>
          </w:rPr>
          <w:tab/>
        </w:r>
        <w:r>
          <w:rPr>
            <w:noProof/>
            <w:webHidden/>
          </w:rPr>
          <w:fldChar w:fldCharType="begin"/>
        </w:r>
        <w:r>
          <w:rPr>
            <w:noProof/>
            <w:webHidden/>
          </w:rPr>
          <w:instrText xml:space="preserve"> PAGEREF _Toc12956528 \h </w:instrText>
        </w:r>
        <w:r>
          <w:rPr>
            <w:noProof/>
            <w:webHidden/>
          </w:rPr>
        </w:r>
        <w:r>
          <w:rPr>
            <w:noProof/>
            <w:webHidden/>
          </w:rPr>
          <w:fldChar w:fldCharType="separate"/>
        </w:r>
        <w:r>
          <w:rPr>
            <w:noProof/>
            <w:webHidden/>
          </w:rPr>
          <w:t>49</w:t>
        </w:r>
        <w:r>
          <w:rPr>
            <w:noProof/>
            <w:webHidden/>
          </w:rPr>
          <w:fldChar w:fldCharType="end"/>
        </w:r>
      </w:hyperlink>
    </w:p>
    <w:p w14:paraId="09FD7963" w14:textId="7056CD50" w:rsidR="00032414" w:rsidRDefault="00032414">
      <w:pPr>
        <w:pStyle w:val="Tabledesillustrations"/>
        <w:tabs>
          <w:tab w:val="right" w:leader="dot" w:pos="9062"/>
        </w:tabs>
        <w:rPr>
          <w:rFonts w:asciiTheme="minorHAnsi" w:eastAsiaTheme="minorEastAsia" w:hAnsiTheme="minorHAnsi" w:cstheme="minorBidi"/>
          <w:noProof/>
        </w:rPr>
      </w:pPr>
      <w:hyperlink w:anchor="_Toc12956529" w:history="1">
        <w:r w:rsidRPr="006D7327">
          <w:rPr>
            <w:rStyle w:val="Lienhypertexte"/>
            <w:noProof/>
          </w:rPr>
          <w:t>Figure 18 - Authentification d’un client au serveur (AV, 2019)</w:t>
        </w:r>
        <w:r>
          <w:rPr>
            <w:noProof/>
            <w:webHidden/>
          </w:rPr>
          <w:tab/>
        </w:r>
        <w:r>
          <w:rPr>
            <w:noProof/>
            <w:webHidden/>
          </w:rPr>
          <w:fldChar w:fldCharType="begin"/>
        </w:r>
        <w:r>
          <w:rPr>
            <w:noProof/>
            <w:webHidden/>
          </w:rPr>
          <w:instrText xml:space="preserve"> PAGEREF _Toc12956529 \h </w:instrText>
        </w:r>
        <w:r>
          <w:rPr>
            <w:noProof/>
            <w:webHidden/>
          </w:rPr>
        </w:r>
        <w:r>
          <w:rPr>
            <w:noProof/>
            <w:webHidden/>
          </w:rPr>
          <w:fldChar w:fldCharType="separate"/>
        </w:r>
        <w:r>
          <w:rPr>
            <w:noProof/>
            <w:webHidden/>
          </w:rPr>
          <w:t>54</w:t>
        </w:r>
        <w:r>
          <w:rPr>
            <w:noProof/>
            <w:webHidden/>
          </w:rPr>
          <w:fldChar w:fldCharType="end"/>
        </w:r>
      </w:hyperlink>
    </w:p>
    <w:p w14:paraId="5C266FAE" w14:textId="26B8DDEA" w:rsidR="00032414" w:rsidRDefault="00032414">
      <w:pPr>
        <w:pStyle w:val="Tabledesillustrations"/>
        <w:tabs>
          <w:tab w:val="right" w:leader="dot" w:pos="9062"/>
        </w:tabs>
        <w:rPr>
          <w:rFonts w:asciiTheme="minorHAnsi" w:eastAsiaTheme="minorEastAsia" w:hAnsiTheme="minorHAnsi" w:cstheme="minorBidi"/>
          <w:noProof/>
        </w:rPr>
      </w:pPr>
      <w:hyperlink w:anchor="_Toc12956530" w:history="1">
        <w:r w:rsidRPr="006D7327">
          <w:rPr>
            <w:rStyle w:val="Lienhypertexte"/>
            <w:noProof/>
          </w:rPr>
          <w:t>Figure 19 - Cycle de vie d’une requête http (AV, 2019)</w:t>
        </w:r>
        <w:r>
          <w:rPr>
            <w:noProof/>
            <w:webHidden/>
          </w:rPr>
          <w:tab/>
        </w:r>
        <w:r>
          <w:rPr>
            <w:noProof/>
            <w:webHidden/>
          </w:rPr>
          <w:fldChar w:fldCharType="begin"/>
        </w:r>
        <w:r>
          <w:rPr>
            <w:noProof/>
            <w:webHidden/>
          </w:rPr>
          <w:instrText xml:space="preserve"> PAGEREF _Toc12956530 \h </w:instrText>
        </w:r>
        <w:r>
          <w:rPr>
            <w:noProof/>
            <w:webHidden/>
          </w:rPr>
        </w:r>
        <w:r>
          <w:rPr>
            <w:noProof/>
            <w:webHidden/>
          </w:rPr>
          <w:fldChar w:fldCharType="separate"/>
        </w:r>
        <w:r>
          <w:rPr>
            <w:noProof/>
            <w:webHidden/>
          </w:rPr>
          <w:t>55</w:t>
        </w:r>
        <w:r>
          <w:rPr>
            <w:noProof/>
            <w:webHidden/>
          </w:rPr>
          <w:fldChar w:fldCharType="end"/>
        </w:r>
      </w:hyperlink>
    </w:p>
    <w:p w14:paraId="49974033" w14:textId="633BE5A4" w:rsidR="00032414" w:rsidRDefault="00032414">
      <w:pPr>
        <w:pStyle w:val="Tabledesillustrations"/>
        <w:tabs>
          <w:tab w:val="right" w:leader="dot" w:pos="9062"/>
        </w:tabs>
        <w:rPr>
          <w:rFonts w:asciiTheme="minorHAnsi" w:eastAsiaTheme="minorEastAsia" w:hAnsiTheme="minorHAnsi" w:cstheme="minorBidi"/>
          <w:noProof/>
        </w:rPr>
      </w:pPr>
      <w:hyperlink w:anchor="_Toc12956531" w:history="1">
        <w:r w:rsidRPr="006D7327">
          <w:rPr>
            <w:rStyle w:val="Lienhypertexte"/>
            <w:noProof/>
          </w:rPr>
          <w:t>Figure 20 - Manuel utilisateur : N’importe qui - Carte d'un programme (AV, 2019)</w:t>
        </w:r>
        <w:r>
          <w:rPr>
            <w:noProof/>
            <w:webHidden/>
          </w:rPr>
          <w:tab/>
        </w:r>
        <w:r>
          <w:rPr>
            <w:noProof/>
            <w:webHidden/>
          </w:rPr>
          <w:fldChar w:fldCharType="begin"/>
        </w:r>
        <w:r>
          <w:rPr>
            <w:noProof/>
            <w:webHidden/>
          </w:rPr>
          <w:instrText xml:space="preserve"> PAGEREF _Toc12956531 \h </w:instrText>
        </w:r>
        <w:r>
          <w:rPr>
            <w:noProof/>
            <w:webHidden/>
          </w:rPr>
        </w:r>
        <w:r>
          <w:rPr>
            <w:noProof/>
            <w:webHidden/>
          </w:rPr>
          <w:fldChar w:fldCharType="separate"/>
        </w:r>
        <w:r>
          <w:rPr>
            <w:noProof/>
            <w:webHidden/>
          </w:rPr>
          <w:t>63</w:t>
        </w:r>
        <w:r>
          <w:rPr>
            <w:noProof/>
            <w:webHidden/>
          </w:rPr>
          <w:fldChar w:fldCharType="end"/>
        </w:r>
      </w:hyperlink>
    </w:p>
    <w:p w14:paraId="4A86C423" w14:textId="2F7AB2DB" w:rsidR="00032414" w:rsidRDefault="00032414">
      <w:pPr>
        <w:pStyle w:val="Tabledesillustrations"/>
        <w:tabs>
          <w:tab w:val="right" w:leader="dot" w:pos="9062"/>
        </w:tabs>
        <w:rPr>
          <w:rFonts w:asciiTheme="minorHAnsi" w:eastAsiaTheme="minorEastAsia" w:hAnsiTheme="minorHAnsi" w:cstheme="minorBidi"/>
          <w:noProof/>
        </w:rPr>
      </w:pPr>
      <w:hyperlink w:anchor="_Toc12956532" w:history="1">
        <w:r w:rsidRPr="006D7327">
          <w:rPr>
            <w:rStyle w:val="Lienhypertexte"/>
            <w:noProof/>
          </w:rPr>
          <w:t>Figure 21 - Manuel utilisateur : N'importe qui - Carte d'un kata (AV, 2019)</w:t>
        </w:r>
        <w:r>
          <w:rPr>
            <w:noProof/>
            <w:webHidden/>
          </w:rPr>
          <w:tab/>
        </w:r>
        <w:r>
          <w:rPr>
            <w:noProof/>
            <w:webHidden/>
          </w:rPr>
          <w:fldChar w:fldCharType="begin"/>
        </w:r>
        <w:r>
          <w:rPr>
            <w:noProof/>
            <w:webHidden/>
          </w:rPr>
          <w:instrText xml:space="preserve"> PAGEREF _Toc12956532 \h </w:instrText>
        </w:r>
        <w:r>
          <w:rPr>
            <w:noProof/>
            <w:webHidden/>
          </w:rPr>
        </w:r>
        <w:r>
          <w:rPr>
            <w:noProof/>
            <w:webHidden/>
          </w:rPr>
          <w:fldChar w:fldCharType="separate"/>
        </w:r>
        <w:r>
          <w:rPr>
            <w:noProof/>
            <w:webHidden/>
          </w:rPr>
          <w:t>63</w:t>
        </w:r>
        <w:r>
          <w:rPr>
            <w:noProof/>
            <w:webHidden/>
          </w:rPr>
          <w:fldChar w:fldCharType="end"/>
        </w:r>
      </w:hyperlink>
    </w:p>
    <w:p w14:paraId="2F1F43DD" w14:textId="5334773A" w:rsidR="00032414" w:rsidRDefault="00032414">
      <w:pPr>
        <w:pStyle w:val="Tabledesillustrations"/>
        <w:tabs>
          <w:tab w:val="right" w:leader="dot" w:pos="9062"/>
        </w:tabs>
        <w:rPr>
          <w:rFonts w:asciiTheme="minorHAnsi" w:eastAsiaTheme="minorEastAsia" w:hAnsiTheme="minorHAnsi" w:cstheme="minorBidi"/>
          <w:noProof/>
        </w:rPr>
      </w:pPr>
      <w:hyperlink w:anchor="_Toc12956533" w:history="1">
        <w:r w:rsidRPr="006D7327">
          <w:rPr>
            <w:rStyle w:val="Lienhypertexte"/>
            <w:noProof/>
          </w:rPr>
          <w:t>Figure 22 - Manuel utilisateur : Sensei - Page d'un programme (AV, 2019)</w:t>
        </w:r>
        <w:r>
          <w:rPr>
            <w:noProof/>
            <w:webHidden/>
          </w:rPr>
          <w:tab/>
        </w:r>
        <w:r>
          <w:rPr>
            <w:noProof/>
            <w:webHidden/>
          </w:rPr>
          <w:fldChar w:fldCharType="begin"/>
        </w:r>
        <w:r>
          <w:rPr>
            <w:noProof/>
            <w:webHidden/>
          </w:rPr>
          <w:instrText xml:space="preserve"> PAGEREF _Toc12956533 \h </w:instrText>
        </w:r>
        <w:r>
          <w:rPr>
            <w:noProof/>
            <w:webHidden/>
          </w:rPr>
        </w:r>
        <w:r>
          <w:rPr>
            <w:noProof/>
            <w:webHidden/>
          </w:rPr>
          <w:fldChar w:fldCharType="separate"/>
        </w:r>
        <w:r>
          <w:rPr>
            <w:noProof/>
            <w:webHidden/>
          </w:rPr>
          <w:t>64</w:t>
        </w:r>
        <w:r>
          <w:rPr>
            <w:noProof/>
            <w:webHidden/>
          </w:rPr>
          <w:fldChar w:fldCharType="end"/>
        </w:r>
      </w:hyperlink>
    </w:p>
    <w:p w14:paraId="5D7B4442" w14:textId="0EC798BB" w:rsidR="00032414" w:rsidRDefault="00032414">
      <w:pPr>
        <w:pStyle w:val="Tabledesillustrations"/>
        <w:tabs>
          <w:tab w:val="right" w:leader="dot" w:pos="9062"/>
        </w:tabs>
        <w:rPr>
          <w:rFonts w:asciiTheme="minorHAnsi" w:eastAsiaTheme="minorEastAsia" w:hAnsiTheme="minorHAnsi" w:cstheme="minorBidi"/>
          <w:noProof/>
        </w:rPr>
      </w:pPr>
      <w:hyperlink r:id="rId12" w:anchor="_Toc12956534" w:history="1">
        <w:r w:rsidRPr="006D7327">
          <w:rPr>
            <w:rStyle w:val="Lienhypertexte"/>
            <w:noProof/>
          </w:rPr>
          <w:t>Figure 23 - Manuel utilisateur : Sensei - Menu de gestion d'un programme (AV, 2019)</w:t>
        </w:r>
        <w:r>
          <w:rPr>
            <w:noProof/>
            <w:webHidden/>
          </w:rPr>
          <w:tab/>
        </w:r>
        <w:r>
          <w:rPr>
            <w:noProof/>
            <w:webHidden/>
          </w:rPr>
          <w:fldChar w:fldCharType="begin"/>
        </w:r>
        <w:r>
          <w:rPr>
            <w:noProof/>
            <w:webHidden/>
          </w:rPr>
          <w:instrText xml:space="preserve"> PAGEREF _Toc12956534 \h </w:instrText>
        </w:r>
        <w:r>
          <w:rPr>
            <w:noProof/>
            <w:webHidden/>
          </w:rPr>
        </w:r>
        <w:r>
          <w:rPr>
            <w:noProof/>
            <w:webHidden/>
          </w:rPr>
          <w:fldChar w:fldCharType="separate"/>
        </w:r>
        <w:r>
          <w:rPr>
            <w:noProof/>
            <w:webHidden/>
          </w:rPr>
          <w:t>64</w:t>
        </w:r>
        <w:r>
          <w:rPr>
            <w:noProof/>
            <w:webHidden/>
          </w:rPr>
          <w:fldChar w:fldCharType="end"/>
        </w:r>
      </w:hyperlink>
    </w:p>
    <w:p w14:paraId="5CF6830C" w14:textId="528E0167" w:rsidR="00032414" w:rsidRDefault="00032414">
      <w:pPr>
        <w:pStyle w:val="Tabledesillustrations"/>
        <w:tabs>
          <w:tab w:val="right" w:leader="dot" w:pos="9062"/>
        </w:tabs>
        <w:rPr>
          <w:rFonts w:asciiTheme="minorHAnsi" w:eastAsiaTheme="minorEastAsia" w:hAnsiTheme="minorHAnsi" w:cstheme="minorBidi"/>
          <w:noProof/>
        </w:rPr>
      </w:pPr>
      <w:hyperlink r:id="rId13" w:anchor="_Toc12956535" w:history="1">
        <w:r w:rsidRPr="006D7327">
          <w:rPr>
            <w:rStyle w:val="Lienhypertexte"/>
            <w:noProof/>
          </w:rPr>
          <w:t>Figure 24 - Manuel utilisateur : Sensei - Menu de duplication d'un programme (AV, 2019)</w:t>
        </w:r>
        <w:r>
          <w:rPr>
            <w:noProof/>
            <w:webHidden/>
          </w:rPr>
          <w:tab/>
        </w:r>
        <w:r>
          <w:rPr>
            <w:noProof/>
            <w:webHidden/>
          </w:rPr>
          <w:fldChar w:fldCharType="begin"/>
        </w:r>
        <w:r>
          <w:rPr>
            <w:noProof/>
            <w:webHidden/>
          </w:rPr>
          <w:instrText xml:space="preserve"> PAGEREF _Toc12956535 \h </w:instrText>
        </w:r>
        <w:r>
          <w:rPr>
            <w:noProof/>
            <w:webHidden/>
          </w:rPr>
        </w:r>
        <w:r>
          <w:rPr>
            <w:noProof/>
            <w:webHidden/>
          </w:rPr>
          <w:fldChar w:fldCharType="separate"/>
        </w:r>
        <w:r>
          <w:rPr>
            <w:noProof/>
            <w:webHidden/>
          </w:rPr>
          <w:t>65</w:t>
        </w:r>
        <w:r>
          <w:rPr>
            <w:noProof/>
            <w:webHidden/>
          </w:rPr>
          <w:fldChar w:fldCharType="end"/>
        </w:r>
      </w:hyperlink>
    </w:p>
    <w:p w14:paraId="780E52D9" w14:textId="34C01B05" w:rsidR="00032414" w:rsidRDefault="00032414">
      <w:pPr>
        <w:pStyle w:val="Tabledesillustrations"/>
        <w:tabs>
          <w:tab w:val="right" w:leader="dot" w:pos="9062"/>
        </w:tabs>
        <w:rPr>
          <w:rFonts w:asciiTheme="minorHAnsi" w:eastAsiaTheme="minorEastAsia" w:hAnsiTheme="minorHAnsi" w:cstheme="minorBidi"/>
          <w:noProof/>
        </w:rPr>
      </w:pPr>
      <w:hyperlink w:anchor="_Toc12956536" w:history="1">
        <w:r w:rsidRPr="006D7327">
          <w:rPr>
            <w:rStyle w:val="Lienhypertexte"/>
            <w:noProof/>
          </w:rPr>
          <w:t>Figure 25 - Manuel utilisateur : Sensei - Menu de création d'un kata (AV, 2019)</w:t>
        </w:r>
        <w:r>
          <w:rPr>
            <w:noProof/>
            <w:webHidden/>
          </w:rPr>
          <w:tab/>
        </w:r>
        <w:r>
          <w:rPr>
            <w:noProof/>
            <w:webHidden/>
          </w:rPr>
          <w:fldChar w:fldCharType="begin"/>
        </w:r>
        <w:r>
          <w:rPr>
            <w:noProof/>
            <w:webHidden/>
          </w:rPr>
          <w:instrText xml:space="preserve"> PAGEREF _Toc12956536 \h </w:instrText>
        </w:r>
        <w:r>
          <w:rPr>
            <w:noProof/>
            <w:webHidden/>
          </w:rPr>
        </w:r>
        <w:r>
          <w:rPr>
            <w:noProof/>
            <w:webHidden/>
          </w:rPr>
          <w:fldChar w:fldCharType="separate"/>
        </w:r>
        <w:r>
          <w:rPr>
            <w:noProof/>
            <w:webHidden/>
          </w:rPr>
          <w:t>66</w:t>
        </w:r>
        <w:r>
          <w:rPr>
            <w:noProof/>
            <w:webHidden/>
          </w:rPr>
          <w:fldChar w:fldCharType="end"/>
        </w:r>
      </w:hyperlink>
    </w:p>
    <w:p w14:paraId="588D59D3" w14:textId="6F55DA37" w:rsidR="00032414" w:rsidRDefault="00032414">
      <w:pPr>
        <w:pStyle w:val="Tabledesillustrations"/>
        <w:tabs>
          <w:tab w:val="right" w:leader="dot" w:pos="9062"/>
        </w:tabs>
        <w:rPr>
          <w:rFonts w:asciiTheme="minorHAnsi" w:eastAsiaTheme="minorEastAsia" w:hAnsiTheme="minorHAnsi" w:cstheme="minorBidi"/>
          <w:noProof/>
        </w:rPr>
      </w:pPr>
      <w:hyperlink w:anchor="_Toc12956537" w:history="1">
        <w:r w:rsidRPr="006D7327">
          <w:rPr>
            <w:rStyle w:val="Lienhypertexte"/>
            <w:noProof/>
          </w:rPr>
          <w:t>Figure 26 - Manuel utilisateur : Sensei - Création d'un kata (AV, 2019)</w:t>
        </w:r>
        <w:r>
          <w:rPr>
            <w:noProof/>
            <w:webHidden/>
          </w:rPr>
          <w:tab/>
        </w:r>
        <w:r>
          <w:rPr>
            <w:noProof/>
            <w:webHidden/>
          </w:rPr>
          <w:fldChar w:fldCharType="begin"/>
        </w:r>
        <w:r>
          <w:rPr>
            <w:noProof/>
            <w:webHidden/>
          </w:rPr>
          <w:instrText xml:space="preserve"> PAGEREF _Toc12956537 \h </w:instrText>
        </w:r>
        <w:r>
          <w:rPr>
            <w:noProof/>
            <w:webHidden/>
          </w:rPr>
        </w:r>
        <w:r>
          <w:rPr>
            <w:noProof/>
            <w:webHidden/>
          </w:rPr>
          <w:fldChar w:fldCharType="separate"/>
        </w:r>
        <w:r>
          <w:rPr>
            <w:noProof/>
            <w:webHidden/>
          </w:rPr>
          <w:t>67</w:t>
        </w:r>
        <w:r>
          <w:rPr>
            <w:noProof/>
            <w:webHidden/>
          </w:rPr>
          <w:fldChar w:fldCharType="end"/>
        </w:r>
      </w:hyperlink>
    </w:p>
    <w:p w14:paraId="41BBCB65" w14:textId="26E96352" w:rsidR="00032414" w:rsidRDefault="00032414">
      <w:pPr>
        <w:pStyle w:val="Tabledesillustrations"/>
        <w:tabs>
          <w:tab w:val="right" w:leader="dot" w:pos="9062"/>
        </w:tabs>
        <w:rPr>
          <w:rFonts w:asciiTheme="minorHAnsi" w:eastAsiaTheme="minorEastAsia" w:hAnsiTheme="minorHAnsi" w:cstheme="minorBidi"/>
          <w:noProof/>
        </w:rPr>
      </w:pPr>
      <w:hyperlink r:id="rId14" w:anchor="_Toc12956538" w:history="1">
        <w:r w:rsidRPr="006D7327">
          <w:rPr>
            <w:rStyle w:val="Lienhypertexte"/>
            <w:noProof/>
          </w:rPr>
          <w:t>Figure 27 - Manuel utilisateur : Sensei - Menu de gestion d'un kata (AV, 2019)</w:t>
        </w:r>
        <w:r>
          <w:rPr>
            <w:noProof/>
            <w:webHidden/>
          </w:rPr>
          <w:tab/>
        </w:r>
        <w:r>
          <w:rPr>
            <w:noProof/>
            <w:webHidden/>
          </w:rPr>
          <w:fldChar w:fldCharType="begin"/>
        </w:r>
        <w:r>
          <w:rPr>
            <w:noProof/>
            <w:webHidden/>
          </w:rPr>
          <w:instrText xml:space="preserve"> PAGEREF _Toc12956538 \h </w:instrText>
        </w:r>
        <w:r>
          <w:rPr>
            <w:noProof/>
            <w:webHidden/>
          </w:rPr>
        </w:r>
        <w:r>
          <w:rPr>
            <w:noProof/>
            <w:webHidden/>
          </w:rPr>
          <w:fldChar w:fldCharType="separate"/>
        </w:r>
        <w:r>
          <w:rPr>
            <w:noProof/>
            <w:webHidden/>
          </w:rPr>
          <w:t>67</w:t>
        </w:r>
        <w:r>
          <w:rPr>
            <w:noProof/>
            <w:webHidden/>
          </w:rPr>
          <w:fldChar w:fldCharType="end"/>
        </w:r>
      </w:hyperlink>
    </w:p>
    <w:p w14:paraId="5C76B011" w14:textId="5C51859E" w:rsidR="00032414" w:rsidRDefault="00032414">
      <w:pPr>
        <w:pStyle w:val="Tabledesillustrations"/>
        <w:tabs>
          <w:tab w:val="right" w:leader="dot" w:pos="9062"/>
        </w:tabs>
        <w:rPr>
          <w:rFonts w:asciiTheme="minorHAnsi" w:eastAsiaTheme="minorEastAsia" w:hAnsiTheme="minorHAnsi" w:cstheme="minorBidi"/>
          <w:noProof/>
        </w:rPr>
      </w:pPr>
      <w:hyperlink w:anchor="_Toc12956539" w:history="1">
        <w:r w:rsidRPr="006D7327">
          <w:rPr>
            <w:rStyle w:val="Lienhypertexte"/>
            <w:noProof/>
          </w:rPr>
          <w:t>Figure 28 - Manuel utilisateur : Sensei - Page de Sponsoring (AV, 2019)</w:t>
        </w:r>
        <w:r>
          <w:rPr>
            <w:noProof/>
            <w:webHidden/>
          </w:rPr>
          <w:tab/>
        </w:r>
        <w:r>
          <w:rPr>
            <w:noProof/>
            <w:webHidden/>
          </w:rPr>
          <w:fldChar w:fldCharType="begin"/>
        </w:r>
        <w:r>
          <w:rPr>
            <w:noProof/>
            <w:webHidden/>
          </w:rPr>
          <w:instrText xml:space="preserve"> PAGEREF _Toc12956539 \h </w:instrText>
        </w:r>
        <w:r>
          <w:rPr>
            <w:noProof/>
            <w:webHidden/>
          </w:rPr>
        </w:r>
        <w:r>
          <w:rPr>
            <w:noProof/>
            <w:webHidden/>
          </w:rPr>
          <w:fldChar w:fldCharType="separate"/>
        </w:r>
        <w:r>
          <w:rPr>
            <w:noProof/>
            <w:webHidden/>
          </w:rPr>
          <w:t>69</w:t>
        </w:r>
        <w:r>
          <w:rPr>
            <w:noProof/>
            <w:webHidden/>
          </w:rPr>
          <w:fldChar w:fldCharType="end"/>
        </w:r>
      </w:hyperlink>
    </w:p>
    <w:p w14:paraId="504D55DD" w14:textId="08DADEA1" w:rsidR="00032414" w:rsidRDefault="00032414">
      <w:pPr>
        <w:pStyle w:val="Tabledesillustrations"/>
        <w:tabs>
          <w:tab w:val="right" w:leader="dot" w:pos="9062"/>
        </w:tabs>
        <w:rPr>
          <w:rFonts w:asciiTheme="minorHAnsi" w:eastAsiaTheme="minorEastAsia" w:hAnsiTheme="minorHAnsi" w:cstheme="minorBidi"/>
          <w:noProof/>
        </w:rPr>
      </w:pPr>
      <w:hyperlink w:anchor="_Toc12956540" w:history="1">
        <w:r w:rsidRPr="006D7327">
          <w:rPr>
            <w:rStyle w:val="Lienhypertexte"/>
            <w:noProof/>
          </w:rPr>
          <w:t>Figure 29 - Manuel utilisateur : Sensei - Token généré (AV, 2019)</w:t>
        </w:r>
        <w:r>
          <w:rPr>
            <w:noProof/>
            <w:webHidden/>
          </w:rPr>
          <w:tab/>
        </w:r>
        <w:r>
          <w:rPr>
            <w:noProof/>
            <w:webHidden/>
          </w:rPr>
          <w:fldChar w:fldCharType="begin"/>
        </w:r>
        <w:r>
          <w:rPr>
            <w:noProof/>
            <w:webHidden/>
          </w:rPr>
          <w:instrText xml:space="preserve"> PAGEREF _Toc12956540 \h </w:instrText>
        </w:r>
        <w:r>
          <w:rPr>
            <w:noProof/>
            <w:webHidden/>
          </w:rPr>
        </w:r>
        <w:r>
          <w:rPr>
            <w:noProof/>
            <w:webHidden/>
          </w:rPr>
          <w:fldChar w:fldCharType="separate"/>
        </w:r>
        <w:r>
          <w:rPr>
            <w:noProof/>
            <w:webHidden/>
          </w:rPr>
          <w:t>69</w:t>
        </w:r>
        <w:r>
          <w:rPr>
            <w:noProof/>
            <w:webHidden/>
          </w:rPr>
          <w:fldChar w:fldCharType="end"/>
        </w:r>
      </w:hyperlink>
    </w:p>
    <w:p w14:paraId="41E3E962" w14:textId="5C2F56CA" w:rsidR="00032414" w:rsidRDefault="00032414">
      <w:pPr>
        <w:pStyle w:val="Tabledesillustrations"/>
        <w:tabs>
          <w:tab w:val="right" w:leader="dot" w:pos="9062"/>
        </w:tabs>
        <w:rPr>
          <w:rFonts w:asciiTheme="minorHAnsi" w:eastAsiaTheme="minorEastAsia" w:hAnsiTheme="minorHAnsi" w:cstheme="minorBidi"/>
          <w:noProof/>
        </w:rPr>
      </w:pPr>
      <w:hyperlink w:anchor="_Toc12956541" w:history="1">
        <w:r w:rsidRPr="006D7327">
          <w:rPr>
            <w:rStyle w:val="Lienhypertexte"/>
            <w:noProof/>
          </w:rPr>
          <w:t>Figure 30 - Manuel utilisateur : Monji - Tous les programmes disponibles (AV, 2019)</w:t>
        </w:r>
        <w:r>
          <w:rPr>
            <w:noProof/>
            <w:webHidden/>
          </w:rPr>
          <w:tab/>
        </w:r>
        <w:r>
          <w:rPr>
            <w:noProof/>
            <w:webHidden/>
          </w:rPr>
          <w:fldChar w:fldCharType="begin"/>
        </w:r>
        <w:r>
          <w:rPr>
            <w:noProof/>
            <w:webHidden/>
          </w:rPr>
          <w:instrText xml:space="preserve"> PAGEREF _Toc12956541 \h </w:instrText>
        </w:r>
        <w:r>
          <w:rPr>
            <w:noProof/>
            <w:webHidden/>
          </w:rPr>
        </w:r>
        <w:r>
          <w:rPr>
            <w:noProof/>
            <w:webHidden/>
          </w:rPr>
          <w:fldChar w:fldCharType="separate"/>
        </w:r>
        <w:r>
          <w:rPr>
            <w:noProof/>
            <w:webHidden/>
          </w:rPr>
          <w:t>70</w:t>
        </w:r>
        <w:r>
          <w:rPr>
            <w:noProof/>
            <w:webHidden/>
          </w:rPr>
          <w:fldChar w:fldCharType="end"/>
        </w:r>
      </w:hyperlink>
    </w:p>
    <w:p w14:paraId="5F7D363B" w14:textId="6AEE4D2B" w:rsidR="00032414" w:rsidRDefault="00032414">
      <w:pPr>
        <w:pStyle w:val="Tabledesillustrations"/>
        <w:tabs>
          <w:tab w:val="right" w:leader="dot" w:pos="9062"/>
        </w:tabs>
        <w:rPr>
          <w:rFonts w:asciiTheme="minorHAnsi" w:eastAsiaTheme="minorEastAsia" w:hAnsiTheme="minorHAnsi" w:cstheme="minorBidi"/>
          <w:noProof/>
        </w:rPr>
      </w:pPr>
      <w:hyperlink w:anchor="_Toc12956542" w:history="1">
        <w:r w:rsidRPr="006D7327">
          <w:rPr>
            <w:rStyle w:val="Lienhypertexte"/>
            <w:noProof/>
          </w:rPr>
          <w:t>Figure 31 - Manuel utilisateur : Monji - Tous les programmes disponibles | Aucun filtre (AV, 2019)</w:t>
        </w:r>
        <w:r>
          <w:rPr>
            <w:noProof/>
            <w:webHidden/>
          </w:rPr>
          <w:tab/>
        </w:r>
        <w:r>
          <w:rPr>
            <w:noProof/>
            <w:webHidden/>
          </w:rPr>
          <w:fldChar w:fldCharType="begin"/>
        </w:r>
        <w:r>
          <w:rPr>
            <w:noProof/>
            <w:webHidden/>
          </w:rPr>
          <w:instrText xml:space="preserve"> PAGEREF _Toc12956542 \h </w:instrText>
        </w:r>
        <w:r>
          <w:rPr>
            <w:noProof/>
            <w:webHidden/>
          </w:rPr>
        </w:r>
        <w:r>
          <w:rPr>
            <w:noProof/>
            <w:webHidden/>
          </w:rPr>
          <w:fldChar w:fldCharType="separate"/>
        </w:r>
        <w:r>
          <w:rPr>
            <w:noProof/>
            <w:webHidden/>
          </w:rPr>
          <w:t>71</w:t>
        </w:r>
        <w:r>
          <w:rPr>
            <w:noProof/>
            <w:webHidden/>
          </w:rPr>
          <w:fldChar w:fldCharType="end"/>
        </w:r>
      </w:hyperlink>
    </w:p>
    <w:p w14:paraId="61966945" w14:textId="1188940B" w:rsidR="00032414" w:rsidRDefault="00032414">
      <w:pPr>
        <w:pStyle w:val="Tabledesillustrations"/>
        <w:tabs>
          <w:tab w:val="right" w:leader="dot" w:pos="9062"/>
        </w:tabs>
        <w:rPr>
          <w:rFonts w:asciiTheme="minorHAnsi" w:eastAsiaTheme="minorEastAsia" w:hAnsiTheme="minorHAnsi" w:cstheme="minorBidi"/>
          <w:noProof/>
        </w:rPr>
      </w:pPr>
      <w:hyperlink w:anchor="_Toc12956543" w:history="1">
        <w:r w:rsidRPr="006D7327">
          <w:rPr>
            <w:rStyle w:val="Lienhypertexte"/>
            <w:noProof/>
          </w:rPr>
          <w:t>Figure 32 - Manuel utilisateur : Monji -Page : Tous les programmes disponibles | Filtrée par tag (AV, 2019)</w:t>
        </w:r>
        <w:r>
          <w:rPr>
            <w:noProof/>
            <w:webHidden/>
          </w:rPr>
          <w:tab/>
        </w:r>
        <w:r>
          <w:rPr>
            <w:noProof/>
            <w:webHidden/>
          </w:rPr>
          <w:fldChar w:fldCharType="begin"/>
        </w:r>
        <w:r>
          <w:rPr>
            <w:noProof/>
            <w:webHidden/>
          </w:rPr>
          <w:instrText xml:space="preserve"> PAGEREF _Toc12956543 \h </w:instrText>
        </w:r>
        <w:r>
          <w:rPr>
            <w:noProof/>
            <w:webHidden/>
          </w:rPr>
        </w:r>
        <w:r>
          <w:rPr>
            <w:noProof/>
            <w:webHidden/>
          </w:rPr>
          <w:fldChar w:fldCharType="separate"/>
        </w:r>
        <w:r>
          <w:rPr>
            <w:noProof/>
            <w:webHidden/>
          </w:rPr>
          <w:t>71</w:t>
        </w:r>
        <w:r>
          <w:rPr>
            <w:noProof/>
            <w:webHidden/>
          </w:rPr>
          <w:fldChar w:fldCharType="end"/>
        </w:r>
      </w:hyperlink>
    </w:p>
    <w:p w14:paraId="62517539" w14:textId="16B45F3E" w:rsidR="00032414" w:rsidRDefault="00032414">
      <w:pPr>
        <w:pStyle w:val="Tabledesillustrations"/>
        <w:tabs>
          <w:tab w:val="right" w:leader="dot" w:pos="9062"/>
        </w:tabs>
        <w:rPr>
          <w:rFonts w:asciiTheme="minorHAnsi" w:eastAsiaTheme="minorEastAsia" w:hAnsiTheme="minorHAnsi" w:cstheme="minorBidi"/>
          <w:noProof/>
        </w:rPr>
      </w:pPr>
      <w:hyperlink w:anchor="_Toc12956544" w:history="1">
        <w:r w:rsidRPr="006D7327">
          <w:rPr>
            <w:rStyle w:val="Lienhypertexte"/>
            <w:noProof/>
          </w:rPr>
          <w:t>Figure 33 - Manuel utilisateur : Monji - Page d'un kata, utilisateur non-abonné (AV, 2019)</w:t>
        </w:r>
        <w:r>
          <w:rPr>
            <w:noProof/>
            <w:webHidden/>
          </w:rPr>
          <w:tab/>
        </w:r>
        <w:r>
          <w:rPr>
            <w:noProof/>
            <w:webHidden/>
          </w:rPr>
          <w:fldChar w:fldCharType="begin"/>
        </w:r>
        <w:r>
          <w:rPr>
            <w:noProof/>
            <w:webHidden/>
          </w:rPr>
          <w:instrText xml:space="preserve"> PAGEREF _Toc12956544 \h </w:instrText>
        </w:r>
        <w:r>
          <w:rPr>
            <w:noProof/>
            <w:webHidden/>
          </w:rPr>
        </w:r>
        <w:r>
          <w:rPr>
            <w:noProof/>
            <w:webHidden/>
          </w:rPr>
          <w:fldChar w:fldCharType="separate"/>
        </w:r>
        <w:r>
          <w:rPr>
            <w:noProof/>
            <w:webHidden/>
          </w:rPr>
          <w:t>71</w:t>
        </w:r>
        <w:r>
          <w:rPr>
            <w:noProof/>
            <w:webHidden/>
          </w:rPr>
          <w:fldChar w:fldCharType="end"/>
        </w:r>
      </w:hyperlink>
    </w:p>
    <w:p w14:paraId="6A0B00E5" w14:textId="612A9BB5" w:rsidR="00032414" w:rsidRDefault="00032414">
      <w:pPr>
        <w:pStyle w:val="Tabledesillustrations"/>
        <w:tabs>
          <w:tab w:val="right" w:leader="dot" w:pos="9062"/>
        </w:tabs>
        <w:rPr>
          <w:rFonts w:asciiTheme="minorHAnsi" w:eastAsiaTheme="minorEastAsia" w:hAnsiTheme="minorHAnsi" w:cstheme="minorBidi"/>
          <w:noProof/>
        </w:rPr>
      </w:pPr>
      <w:hyperlink w:anchor="_Toc12956545" w:history="1">
        <w:r w:rsidRPr="006D7327">
          <w:rPr>
            <w:rStyle w:val="Lienhypertexte"/>
            <w:noProof/>
          </w:rPr>
          <w:t>Figure 34 - Manuel utilisateur : Monji - Page d'un kata, utilisateur abonné (AV, 2019)</w:t>
        </w:r>
        <w:r>
          <w:rPr>
            <w:noProof/>
            <w:webHidden/>
          </w:rPr>
          <w:tab/>
        </w:r>
        <w:r>
          <w:rPr>
            <w:noProof/>
            <w:webHidden/>
          </w:rPr>
          <w:fldChar w:fldCharType="begin"/>
        </w:r>
        <w:r>
          <w:rPr>
            <w:noProof/>
            <w:webHidden/>
          </w:rPr>
          <w:instrText xml:space="preserve"> PAGEREF _Toc12956545 \h </w:instrText>
        </w:r>
        <w:r>
          <w:rPr>
            <w:noProof/>
            <w:webHidden/>
          </w:rPr>
        </w:r>
        <w:r>
          <w:rPr>
            <w:noProof/>
            <w:webHidden/>
          </w:rPr>
          <w:fldChar w:fldCharType="separate"/>
        </w:r>
        <w:r>
          <w:rPr>
            <w:noProof/>
            <w:webHidden/>
          </w:rPr>
          <w:t>72</w:t>
        </w:r>
        <w:r>
          <w:rPr>
            <w:noProof/>
            <w:webHidden/>
          </w:rPr>
          <w:fldChar w:fldCharType="end"/>
        </w:r>
      </w:hyperlink>
    </w:p>
    <w:p w14:paraId="432E2E54" w14:textId="78237EDB" w:rsidR="00032414" w:rsidRDefault="00032414">
      <w:pPr>
        <w:pStyle w:val="Tabledesillustrations"/>
        <w:tabs>
          <w:tab w:val="right" w:leader="dot" w:pos="9062"/>
        </w:tabs>
        <w:rPr>
          <w:rFonts w:asciiTheme="minorHAnsi" w:eastAsiaTheme="minorEastAsia" w:hAnsiTheme="minorHAnsi" w:cstheme="minorBidi"/>
          <w:noProof/>
        </w:rPr>
      </w:pPr>
      <w:hyperlink w:anchor="_Toc12956546" w:history="1">
        <w:r w:rsidRPr="006D7327">
          <w:rPr>
            <w:rStyle w:val="Lienhypertexte"/>
            <w:noProof/>
          </w:rPr>
          <w:t>Figure 35 - Manuel utilisateur : Monji - Interface de réalisation d'un kata (AV, 2019)</w:t>
        </w:r>
        <w:r>
          <w:rPr>
            <w:noProof/>
            <w:webHidden/>
          </w:rPr>
          <w:tab/>
        </w:r>
        <w:r>
          <w:rPr>
            <w:noProof/>
            <w:webHidden/>
          </w:rPr>
          <w:fldChar w:fldCharType="begin"/>
        </w:r>
        <w:r>
          <w:rPr>
            <w:noProof/>
            <w:webHidden/>
          </w:rPr>
          <w:instrText xml:space="preserve"> PAGEREF _Toc12956546 \h </w:instrText>
        </w:r>
        <w:r>
          <w:rPr>
            <w:noProof/>
            <w:webHidden/>
          </w:rPr>
        </w:r>
        <w:r>
          <w:rPr>
            <w:noProof/>
            <w:webHidden/>
          </w:rPr>
          <w:fldChar w:fldCharType="separate"/>
        </w:r>
        <w:r>
          <w:rPr>
            <w:noProof/>
            <w:webHidden/>
          </w:rPr>
          <w:t>74</w:t>
        </w:r>
        <w:r>
          <w:rPr>
            <w:noProof/>
            <w:webHidden/>
          </w:rPr>
          <w:fldChar w:fldCharType="end"/>
        </w:r>
      </w:hyperlink>
    </w:p>
    <w:p w14:paraId="5DB41DE3" w14:textId="73F87EA7" w:rsidR="00032414" w:rsidRDefault="00032414">
      <w:pPr>
        <w:pStyle w:val="Tabledesillustrations"/>
        <w:tabs>
          <w:tab w:val="right" w:leader="dot" w:pos="9062"/>
        </w:tabs>
        <w:rPr>
          <w:rFonts w:asciiTheme="minorHAnsi" w:eastAsiaTheme="minorEastAsia" w:hAnsiTheme="minorHAnsi" w:cstheme="minorBidi"/>
          <w:noProof/>
        </w:rPr>
      </w:pPr>
      <w:hyperlink w:anchor="_Toc12956547" w:history="1">
        <w:r w:rsidRPr="006D7327">
          <w:rPr>
            <w:rStyle w:val="Lienhypertexte"/>
            <w:noProof/>
          </w:rPr>
          <w:t>Figure 36 - Manuel utilisateur : N'importe qui - Page de création de compte (AV, 2019)</w:t>
        </w:r>
        <w:r>
          <w:rPr>
            <w:noProof/>
            <w:webHidden/>
          </w:rPr>
          <w:tab/>
        </w:r>
        <w:r>
          <w:rPr>
            <w:noProof/>
            <w:webHidden/>
          </w:rPr>
          <w:fldChar w:fldCharType="begin"/>
        </w:r>
        <w:r>
          <w:rPr>
            <w:noProof/>
            <w:webHidden/>
          </w:rPr>
          <w:instrText xml:space="preserve"> PAGEREF _Toc12956547 \h </w:instrText>
        </w:r>
        <w:r>
          <w:rPr>
            <w:noProof/>
            <w:webHidden/>
          </w:rPr>
        </w:r>
        <w:r>
          <w:rPr>
            <w:noProof/>
            <w:webHidden/>
          </w:rPr>
          <w:fldChar w:fldCharType="separate"/>
        </w:r>
        <w:r>
          <w:rPr>
            <w:noProof/>
            <w:webHidden/>
          </w:rPr>
          <w:t>75</w:t>
        </w:r>
        <w:r>
          <w:rPr>
            <w:noProof/>
            <w:webHidden/>
          </w:rPr>
          <w:fldChar w:fldCharType="end"/>
        </w:r>
      </w:hyperlink>
    </w:p>
    <w:p w14:paraId="61EB7158" w14:textId="70F5AD29" w:rsidR="00032414" w:rsidRDefault="00032414">
      <w:pPr>
        <w:pStyle w:val="Tabledesillustrations"/>
        <w:tabs>
          <w:tab w:val="right" w:leader="dot" w:pos="9062"/>
        </w:tabs>
        <w:rPr>
          <w:rFonts w:asciiTheme="minorHAnsi" w:eastAsiaTheme="minorEastAsia" w:hAnsiTheme="minorHAnsi" w:cstheme="minorBidi"/>
          <w:noProof/>
        </w:rPr>
      </w:pPr>
      <w:hyperlink w:anchor="_Toc12956548" w:history="1">
        <w:r w:rsidRPr="006D7327">
          <w:rPr>
            <w:rStyle w:val="Lienhypertexte"/>
            <w:noProof/>
          </w:rPr>
          <w:t>Figure 37 - Manuel utilisateur : N'importe qui -  Page d'authentification (AV, 2019)</w:t>
        </w:r>
        <w:r>
          <w:rPr>
            <w:noProof/>
            <w:webHidden/>
          </w:rPr>
          <w:tab/>
        </w:r>
        <w:r>
          <w:rPr>
            <w:noProof/>
            <w:webHidden/>
          </w:rPr>
          <w:fldChar w:fldCharType="begin"/>
        </w:r>
        <w:r>
          <w:rPr>
            <w:noProof/>
            <w:webHidden/>
          </w:rPr>
          <w:instrText xml:space="preserve"> PAGEREF _Toc12956548 \h </w:instrText>
        </w:r>
        <w:r>
          <w:rPr>
            <w:noProof/>
            <w:webHidden/>
          </w:rPr>
        </w:r>
        <w:r>
          <w:rPr>
            <w:noProof/>
            <w:webHidden/>
          </w:rPr>
          <w:fldChar w:fldCharType="separate"/>
        </w:r>
        <w:r>
          <w:rPr>
            <w:noProof/>
            <w:webHidden/>
          </w:rPr>
          <w:t>76</w:t>
        </w:r>
        <w:r>
          <w:rPr>
            <w:noProof/>
            <w:webHidden/>
          </w:rPr>
          <w:fldChar w:fldCharType="end"/>
        </w:r>
      </w:hyperlink>
    </w:p>
    <w:p w14:paraId="004D4076" w14:textId="2056856C" w:rsidR="002622D9" w:rsidRDefault="009B273A" w:rsidP="009B273A">
      <w:pPr>
        <w:rPr>
          <w:rFonts w:ascii="Arial" w:hAnsi="Arial" w:cs="Arial"/>
          <w:i/>
          <w:iCs/>
        </w:rPr>
      </w:pPr>
      <w:r>
        <w:rPr>
          <w:rFonts w:ascii="Arial" w:hAnsi="Arial" w:cs="Arial"/>
          <w:i/>
          <w:iCs/>
        </w:rPr>
        <w:fldChar w:fldCharType="end"/>
      </w:r>
    </w:p>
    <w:p w14:paraId="1D4807C0" w14:textId="6D0E6270" w:rsidR="001279D6" w:rsidRDefault="001279D6" w:rsidP="009B273A"/>
    <w:p w14:paraId="20D7FF48" w14:textId="77777777" w:rsidR="007639A8" w:rsidRDefault="007639A8">
      <w:pPr>
        <w:spacing w:after="160" w:line="259" w:lineRule="auto"/>
        <w:rPr>
          <w:rFonts w:eastAsiaTheme="majorEastAsia" w:cstheme="majorBidi"/>
          <w:b/>
          <w:bCs/>
          <w:smallCaps/>
          <w:kern w:val="36"/>
          <w:sz w:val="40"/>
          <w:szCs w:val="40"/>
        </w:rPr>
      </w:pPr>
      <w:r>
        <w:br w:type="page"/>
      </w:r>
    </w:p>
    <w:p w14:paraId="6F5E0C8B" w14:textId="31157FE3" w:rsidR="001279D6" w:rsidRDefault="001279D6" w:rsidP="001D6E74">
      <w:pPr>
        <w:pStyle w:val="Titre"/>
      </w:pPr>
      <w:bookmarkStart w:id="6" w:name="_Toc12958784"/>
      <w:r>
        <w:lastRenderedPageBreak/>
        <w:t>Index des tableaux</w:t>
      </w:r>
      <w:bookmarkEnd w:id="6"/>
    </w:p>
    <w:p w14:paraId="230C90B0" w14:textId="4259D7F0" w:rsidR="00032414"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2956549" w:history="1">
        <w:r w:rsidR="00032414" w:rsidRPr="00F842B4">
          <w:rPr>
            <w:rStyle w:val="Lienhypertexte"/>
            <w:noProof/>
          </w:rPr>
          <w:t>Tableau 1 - Vocabulaire de DojoHepia</w:t>
        </w:r>
        <w:r w:rsidR="00032414">
          <w:rPr>
            <w:noProof/>
            <w:webHidden/>
          </w:rPr>
          <w:tab/>
        </w:r>
        <w:r w:rsidR="00032414">
          <w:rPr>
            <w:noProof/>
            <w:webHidden/>
          </w:rPr>
          <w:fldChar w:fldCharType="begin"/>
        </w:r>
        <w:r w:rsidR="00032414">
          <w:rPr>
            <w:noProof/>
            <w:webHidden/>
          </w:rPr>
          <w:instrText xml:space="preserve"> PAGEREF _Toc12956549 \h </w:instrText>
        </w:r>
        <w:r w:rsidR="00032414">
          <w:rPr>
            <w:noProof/>
            <w:webHidden/>
          </w:rPr>
        </w:r>
        <w:r w:rsidR="00032414">
          <w:rPr>
            <w:noProof/>
            <w:webHidden/>
          </w:rPr>
          <w:fldChar w:fldCharType="separate"/>
        </w:r>
        <w:r w:rsidR="00032414">
          <w:rPr>
            <w:noProof/>
            <w:webHidden/>
          </w:rPr>
          <w:t>14</w:t>
        </w:r>
        <w:r w:rsidR="00032414">
          <w:rPr>
            <w:noProof/>
            <w:webHidden/>
          </w:rPr>
          <w:fldChar w:fldCharType="end"/>
        </w:r>
      </w:hyperlink>
    </w:p>
    <w:p w14:paraId="34178296" w14:textId="2C76335F" w:rsidR="00032414" w:rsidRDefault="00032414">
      <w:pPr>
        <w:pStyle w:val="Tabledesillustrations"/>
        <w:tabs>
          <w:tab w:val="right" w:leader="dot" w:pos="9062"/>
        </w:tabs>
        <w:rPr>
          <w:rFonts w:asciiTheme="minorHAnsi" w:eastAsiaTheme="minorEastAsia" w:hAnsiTheme="minorHAnsi" w:cstheme="minorBidi"/>
          <w:noProof/>
        </w:rPr>
      </w:pPr>
      <w:hyperlink w:anchor="_Toc12956550" w:history="1">
        <w:r w:rsidRPr="00F842B4">
          <w:rPr>
            <w:rStyle w:val="Lienhypertexte"/>
            <w:noProof/>
          </w:rPr>
          <w:t>Tableau 2 - Les programmes par notion / par langage</w:t>
        </w:r>
        <w:r>
          <w:rPr>
            <w:noProof/>
            <w:webHidden/>
          </w:rPr>
          <w:tab/>
        </w:r>
        <w:r>
          <w:rPr>
            <w:noProof/>
            <w:webHidden/>
          </w:rPr>
          <w:fldChar w:fldCharType="begin"/>
        </w:r>
        <w:r>
          <w:rPr>
            <w:noProof/>
            <w:webHidden/>
          </w:rPr>
          <w:instrText xml:space="preserve"> PAGEREF _Toc12956550 \h </w:instrText>
        </w:r>
        <w:r>
          <w:rPr>
            <w:noProof/>
            <w:webHidden/>
          </w:rPr>
        </w:r>
        <w:r>
          <w:rPr>
            <w:noProof/>
            <w:webHidden/>
          </w:rPr>
          <w:fldChar w:fldCharType="separate"/>
        </w:r>
        <w:r>
          <w:rPr>
            <w:noProof/>
            <w:webHidden/>
          </w:rPr>
          <w:t>34</w:t>
        </w:r>
        <w:r>
          <w:rPr>
            <w:noProof/>
            <w:webHidden/>
          </w:rPr>
          <w:fldChar w:fldCharType="end"/>
        </w:r>
      </w:hyperlink>
    </w:p>
    <w:p w14:paraId="04F97562" w14:textId="72D964DD" w:rsidR="00032414" w:rsidRDefault="00032414">
      <w:pPr>
        <w:pStyle w:val="Tabledesillustrations"/>
        <w:tabs>
          <w:tab w:val="right" w:leader="dot" w:pos="9062"/>
        </w:tabs>
        <w:rPr>
          <w:rFonts w:asciiTheme="minorHAnsi" w:eastAsiaTheme="minorEastAsia" w:hAnsiTheme="minorHAnsi" w:cstheme="minorBidi"/>
          <w:noProof/>
        </w:rPr>
      </w:pPr>
      <w:hyperlink w:anchor="_Toc12956551" w:history="1">
        <w:r w:rsidRPr="00F842B4">
          <w:rPr>
            <w:rStyle w:val="Lienhypertexte"/>
            <w:noProof/>
          </w:rPr>
          <w:t>Tableau 3 - Les differents status d'un kata</w:t>
        </w:r>
        <w:r>
          <w:rPr>
            <w:noProof/>
            <w:webHidden/>
          </w:rPr>
          <w:tab/>
        </w:r>
        <w:r>
          <w:rPr>
            <w:noProof/>
            <w:webHidden/>
          </w:rPr>
          <w:fldChar w:fldCharType="begin"/>
        </w:r>
        <w:r>
          <w:rPr>
            <w:noProof/>
            <w:webHidden/>
          </w:rPr>
          <w:instrText xml:space="preserve"> PAGEREF _Toc12956551 \h </w:instrText>
        </w:r>
        <w:r>
          <w:rPr>
            <w:noProof/>
            <w:webHidden/>
          </w:rPr>
        </w:r>
        <w:r>
          <w:rPr>
            <w:noProof/>
            <w:webHidden/>
          </w:rPr>
          <w:fldChar w:fldCharType="separate"/>
        </w:r>
        <w:r>
          <w:rPr>
            <w:noProof/>
            <w:webHidden/>
          </w:rPr>
          <w:t>37</w:t>
        </w:r>
        <w:r>
          <w:rPr>
            <w:noProof/>
            <w:webHidden/>
          </w:rPr>
          <w:fldChar w:fldCharType="end"/>
        </w:r>
      </w:hyperlink>
    </w:p>
    <w:p w14:paraId="7118EF9D" w14:textId="60759660" w:rsidR="00032414" w:rsidRDefault="00032414">
      <w:pPr>
        <w:pStyle w:val="Tabledesillustrations"/>
        <w:tabs>
          <w:tab w:val="right" w:leader="dot" w:pos="9062"/>
        </w:tabs>
        <w:rPr>
          <w:rFonts w:asciiTheme="minorHAnsi" w:eastAsiaTheme="minorEastAsia" w:hAnsiTheme="minorHAnsi" w:cstheme="minorBidi"/>
          <w:noProof/>
        </w:rPr>
      </w:pPr>
      <w:hyperlink w:anchor="_Toc12956552" w:history="1">
        <w:r w:rsidRPr="00F842B4">
          <w:rPr>
            <w:rStyle w:val="Lienhypertexte"/>
            <w:noProof/>
          </w:rPr>
          <w:t>Tableau 4 - Le contenu des canevas, création d'un kata</w:t>
        </w:r>
        <w:r>
          <w:rPr>
            <w:noProof/>
            <w:webHidden/>
          </w:rPr>
          <w:tab/>
        </w:r>
        <w:r>
          <w:rPr>
            <w:noProof/>
            <w:webHidden/>
          </w:rPr>
          <w:fldChar w:fldCharType="begin"/>
        </w:r>
        <w:r>
          <w:rPr>
            <w:noProof/>
            <w:webHidden/>
          </w:rPr>
          <w:instrText xml:space="preserve"> PAGEREF _Toc12956552 \h </w:instrText>
        </w:r>
        <w:r>
          <w:rPr>
            <w:noProof/>
            <w:webHidden/>
          </w:rPr>
        </w:r>
        <w:r>
          <w:rPr>
            <w:noProof/>
            <w:webHidden/>
          </w:rPr>
          <w:fldChar w:fldCharType="separate"/>
        </w:r>
        <w:r>
          <w:rPr>
            <w:noProof/>
            <w:webHidden/>
          </w:rPr>
          <w:t>41</w:t>
        </w:r>
        <w:r>
          <w:rPr>
            <w:noProof/>
            <w:webHidden/>
          </w:rPr>
          <w:fldChar w:fldCharType="end"/>
        </w:r>
      </w:hyperlink>
    </w:p>
    <w:p w14:paraId="64AD5105" w14:textId="25FCCD4E" w:rsidR="00032414" w:rsidRDefault="00032414">
      <w:pPr>
        <w:pStyle w:val="Tabledesillustrations"/>
        <w:tabs>
          <w:tab w:val="right" w:leader="dot" w:pos="9062"/>
        </w:tabs>
        <w:rPr>
          <w:rFonts w:asciiTheme="minorHAnsi" w:eastAsiaTheme="minorEastAsia" w:hAnsiTheme="minorHAnsi" w:cstheme="minorBidi"/>
          <w:noProof/>
        </w:rPr>
      </w:pPr>
      <w:hyperlink w:anchor="_Toc12956553" w:history="1">
        <w:r w:rsidRPr="00F842B4">
          <w:rPr>
            <w:rStyle w:val="Lienhypertexte"/>
            <w:noProof/>
          </w:rPr>
          <w:t>Tableau 5 - Exemple d'utilisation d'assert py</w:t>
        </w:r>
        <w:r>
          <w:rPr>
            <w:noProof/>
            <w:webHidden/>
          </w:rPr>
          <w:tab/>
        </w:r>
        <w:r>
          <w:rPr>
            <w:noProof/>
            <w:webHidden/>
          </w:rPr>
          <w:fldChar w:fldCharType="begin"/>
        </w:r>
        <w:r>
          <w:rPr>
            <w:noProof/>
            <w:webHidden/>
          </w:rPr>
          <w:instrText xml:space="preserve"> PAGEREF _Toc12956553 \h </w:instrText>
        </w:r>
        <w:r>
          <w:rPr>
            <w:noProof/>
            <w:webHidden/>
          </w:rPr>
        </w:r>
        <w:r>
          <w:rPr>
            <w:noProof/>
            <w:webHidden/>
          </w:rPr>
          <w:fldChar w:fldCharType="separate"/>
        </w:r>
        <w:r>
          <w:rPr>
            <w:noProof/>
            <w:webHidden/>
          </w:rPr>
          <w:t>43</w:t>
        </w:r>
        <w:r>
          <w:rPr>
            <w:noProof/>
            <w:webHidden/>
          </w:rPr>
          <w:fldChar w:fldCharType="end"/>
        </w:r>
      </w:hyperlink>
    </w:p>
    <w:p w14:paraId="680A17BD" w14:textId="7BDFF925" w:rsidR="00032414" w:rsidRDefault="00032414">
      <w:pPr>
        <w:pStyle w:val="Tabledesillustrations"/>
        <w:tabs>
          <w:tab w:val="right" w:leader="dot" w:pos="9062"/>
        </w:tabs>
        <w:rPr>
          <w:rFonts w:asciiTheme="minorHAnsi" w:eastAsiaTheme="minorEastAsia" w:hAnsiTheme="minorHAnsi" w:cstheme="minorBidi"/>
          <w:noProof/>
        </w:rPr>
      </w:pPr>
      <w:hyperlink w:anchor="_Toc12956554" w:history="1">
        <w:r w:rsidRPr="00F842B4">
          <w:rPr>
            <w:rStyle w:val="Lienhypertexte"/>
            <w:noProof/>
          </w:rPr>
          <w:t>Tableau 6 - Résultat de l'exécution d'un kata, assert py</w:t>
        </w:r>
        <w:r>
          <w:rPr>
            <w:noProof/>
            <w:webHidden/>
          </w:rPr>
          <w:tab/>
        </w:r>
        <w:r>
          <w:rPr>
            <w:noProof/>
            <w:webHidden/>
          </w:rPr>
          <w:fldChar w:fldCharType="begin"/>
        </w:r>
        <w:r>
          <w:rPr>
            <w:noProof/>
            <w:webHidden/>
          </w:rPr>
          <w:instrText xml:space="preserve"> PAGEREF _Toc12956554 \h </w:instrText>
        </w:r>
        <w:r>
          <w:rPr>
            <w:noProof/>
            <w:webHidden/>
          </w:rPr>
        </w:r>
        <w:r>
          <w:rPr>
            <w:noProof/>
            <w:webHidden/>
          </w:rPr>
          <w:fldChar w:fldCharType="separate"/>
        </w:r>
        <w:r>
          <w:rPr>
            <w:noProof/>
            <w:webHidden/>
          </w:rPr>
          <w:t>44</w:t>
        </w:r>
        <w:r>
          <w:rPr>
            <w:noProof/>
            <w:webHidden/>
          </w:rPr>
          <w:fldChar w:fldCharType="end"/>
        </w:r>
      </w:hyperlink>
    </w:p>
    <w:p w14:paraId="663D8F37" w14:textId="7E5F583E" w:rsidR="00032414" w:rsidRDefault="00032414">
      <w:pPr>
        <w:pStyle w:val="Tabledesillustrations"/>
        <w:tabs>
          <w:tab w:val="right" w:leader="dot" w:pos="9062"/>
        </w:tabs>
        <w:rPr>
          <w:rFonts w:asciiTheme="minorHAnsi" w:eastAsiaTheme="minorEastAsia" w:hAnsiTheme="minorHAnsi" w:cstheme="minorBidi"/>
          <w:noProof/>
        </w:rPr>
      </w:pPr>
      <w:hyperlink w:anchor="_Toc12956555" w:history="1">
        <w:r w:rsidRPr="00F842B4">
          <w:rPr>
            <w:rStyle w:val="Lienhypertexte"/>
            <w:noProof/>
          </w:rPr>
          <w:t>Tableau 7 - Exemple d'utilisation de Junit 5</w:t>
        </w:r>
        <w:r>
          <w:rPr>
            <w:noProof/>
            <w:webHidden/>
          </w:rPr>
          <w:tab/>
        </w:r>
        <w:r>
          <w:rPr>
            <w:noProof/>
            <w:webHidden/>
          </w:rPr>
          <w:fldChar w:fldCharType="begin"/>
        </w:r>
        <w:r>
          <w:rPr>
            <w:noProof/>
            <w:webHidden/>
          </w:rPr>
          <w:instrText xml:space="preserve"> PAGEREF _Toc12956555 \h </w:instrText>
        </w:r>
        <w:r>
          <w:rPr>
            <w:noProof/>
            <w:webHidden/>
          </w:rPr>
        </w:r>
        <w:r>
          <w:rPr>
            <w:noProof/>
            <w:webHidden/>
          </w:rPr>
          <w:fldChar w:fldCharType="separate"/>
        </w:r>
        <w:r>
          <w:rPr>
            <w:noProof/>
            <w:webHidden/>
          </w:rPr>
          <w:t>44</w:t>
        </w:r>
        <w:r>
          <w:rPr>
            <w:noProof/>
            <w:webHidden/>
          </w:rPr>
          <w:fldChar w:fldCharType="end"/>
        </w:r>
      </w:hyperlink>
    </w:p>
    <w:p w14:paraId="62AC1DD9" w14:textId="07624BBD" w:rsidR="00032414" w:rsidRDefault="00032414">
      <w:pPr>
        <w:pStyle w:val="Tabledesillustrations"/>
        <w:tabs>
          <w:tab w:val="right" w:leader="dot" w:pos="9062"/>
        </w:tabs>
        <w:rPr>
          <w:rFonts w:asciiTheme="minorHAnsi" w:eastAsiaTheme="minorEastAsia" w:hAnsiTheme="minorHAnsi" w:cstheme="minorBidi"/>
          <w:noProof/>
        </w:rPr>
      </w:pPr>
      <w:hyperlink w:anchor="_Toc12956556" w:history="1">
        <w:r w:rsidRPr="00F842B4">
          <w:rPr>
            <w:rStyle w:val="Lienhypertexte"/>
            <w:noProof/>
          </w:rPr>
          <w:t>Tableau 8 - Résultat de l'exécution d'un kata, Junit 5</w:t>
        </w:r>
        <w:r>
          <w:rPr>
            <w:noProof/>
            <w:webHidden/>
          </w:rPr>
          <w:tab/>
        </w:r>
        <w:r>
          <w:rPr>
            <w:noProof/>
            <w:webHidden/>
          </w:rPr>
          <w:fldChar w:fldCharType="begin"/>
        </w:r>
        <w:r>
          <w:rPr>
            <w:noProof/>
            <w:webHidden/>
          </w:rPr>
          <w:instrText xml:space="preserve"> PAGEREF _Toc12956556 \h </w:instrText>
        </w:r>
        <w:r>
          <w:rPr>
            <w:noProof/>
            <w:webHidden/>
          </w:rPr>
        </w:r>
        <w:r>
          <w:rPr>
            <w:noProof/>
            <w:webHidden/>
          </w:rPr>
          <w:fldChar w:fldCharType="separate"/>
        </w:r>
        <w:r>
          <w:rPr>
            <w:noProof/>
            <w:webHidden/>
          </w:rPr>
          <w:t>45</w:t>
        </w:r>
        <w:r>
          <w:rPr>
            <w:noProof/>
            <w:webHidden/>
          </w:rPr>
          <w:fldChar w:fldCharType="end"/>
        </w:r>
      </w:hyperlink>
    </w:p>
    <w:p w14:paraId="00020B1E" w14:textId="745F7C07" w:rsidR="00032414" w:rsidRDefault="00032414">
      <w:pPr>
        <w:pStyle w:val="Tabledesillustrations"/>
        <w:tabs>
          <w:tab w:val="right" w:leader="dot" w:pos="9062"/>
        </w:tabs>
        <w:rPr>
          <w:rFonts w:asciiTheme="minorHAnsi" w:eastAsiaTheme="minorEastAsia" w:hAnsiTheme="minorHAnsi" w:cstheme="minorBidi"/>
          <w:noProof/>
        </w:rPr>
      </w:pPr>
      <w:hyperlink w:anchor="_Toc12956557" w:history="1">
        <w:r w:rsidRPr="00F842B4">
          <w:rPr>
            <w:rStyle w:val="Lienhypertexte"/>
            <w:noProof/>
          </w:rPr>
          <w:t>Tableau 9 - Avantages et inconvénients de la containerisation de l'exécution.</w:t>
        </w:r>
        <w:r>
          <w:rPr>
            <w:noProof/>
            <w:webHidden/>
          </w:rPr>
          <w:tab/>
        </w:r>
        <w:r>
          <w:rPr>
            <w:noProof/>
            <w:webHidden/>
          </w:rPr>
          <w:fldChar w:fldCharType="begin"/>
        </w:r>
        <w:r>
          <w:rPr>
            <w:noProof/>
            <w:webHidden/>
          </w:rPr>
          <w:instrText xml:space="preserve"> PAGEREF _Toc12956557 \h </w:instrText>
        </w:r>
        <w:r>
          <w:rPr>
            <w:noProof/>
            <w:webHidden/>
          </w:rPr>
        </w:r>
        <w:r>
          <w:rPr>
            <w:noProof/>
            <w:webHidden/>
          </w:rPr>
          <w:fldChar w:fldCharType="separate"/>
        </w:r>
        <w:r>
          <w:rPr>
            <w:noProof/>
            <w:webHidden/>
          </w:rPr>
          <w:t>46</w:t>
        </w:r>
        <w:r>
          <w:rPr>
            <w:noProof/>
            <w:webHidden/>
          </w:rPr>
          <w:fldChar w:fldCharType="end"/>
        </w:r>
      </w:hyperlink>
    </w:p>
    <w:p w14:paraId="697125FC" w14:textId="72FE722F" w:rsidR="00032414" w:rsidRDefault="00032414">
      <w:pPr>
        <w:pStyle w:val="Tabledesillustrations"/>
        <w:tabs>
          <w:tab w:val="right" w:leader="dot" w:pos="9062"/>
        </w:tabs>
        <w:rPr>
          <w:rFonts w:asciiTheme="minorHAnsi" w:eastAsiaTheme="minorEastAsia" w:hAnsiTheme="minorHAnsi" w:cstheme="minorBidi"/>
          <w:noProof/>
        </w:rPr>
      </w:pPr>
      <w:hyperlink w:anchor="_Toc12956558" w:history="1">
        <w:r w:rsidRPr="00F842B4">
          <w:rPr>
            <w:rStyle w:val="Lienhypertexte"/>
            <w:noProof/>
          </w:rPr>
          <w:t>Tableau 10 - Mesures, Exécution containerisée vs hostée</w:t>
        </w:r>
        <w:r>
          <w:rPr>
            <w:noProof/>
            <w:webHidden/>
          </w:rPr>
          <w:tab/>
        </w:r>
        <w:r>
          <w:rPr>
            <w:noProof/>
            <w:webHidden/>
          </w:rPr>
          <w:fldChar w:fldCharType="begin"/>
        </w:r>
        <w:r>
          <w:rPr>
            <w:noProof/>
            <w:webHidden/>
          </w:rPr>
          <w:instrText xml:space="preserve"> PAGEREF _Toc12956558 \h </w:instrText>
        </w:r>
        <w:r>
          <w:rPr>
            <w:noProof/>
            <w:webHidden/>
          </w:rPr>
        </w:r>
        <w:r>
          <w:rPr>
            <w:noProof/>
            <w:webHidden/>
          </w:rPr>
          <w:fldChar w:fldCharType="separate"/>
        </w:r>
        <w:r>
          <w:rPr>
            <w:noProof/>
            <w:webHidden/>
          </w:rPr>
          <w:t>46</w:t>
        </w:r>
        <w:r>
          <w:rPr>
            <w:noProof/>
            <w:webHidden/>
          </w:rPr>
          <w:fldChar w:fldCharType="end"/>
        </w:r>
      </w:hyperlink>
    </w:p>
    <w:p w14:paraId="34CB1535" w14:textId="20B9074C" w:rsidR="00032414" w:rsidRDefault="00032414">
      <w:pPr>
        <w:pStyle w:val="Tabledesillustrations"/>
        <w:tabs>
          <w:tab w:val="right" w:leader="dot" w:pos="9062"/>
        </w:tabs>
        <w:rPr>
          <w:rFonts w:asciiTheme="minorHAnsi" w:eastAsiaTheme="minorEastAsia" w:hAnsiTheme="minorHAnsi" w:cstheme="minorBidi"/>
          <w:noProof/>
        </w:rPr>
      </w:pPr>
      <w:hyperlink w:anchor="_Toc12956559" w:history="1">
        <w:r w:rsidRPr="00F842B4">
          <w:rPr>
            <w:rStyle w:val="Lienhypertexte"/>
            <w:noProof/>
          </w:rPr>
          <w:t>Tableau 11 - Payload d’un JWT</w:t>
        </w:r>
        <w:r>
          <w:rPr>
            <w:noProof/>
            <w:webHidden/>
          </w:rPr>
          <w:tab/>
        </w:r>
        <w:r>
          <w:rPr>
            <w:noProof/>
            <w:webHidden/>
          </w:rPr>
          <w:fldChar w:fldCharType="begin"/>
        </w:r>
        <w:r>
          <w:rPr>
            <w:noProof/>
            <w:webHidden/>
          </w:rPr>
          <w:instrText xml:space="preserve"> PAGEREF _Toc12956559 \h </w:instrText>
        </w:r>
        <w:r>
          <w:rPr>
            <w:noProof/>
            <w:webHidden/>
          </w:rPr>
        </w:r>
        <w:r>
          <w:rPr>
            <w:noProof/>
            <w:webHidden/>
          </w:rPr>
          <w:fldChar w:fldCharType="separate"/>
        </w:r>
        <w:r>
          <w:rPr>
            <w:noProof/>
            <w:webHidden/>
          </w:rPr>
          <w:t>52</w:t>
        </w:r>
        <w:r>
          <w:rPr>
            <w:noProof/>
            <w:webHidden/>
          </w:rPr>
          <w:fldChar w:fldCharType="end"/>
        </w:r>
      </w:hyperlink>
    </w:p>
    <w:p w14:paraId="6DF95FBA" w14:textId="11B10FA2" w:rsidR="00032414" w:rsidRDefault="00032414">
      <w:pPr>
        <w:pStyle w:val="Tabledesillustrations"/>
        <w:tabs>
          <w:tab w:val="right" w:leader="dot" w:pos="9062"/>
        </w:tabs>
        <w:rPr>
          <w:rFonts w:asciiTheme="minorHAnsi" w:eastAsiaTheme="minorEastAsia" w:hAnsiTheme="minorHAnsi" w:cstheme="minorBidi"/>
          <w:noProof/>
        </w:rPr>
      </w:pPr>
      <w:hyperlink w:anchor="_Toc12956560" w:history="1">
        <w:r w:rsidRPr="00F842B4">
          <w:rPr>
            <w:rStyle w:val="Lienhypertexte"/>
            <w:noProof/>
          </w:rPr>
          <w:t>Tableau 12 - Liste des états d'un kata</w:t>
        </w:r>
        <w:r>
          <w:rPr>
            <w:noProof/>
            <w:webHidden/>
          </w:rPr>
          <w:tab/>
        </w:r>
        <w:r>
          <w:rPr>
            <w:noProof/>
            <w:webHidden/>
          </w:rPr>
          <w:fldChar w:fldCharType="begin"/>
        </w:r>
        <w:r>
          <w:rPr>
            <w:noProof/>
            <w:webHidden/>
          </w:rPr>
          <w:instrText xml:space="preserve"> PAGEREF _Toc12956560 \h </w:instrText>
        </w:r>
        <w:r>
          <w:rPr>
            <w:noProof/>
            <w:webHidden/>
          </w:rPr>
        </w:r>
        <w:r>
          <w:rPr>
            <w:noProof/>
            <w:webHidden/>
          </w:rPr>
          <w:fldChar w:fldCharType="separate"/>
        </w:r>
        <w:r>
          <w:rPr>
            <w:noProof/>
            <w:webHidden/>
          </w:rPr>
          <w:t>73</w:t>
        </w:r>
        <w:r>
          <w:rPr>
            <w:noProof/>
            <w:webHidden/>
          </w:rPr>
          <w:fldChar w:fldCharType="end"/>
        </w:r>
      </w:hyperlink>
    </w:p>
    <w:p w14:paraId="4D051293" w14:textId="416D8ED0"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6F4EEB0E" w14:textId="77777777" w:rsidR="00E842A1" w:rsidRDefault="00E842A1" w:rsidP="00E842A1">
      <w:pPr>
        <w:pStyle w:val="Titre"/>
      </w:pPr>
    </w:p>
    <w:p w14:paraId="5BE3510E" w14:textId="77777777" w:rsidR="00E47E0D" w:rsidRDefault="00E47E0D" w:rsidP="00E47E0D">
      <w:pPr>
        <w:pStyle w:val="Titre"/>
      </w:pPr>
      <w:bookmarkStart w:id="7" w:name="_Toc12958785"/>
      <w:r>
        <w:t>Table des listing</w:t>
      </w:r>
      <w:bookmarkEnd w:id="7"/>
    </w:p>
    <w:p w14:paraId="47DFB379" w14:textId="42056951" w:rsidR="00032414" w:rsidRDefault="00E47E0D">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2956561" w:history="1">
        <w:r w:rsidR="00032414" w:rsidRPr="00904C26">
          <w:rPr>
            <w:rStyle w:val="Lienhypertexte"/>
            <w:noProof/>
          </w:rPr>
          <w:t>Listing 1 - Exemple de listing</w:t>
        </w:r>
        <w:r w:rsidR="00032414">
          <w:rPr>
            <w:noProof/>
            <w:webHidden/>
          </w:rPr>
          <w:tab/>
        </w:r>
        <w:r w:rsidR="00032414">
          <w:rPr>
            <w:noProof/>
            <w:webHidden/>
          </w:rPr>
          <w:fldChar w:fldCharType="begin"/>
        </w:r>
        <w:r w:rsidR="00032414">
          <w:rPr>
            <w:noProof/>
            <w:webHidden/>
          </w:rPr>
          <w:instrText xml:space="preserve"> PAGEREF _Toc12956561 \h </w:instrText>
        </w:r>
        <w:r w:rsidR="00032414">
          <w:rPr>
            <w:noProof/>
            <w:webHidden/>
          </w:rPr>
        </w:r>
        <w:r w:rsidR="00032414">
          <w:rPr>
            <w:noProof/>
            <w:webHidden/>
          </w:rPr>
          <w:fldChar w:fldCharType="separate"/>
        </w:r>
        <w:r w:rsidR="00032414">
          <w:rPr>
            <w:noProof/>
            <w:webHidden/>
          </w:rPr>
          <w:t>14</w:t>
        </w:r>
        <w:r w:rsidR="00032414">
          <w:rPr>
            <w:noProof/>
            <w:webHidden/>
          </w:rPr>
          <w:fldChar w:fldCharType="end"/>
        </w:r>
      </w:hyperlink>
    </w:p>
    <w:p w14:paraId="6BF4FDD9" w14:textId="24511079" w:rsidR="00032414" w:rsidRDefault="00032414">
      <w:pPr>
        <w:pStyle w:val="Tabledesillustrations"/>
        <w:tabs>
          <w:tab w:val="right" w:leader="dot" w:pos="9062"/>
        </w:tabs>
        <w:rPr>
          <w:rFonts w:asciiTheme="minorHAnsi" w:eastAsiaTheme="minorEastAsia" w:hAnsiTheme="minorHAnsi" w:cstheme="minorBidi"/>
          <w:noProof/>
        </w:rPr>
      </w:pPr>
      <w:hyperlink w:anchor="_Toc12956562" w:history="1">
        <w:r w:rsidRPr="00904C26">
          <w:rPr>
            <w:rStyle w:val="Lienhypertexte"/>
            <w:noProof/>
          </w:rPr>
          <w:t>Listing 2 - Exemple d'utilisation d'un Future (Source : Joël Cavat)</w:t>
        </w:r>
        <w:r>
          <w:rPr>
            <w:noProof/>
            <w:webHidden/>
          </w:rPr>
          <w:tab/>
        </w:r>
        <w:r>
          <w:rPr>
            <w:noProof/>
            <w:webHidden/>
          </w:rPr>
          <w:fldChar w:fldCharType="begin"/>
        </w:r>
        <w:r>
          <w:rPr>
            <w:noProof/>
            <w:webHidden/>
          </w:rPr>
          <w:instrText xml:space="preserve"> PAGEREF _Toc12956562 \h </w:instrText>
        </w:r>
        <w:r>
          <w:rPr>
            <w:noProof/>
            <w:webHidden/>
          </w:rPr>
        </w:r>
        <w:r>
          <w:rPr>
            <w:noProof/>
            <w:webHidden/>
          </w:rPr>
          <w:fldChar w:fldCharType="separate"/>
        </w:r>
        <w:r>
          <w:rPr>
            <w:noProof/>
            <w:webHidden/>
          </w:rPr>
          <w:t>29</w:t>
        </w:r>
        <w:r>
          <w:rPr>
            <w:noProof/>
            <w:webHidden/>
          </w:rPr>
          <w:fldChar w:fldCharType="end"/>
        </w:r>
      </w:hyperlink>
    </w:p>
    <w:p w14:paraId="30BB6651" w14:textId="5307BA9D" w:rsidR="00032414" w:rsidRDefault="00032414">
      <w:pPr>
        <w:pStyle w:val="Tabledesillustrations"/>
        <w:tabs>
          <w:tab w:val="right" w:leader="dot" w:pos="9062"/>
        </w:tabs>
        <w:rPr>
          <w:rFonts w:asciiTheme="minorHAnsi" w:eastAsiaTheme="minorEastAsia" w:hAnsiTheme="minorHAnsi" w:cstheme="minorBidi"/>
          <w:noProof/>
        </w:rPr>
      </w:pPr>
      <w:hyperlink w:anchor="_Toc12956563" w:history="1">
        <w:r w:rsidRPr="00904C26">
          <w:rPr>
            <w:rStyle w:val="Lienhypertexte"/>
            <w:noProof/>
          </w:rPr>
          <w:t>Listing 3 - Exemple d'une utilisation de future dans le Gateway</w:t>
        </w:r>
        <w:r>
          <w:rPr>
            <w:noProof/>
            <w:webHidden/>
          </w:rPr>
          <w:tab/>
        </w:r>
        <w:r>
          <w:rPr>
            <w:noProof/>
            <w:webHidden/>
          </w:rPr>
          <w:fldChar w:fldCharType="begin"/>
        </w:r>
        <w:r>
          <w:rPr>
            <w:noProof/>
            <w:webHidden/>
          </w:rPr>
          <w:instrText xml:space="preserve"> PAGEREF _Toc12956563 \h </w:instrText>
        </w:r>
        <w:r>
          <w:rPr>
            <w:noProof/>
            <w:webHidden/>
          </w:rPr>
        </w:r>
        <w:r>
          <w:rPr>
            <w:noProof/>
            <w:webHidden/>
          </w:rPr>
          <w:fldChar w:fldCharType="separate"/>
        </w:r>
        <w:r>
          <w:rPr>
            <w:noProof/>
            <w:webHidden/>
          </w:rPr>
          <w:t>29</w:t>
        </w:r>
        <w:r>
          <w:rPr>
            <w:noProof/>
            <w:webHidden/>
          </w:rPr>
          <w:fldChar w:fldCharType="end"/>
        </w:r>
      </w:hyperlink>
    </w:p>
    <w:p w14:paraId="20510E44" w14:textId="1557569B" w:rsidR="00032414" w:rsidRDefault="00032414">
      <w:pPr>
        <w:pStyle w:val="Tabledesillustrations"/>
        <w:tabs>
          <w:tab w:val="right" w:leader="dot" w:pos="9062"/>
        </w:tabs>
        <w:rPr>
          <w:rFonts w:asciiTheme="minorHAnsi" w:eastAsiaTheme="minorEastAsia" w:hAnsiTheme="minorHAnsi" w:cstheme="minorBidi"/>
          <w:noProof/>
        </w:rPr>
      </w:pPr>
      <w:hyperlink w:anchor="_Toc12956564" w:history="1">
        <w:r w:rsidRPr="00904C26">
          <w:rPr>
            <w:rStyle w:val="Lienhypertexte"/>
            <w:noProof/>
          </w:rPr>
          <w:t>Listing 4 - Exemple d'abonnement à une requête, Angular</w:t>
        </w:r>
        <w:r>
          <w:rPr>
            <w:noProof/>
            <w:webHidden/>
          </w:rPr>
          <w:tab/>
        </w:r>
        <w:r>
          <w:rPr>
            <w:noProof/>
            <w:webHidden/>
          </w:rPr>
          <w:fldChar w:fldCharType="begin"/>
        </w:r>
        <w:r>
          <w:rPr>
            <w:noProof/>
            <w:webHidden/>
          </w:rPr>
          <w:instrText xml:space="preserve"> PAGEREF _Toc12956564 \h </w:instrText>
        </w:r>
        <w:r>
          <w:rPr>
            <w:noProof/>
            <w:webHidden/>
          </w:rPr>
        </w:r>
        <w:r>
          <w:rPr>
            <w:noProof/>
            <w:webHidden/>
          </w:rPr>
          <w:fldChar w:fldCharType="separate"/>
        </w:r>
        <w:r>
          <w:rPr>
            <w:noProof/>
            <w:webHidden/>
          </w:rPr>
          <w:t>29</w:t>
        </w:r>
        <w:r>
          <w:rPr>
            <w:noProof/>
            <w:webHidden/>
          </w:rPr>
          <w:fldChar w:fldCharType="end"/>
        </w:r>
      </w:hyperlink>
    </w:p>
    <w:p w14:paraId="609CFC33" w14:textId="4DCF8B15" w:rsidR="00032414" w:rsidRDefault="00032414">
      <w:pPr>
        <w:pStyle w:val="Tabledesillustrations"/>
        <w:tabs>
          <w:tab w:val="right" w:leader="dot" w:pos="9062"/>
        </w:tabs>
        <w:rPr>
          <w:rFonts w:asciiTheme="minorHAnsi" w:eastAsiaTheme="minorEastAsia" w:hAnsiTheme="minorHAnsi" w:cstheme="minorBidi"/>
          <w:noProof/>
        </w:rPr>
      </w:pPr>
      <w:hyperlink w:anchor="_Toc12956565" w:history="1">
        <w:r w:rsidRPr="00904C26">
          <w:rPr>
            <w:rStyle w:val="Lienhypertexte"/>
            <w:noProof/>
          </w:rPr>
          <w:t>Listing 5 - Dockerfile de l'image python</w:t>
        </w:r>
        <w:r>
          <w:rPr>
            <w:noProof/>
            <w:webHidden/>
          </w:rPr>
          <w:tab/>
        </w:r>
        <w:r>
          <w:rPr>
            <w:noProof/>
            <w:webHidden/>
          </w:rPr>
          <w:fldChar w:fldCharType="begin"/>
        </w:r>
        <w:r>
          <w:rPr>
            <w:noProof/>
            <w:webHidden/>
          </w:rPr>
          <w:instrText xml:space="preserve"> PAGEREF _Toc12956565 \h </w:instrText>
        </w:r>
        <w:r>
          <w:rPr>
            <w:noProof/>
            <w:webHidden/>
          </w:rPr>
        </w:r>
        <w:r>
          <w:rPr>
            <w:noProof/>
            <w:webHidden/>
          </w:rPr>
          <w:fldChar w:fldCharType="separate"/>
        </w:r>
        <w:r>
          <w:rPr>
            <w:noProof/>
            <w:webHidden/>
          </w:rPr>
          <w:t>46</w:t>
        </w:r>
        <w:r>
          <w:rPr>
            <w:noProof/>
            <w:webHidden/>
          </w:rPr>
          <w:fldChar w:fldCharType="end"/>
        </w:r>
      </w:hyperlink>
    </w:p>
    <w:p w14:paraId="018424E5" w14:textId="1179B701" w:rsidR="00032414" w:rsidRDefault="00032414">
      <w:pPr>
        <w:pStyle w:val="Tabledesillustrations"/>
        <w:tabs>
          <w:tab w:val="right" w:leader="dot" w:pos="9062"/>
        </w:tabs>
        <w:rPr>
          <w:rFonts w:asciiTheme="minorHAnsi" w:eastAsiaTheme="minorEastAsia" w:hAnsiTheme="minorHAnsi" w:cstheme="minorBidi"/>
          <w:noProof/>
        </w:rPr>
      </w:pPr>
      <w:hyperlink w:anchor="_Toc12956566" w:history="1">
        <w:r w:rsidRPr="00904C26">
          <w:rPr>
            <w:rStyle w:val="Lienhypertexte"/>
            <w:noProof/>
          </w:rPr>
          <w:t>Listing 6 - Dockerfile de l'image java</w:t>
        </w:r>
        <w:r>
          <w:rPr>
            <w:noProof/>
            <w:webHidden/>
          </w:rPr>
          <w:tab/>
        </w:r>
        <w:r>
          <w:rPr>
            <w:noProof/>
            <w:webHidden/>
          </w:rPr>
          <w:fldChar w:fldCharType="begin"/>
        </w:r>
        <w:r>
          <w:rPr>
            <w:noProof/>
            <w:webHidden/>
          </w:rPr>
          <w:instrText xml:space="preserve"> PAGEREF _Toc12956566 \h </w:instrText>
        </w:r>
        <w:r>
          <w:rPr>
            <w:noProof/>
            <w:webHidden/>
          </w:rPr>
        </w:r>
        <w:r>
          <w:rPr>
            <w:noProof/>
            <w:webHidden/>
          </w:rPr>
          <w:fldChar w:fldCharType="separate"/>
        </w:r>
        <w:r>
          <w:rPr>
            <w:noProof/>
            <w:webHidden/>
          </w:rPr>
          <w:t>47</w:t>
        </w:r>
        <w:r>
          <w:rPr>
            <w:noProof/>
            <w:webHidden/>
          </w:rPr>
          <w:fldChar w:fldCharType="end"/>
        </w:r>
      </w:hyperlink>
    </w:p>
    <w:p w14:paraId="45881C0A" w14:textId="4171EF5B" w:rsidR="00032414" w:rsidRDefault="00032414">
      <w:pPr>
        <w:pStyle w:val="Tabledesillustrations"/>
        <w:tabs>
          <w:tab w:val="right" w:leader="dot" w:pos="9062"/>
        </w:tabs>
        <w:rPr>
          <w:rFonts w:asciiTheme="minorHAnsi" w:eastAsiaTheme="minorEastAsia" w:hAnsiTheme="minorHAnsi" w:cstheme="minorBidi"/>
          <w:noProof/>
        </w:rPr>
      </w:pPr>
      <w:hyperlink w:anchor="_Toc12956567" w:history="1">
        <w:r w:rsidRPr="00904C26">
          <w:rPr>
            <w:rStyle w:val="Lienhypertexte"/>
            <w:noProof/>
          </w:rPr>
          <w:t>Listing 7 - Contenu du fichier .bashrc</w:t>
        </w:r>
        <w:r>
          <w:rPr>
            <w:noProof/>
            <w:webHidden/>
          </w:rPr>
          <w:tab/>
        </w:r>
        <w:r>
          <w:rPr>
            <w:noProof/>
            <w:webHidden/>
          </w:rPr>
          <w:fldChar w:fldCharType="begin"/>
        </w:r>
        <w:r>
          <w:rPr>
            <w:noProof/>
            <w:webHidden/>
          </w:rPr>
          <w:instrText xml:space="preserve"> PAGEREF _Toc12956567 \h </w:instrText>
        </w:r>
        <w:r>
          <w:rPr>
            <w:noProof/>
            <w:webHidden/>
          </w:rPr>
        </w:r>
        <w:r>
          <w:rPr>
            <w:noProof/>
            <w:webHidden/>
          </w:rPr>
          <w:fldChar w:fldCharType="separate"/>
        </w:r>
        <w:r>
          <w:rPr>
            <w:noProof/>
            <w:webHidden/>
          </w:rPr>
          <w:t>47</w:t>
        </w:r>
        <w:r>
          <w:rPr>
            <w:noProof/>
            <w:webHidden/>
          </w:rPr>
          <w:fldChar w:fldCharType="end"/>
        </w:r>
      </w:hyperlink>
    </w:p>
    <w:p w14:paraId="11A883FA" w14:textId="7456A8CB" w:rsidR="00032414" w:rsidRDefault="00032414">
      <w:pPr>
        <w:pStyle w:val="Tabledesillustrations"/>
        <w:tabs>
          <w:tab w:val="right" w:leader="dot" w:pos="9062"/>
        </w:tabs>
        <w:rPr>
          <w:rFonts w:asciiTheme="minorHAnsi" w:eastAsiaTheme="minorEastAsia" w:hAnsiTheme="minorHAnsi" w:cstheme="minorBidi"/>
          <w:noProof/>
        </w:rPr>
      </w:pPr>
      <w:hyperlink w:anchor="_Toc12956568" w:history="1">
        <w:r w:rsidRPr="00904C26">
          <w:rPr>
            <w:rStyle w:val="Lienhypertexte"/>
            <w:noProof/>
          </w:rPr>
          <w:t>Listing 8 - Contenu du fichier java_test.sh</w:t>
        </w:r>
        <w:r>
          <w:rPr>
            <w:noProof/>
            <w:webHidden/>
          </w:rPr>
          <w:tab/>
        </w:r>
        <w:r>
          <w:rPr>
            <w:noProof/>
            <w:webHidden/>
          </w:rPr>
          <w:fldChar w:fldCharType="begin"/>
        </w:r>
        <w:r>
          <w:rPr>
            <w:noProof/>
            <w:webHidden/>
          </w:rPr>
          <w:instrText xml:space="preserve"> PAGEREF _Toc12956568 \h </w:instrText>
        </w:r>
        <w:r>
          <w:rPr>
            <w:noProof/>
            <w:webHidden/>
          </w:rPr>
        </w:r>
        <w:r>
          <w:rPr>
            <w:noProof/>
            <w:webHidden/>
          </w:rPr>
          <w:fldChar w:fldCharType="separate"/>
        </w:r>
        <w:r>
          <w:rPr>
            <w:noProof/>
            <w:webHidden/>
          </w:rPr>
          <w:t>47</w:t>
        </w:r>
        <w:r>
          <w:rPr>
            <w:noProof/>
            <w:webHidden/>
          </w:rPr>
          <w:fldChar w:fldCharType="end"/>
        </w:r>
      </w:hyperlink>
    </w:p>
    <w:p w14:paraId="08DBD2AF" w14:textId="173CA36D" w:rsidR="00032414" w:rsidRDefault="00032414">
      <w:pPr>
        <w:pStyle w:val="Tabledesillustrations"/>
        <w:tabs>
          <w:tab w:val="right" w:leader="dot" w:pos="9062"/>
        </w:tabs>
        <w:rPr>
          <w:rFonts w:asciiTheme="minorHAnsi" w:eastAsiaTheme="minorEastAsia" w:hAnsiTheme="minorHAnsi" w:cstheme="minorBidi"/>
          <w:noProof/>
        </w:rPr>
      </w:pPr>
      <w:hyperlink w:anchor="_Toc12956569" w:history="1">
        <w:r w:rsidRPr="00904C26">
          <w:rPr>
            <w:rStyle w:val="Lienhypertexte"/>
            <w:noProof/>
          </w:rPr>
          <w:t>Listing 9 - Commande docker, permettant de créer et lancer un container python</w:t>
        </w:r>
        <w:r>
          <w:rPr>
            <w:noProof/>
            <w:webHidden/>
          </w:rPr>
          <w:tab/>
        </w:r>
        <w:r>
          <w:rPr>
            <w:noProof/>
            <w:webHidden/>
          </w:rPr>
          <w:fldChar w:fldCharType="begin"/>
        </w:r>
        <w:r>
          <w:rPr>
            <w:noProof/>
            <w:webHidden/>
          </w:rPr>
          <w:instrText xml:space="preserve"> PAGEREF _Toc12956569 \h </w:instrText>
        </w:r>
        <w:r>
          <w:rPr>
            <w:noProof/>
            <w:webHidden/>
          </w:rPr>
        </w:r>
        <w:r>
          <w:rPr>
            <w:noProof/>
            <w:webHidden/>
          </w:rPr>
          <w:fldChar w:fldCharType="separate"/>
        </w:r>
        <w:r>
          <w:rPr>
            <w:noProof/>
            <w:webHidden/>
          </w:rPr>
          <w:t>48</w:t>
        </w:r>
        <w:r>
          <w:rPr>
            <w:noProof/>
            <w:webHidden/>
          </w:rPr>
          <w:fldChar w:fldCharType="end"/>
        </w:r>
      </w:hyperlink>
    </w:p>
    <w:p w14:paraId="742E3446" w14:textId="5A5C0ADE" w:rsidR="00032414" w:rsidRDefault="00032414">
      <w:pPr>
        <w:pStyle w:val="Tabledesillustrations"/>
        <w:tabs>
          <w:tab w:val="right" w:leader="dot" w:pos="9062"/>
        </w:tabs>
        <w:rPr>
          <w:rFonts w:asciiTheme="minorHAnsi" w:eastAsiaTheme="minorEastAsia" w:hAnsiTheme="minorHAnsi" w:cstheme="minorBidi"/>
          <w:noProof/>
        </w:rPr>
      </w:pPr>
      <w:hyperlink w:anchor="_Toc12956570" w:history="1">
        <w:r w:rsidRPr="00904C26">
          <w:rPr>
            <w:rStyle w:val="Lienhypertexte"/>
            <w:noProof/>
          </w:rPr>
          <w:t>Listing 10 - Commande docker, permettant de créer et lancer un container java</w:t>
        </w:r>
        <w:r>
          <w:rPr>
            <w:noProof/>
            <w:webHidden/>
          </w:rPr>
          <w:tab/>
        </w:r>
        <w:r>
          <w:rPr>
            <w:noProof/>
            <w:webHidden/>
          </w:rPr>
          <w:fldChar w:fldCharType="begin"/>
        </w:r>
        <w:r>
          <w:rPr>
            <w:noProof/>
            <w:webHidden/>
          </w:rPr>
          <w:instrText xml:space="preserve"> PAGEREF _Toc12956570 \h </w:instrText>
        </w:r>
        <w:r>
          <w:rPr>
            <w:noProof/>
            <w:webHidden/>
          </w:rPr>
        </w:r>
        <w:r>
          <w:rPr>
            <w:noProof/>
            <w:webHidden/>
          </w:rPr>
          <w:fldChar w:fldCharType="separate"/>
        </w:r>
        <w:r>
          <w:rPr>
            <w:noProof/>
            <w:webHidden/>
          </w:rPr>
          <w:t>48</w:t>
        </w:r>
        <w:r>
          <w:rPr>
            <w:noProof/>
            <w:webHidden/>
          </w:rPr>
          <w:fldChar w:fldCharType="end"/>
        </w:r>
      </w:hyperlink>
    </w:p>
    <w:p w14:paraId="2B98642E" w14:textId="172C8FE2" w:rsidR="00032414" w:rsidRDefault="00032414">
      <w:pPr>
        <w:pStyle w:val="Tabledesillustrations"/>
        <w:tabs>
          <w:tab w:val="right" w:leader="dot" w:pos="9062"/>
        </w:tabs>
        <w:rPr>
          <w:rFonts w:asciiTheme="minorHAnsi" w:eastAsiaTheme="minorEastAsia" w:hAnsiTheme="minorHAnsi" w:cstheme="minorBidi"/>
          <w:noProof/>
        </w:rPr>
      </w:pPr>
      <w:hyperlink w:anchor="_Toc12956571" w:history="1">
        <w:r w:rsidRPr="00904C26">
          <w:rPr>
            <w:rStyle w:val="Lienhypertexte"/>
            <w:noProof/>
          </w:rPr>
          <w:t>Listing 11 - Un JWT</w:t>
        </w:r>
        <w:r>
          <w:rPr>
            <w:noProof/>
            <w:webHidden/>
          </w:rPr>
          <w:tab/>
        </w:r>
        <w:r>
          <w:rPr>
            <w:noProof/>
            <w:webHidden/>
          </w:rPr>
          <w:fldChar w:fldCharType="begin"/>
        </w:r>
        <w:r>
          <w:rPr>
            <w:noProof/>
            <w:webHidden/>
          </w:rPr>
          <w:instrText xml:space="preserve"> PAGEREF _Toc12956571 \h </w:instrText>
        </w:r>
        <w:r>
          <w:rPr>
            <w:noProof/>
            <w:webHidden/>
          </w:rPr>
        </w:r>
        <w:r>
          <w:rPr>
            <w:noProof/>
            <w:webHidden/>
          </w:rPr>
          <w:fldChar w:fldCharType="separate"/>
        </w:r>
        <w:r>
          <w:rPr>
            <w:noProof/>
            <w:webHidden/>
          </w:rPr>
          <w:t>51</w:t>
        </w:r>
        <w:r>
          <w:rPr>
            <w:noProof/>
            <w:webHidden/>
          </w:rPr>
          <w:fldChar w:fldCharType="end"/>
        </w:r>
      </w:hyperlink>
    </w:p>
    <w:p w14:paraId="10481134" w14:textId="24DCA61B" w:rsidR="00032414" w:rsidRDefault="00032414">
      <w:pPr>
        <w:pStyle w:val="Tabledesillustrations"/>
        <w:tabs>
          <w:tab w:val="right" w:leader="dot" w:pos="9062"/>
        </w:tabs>
        <w:rPr>
          <w:rFonts w:asciiTheme="minorHAnsi" w:eastAsiaTheme="minorEastAsia" w:hAnsiTheme="minorHAnsi" w:cstheme="minorBidi"/>
          <w:noProof/>
        </w:rPr>
      </w:pPr>
      <w:hyperlink w:anchor="_Toc12956572" w:history="1">
        <w:r w:rsidRPr="00904C26">
          <w:rPr>
            <w:rStyle w:val="Lienhypertexte"/>
            <w:noProof/>
            <w:lang w:val="en-US"/>
          </w:rPr>
          <w:t>Listing 12 - Header d’un JWT</w:t>
        </w:r>
        <w:r>
          <w:rPr>
            <w:noProof/>
            <w:webHidden/>
          </w:rPr>
          <w:tab/>
        </w:r>
        <w:r>
          <w:rPr>
            <w:noProof/>
            <w:webHidden/>
          </w:rPr>
          <w:fldChar w:fldCharType="begin"/>
        </w:r>
        <w:r>
          <w:rPr>
            <w:noProof/>
            <w:webHidden/>
          </w:rPr>
          <w:instrText xml:space="preserve"> PAGEREF _Toc12956572 \h </w:instrText>
        </w:r>
        <w:r>
          <w:rPr>
            <w:noProof/>
            <w:webHidden/>
          </w:rPr>
        </w:r>
        <w:r>
          <w:rPr>
            <w:noProof/>
            <w:webHidden/>
          </w:rPr>
          <w:fldChar w:fldCharType="separate"/>
        </w:r>
        <w:r>
          <w:rPr>
            <w:noProof/>
            <w:webHidden/>
          </w:rPr>
          <w:t>52</w:t>
        </w:r>
        <w:r>
          <w:rPr>
            <w:noProof/>
            <w:webHidden/>
          </w:rPr>
          <w:fldChar w:fldCharType="end"/>
        </w:r>
      </w:hyperlink>
    </w:p>
    <w:p w14:paraId="37C8BF39" w14:textId="72CCA034" w:rsidR="00032414" w:rsidRDefault="00032414">
      <w:pPr>
        <w:pStyle w:val="Tabledesillustrations"/>
        <w:tabs>
          <w:tab w:val="right" w:leader="dot" w:pos="9062"/>
        </w:tabs>
        <w:rPr>
          <w:rFonts w:asciiTheme="minorHAnsi" w:eastAsiaTheme="minorEastAsia" w:hAnsiTheme="minorHAnsi" w:cstheme="minorBidi"/>
          <w:noProof/>
        </w:rPr>
      </w:pPr>
      <w:hyperlink w:anchor="_Toc12956573" w:history="1">
        <w:r w:rsidRPr="00904C26">
          <w:rPr>
            <w:rStyle w:val="Lienhypertexte"/>
            <w:noProof/>
          </w:rPr>
          <w:t>Listing 13 -  Exemple du payload d’un JWT</w:t>
        </w:r>
        <w:r>
          <w:rPr>
            <w:noProof/>
            <w:webHidden/>
          </w:rPr>
          <w:tab/>
        </w:r>
        <w:r>
          <w:rPr>
            <w:noProof/>
            <w:webHidden/>
          </w:rPr>
          <w:fldChar w:fldCharType="begin"/>
        </w:r>
        <w:r>
          <w:rPr>
            <w:noProof/>
            <w:webHidden/>
          </w:rPr>
          <w:instrText xml:space="preserve"> PAGEREF _Toc12956573 \h </w:instrText>
        </w:r>
        <w:r>
          <w:rPr>
            <w:noProof/>
            <w:webHidden/>
          </w:rPr>
        </w:r>
        <w:r>
          <w:rPr>
            <w:noProof/>
            <w:webHidden/>
          </w:rPr>
          <w:fldChar w:fldCharType="separate"/>
        </w:r>
        <w:r>
          <w:rPr>
            <w:noProof/>
            <w:webHidden/>
          </w:rPr>
          <w:t>53</w:t>
        </w:r>
        <w:r>
          <w:rPr>
            <w:noProof/>
            <w:webHidden/>
          </w:rPr>
          <w:fldChar w:fldCharType="end"/>
        </w:r>
      </w:hyperlink>
    </w:p>
    <w:p w14:paraId="2B5CC48D" w14:textId="7DDC4136" w:rsidR="00032414" w:rsidRDefault="00032414">
      <w:pPr>
        <w:pStyle w:val="Tabledesillustrations"/>
        <w:tabs>
          <w:tab w:val="right" w:leader="dot" w:pos="9062"/>
        </w:tabs>
        <w:rPr>
          <w:rFonts w:asciiTheme="minorHAnsi" w:eastAsiaTheme="minorEastAsia" w:hAnsiTheme="minorHAnsi" w:cstheme="minorBidi"/>
          <w:noProof/>
        </w:rPr>
      </w:pPr>
      <w:hyperlink w:anchor="_Toc12956574" w:history="1">
        <w:r w:rsidRPr="00904C26">
          <w:rPr>
            <w:rStyle w:val="Lienhypertexte"/>
            <w:noProof/>
          </w:rPr>
          <w:t>Listing 14 - Dockerfile, python</w:t>
        </w:r>
        <w:r>
          <w:rPr>
            <w:noProof/>
            <w:webHidden/>
          </w:rPr>
          <w:tab/>
        </w:r>
        <w:r>
          <w:rPr>
            <w:noProof/>
            <w:webHidden/>
          </w:rPr>
          <w:fldChar w:fldCharType="begin"/>
        </w:r>
        <w:r>
          <w:rPr>
            <w:noProof/>
            <w:webHidden/>
          </w:rPr>
          <w:instrText xml:space="preserve"> PAGEREF _Toc12956574 \h </w:instrText>
        </w:r>
        <w:r>
          <w:rPr>
            <w:noProof/>
            <w:webHidden/>
          </w:rPr>
        </w:r>
        <w:r>
          <w:rPr>
            <w:noProof/>
            <w:webHidden/>
          </w:rPr>
          <w:fldChar w:fldCharType="separate"/>
        </w:r>
        <w:r>
          <w:rPr>
            <w:noProof/>
            <w:webHidden/>
          </w:rPr>
          <w:t>78</w:t>
        </w:r>
        <w:r>
          <w:rPr>
            <w:noProof/>
            <w:webHidden/>
          </w:rPr>
          <w:fldChar w:fldCharType="end"/>
        </w:r>
      </w:hyperlink>
    </w:p>
    <w:p w14:paraId="20ED1CB5" w14:textId="4252CABB" w:rsidR="00032414" w:rsidRDefault="00032414">
      <w:pPr>
        <w:pStyle w:val="Tabledesillustrations"/>
        <w:tabs>
          <w:tab w:val="right" w:leader="dot" w:pos="9062"/>
        </w:tabs>
        <w:rPr>
          <w:rFonts w:asciiTheme="minorHAnsi" w:eastAsiaTheme="minorEastAsia" w:hAnsiTheme="minorHAnsi" w:cstheme="minorBidi"/>
          <w:noProof/>
        </w:rPr>
      </w:pPr>
      <w:hyperlink w:anchor="_Toc12956575" w:history="1">
        <w:r w:rsidRPr="00904C26">
          <w:rPr>
            <w:rStyle w:val="Lienhypertexte"/>
            <w:noProof/>
          </w:rPr>
          <w:t>Listing 15 - Exemple d'ajout d'une nouvelle entrée dans le dictionnaire des langages</w:t>
        </w:r>
        <w:r>
          <w:rPr>
            <w:noProof/>
            <w:webHidden/>
          </w:rPr>
          <w:tab/>
        </w:r>
        <w:r>
          <w:rPr>
            <w:noProof/>
            <w:webHidden/>
          </w:rPr>
          <w:fldChar w:fldCharType="begin"/>
        </w:r>
        <w:r>
          <w:rPr>
            <w:noProof/>
            <w:webHidden/>
          </w:rPr>
          <w:instrText xml:space="preserve"> PAGEREF _Toc12956575 \h </w:instrText>
        </w:r>
        <w:r>
          <w:rPr>
            <w:noProof/>
            <w:webHidden/>
          </w:rPr>
        </w:r>
        <w:r>
          <w:rPr>
            <w:noProof/>
            <w:webHidden/>
          </w:rPr>
          <w:fldChar w:fldCharType="separate"/>
        </w:r>
        <w:r>
          <w:rPr>
            <w:noProof/>
            <w:webHidden/>
          </w:rPr>
          <w:t>79</w:t>
        </w:r>
        <w:r>
          <w:rPr>
            <w:noProof/>
            <w:webHidden/>
          </w:rPr>
          <w:fldChar w:fldCharType="end"/>
        </w:r>
      </w:hyperlink>
    </w:p>
    <w:p w14:paraId="43730A2B" w14:textId="1DBE16B4" w:rsidR="00032414" w:rsidRDefault="00032414">
      <w:pPr>
        <w:pStyle w:val="Tabledesillustrations"/>
        <w:tabs>
          <w:tab w:val="right" w:leader="dot" w:pos="9062"/>
        </w:tabs>
        <w:rPr>
          <w:rFonts w:asciiTheme="minorHAnsi" w:eastAsiaTheme="minorEastAsia" w:hAnsiTheme="minorHAnsi" w:cstheme="minorBidi"/>
          <w:noProof/>
        </w:rPr>
      </w:pPr>
      <w:hyperlink w:anchor="_Toc12956576" w:history="1">
        <w:r w:rsidRPr="00904C26">
          <w:rPr>
            <w:rStyle w:val="Lienhypertexte"/>
            <w:noProof/>
          </w:rPr>
          <w:t>Listing 16 - Entrée d'un langage dans le fichier LANG</w:t>
        </w:r>
        <w:r>
          <w:rPr>
            <w:noProof/>
            <w:webHidden/>
          </w:rPr>
          <w:tab/>
        </w:r>
        <w:r>
          <w:rPr>
            <w:noProof/>
            <w:webHidden/>
          </w:rPr>
          <w:fldChar w:fldCharType="begin"/>
        </w:r>
        <w:r>
          <w:rPr>
            <w:noProof/>
            <w:webHidden/>
          </w:rPr>
          <w:instrText xml:space="preserve"> PAGEREF _Toc12956576 \h </w:instrText>
        </w:r>
        <w:r>
          <w:rPr>
            <w:noProof/>
            <w:webHidden/>
          </w:rPr>
        </w:r>
        <w:r>
          <w:rPr>
            <w:noProof/>
            <w:webHidden/>
          </w:rPr>
          <w:fldChar w:fldCharType="separate"/>
        </w:r>
        <w:r>
          <w:rPr>
            <w:noProof/>
            <w:webHidden/>
          </w:rPr>
          <w:t>80</w:t>
        </w:r>
        <w:r>
          <w:rPr>
            <w:noProof/>
            <w:webHidden/>
          </w:rPr>
          <w:fldChar w:fldCharType="end"/>
        </w:r>
      </w:hyperlink>
    </w:p>
    <w:p w14:paraId="2F59F93A" w14:textId="3ED89109" w:rsidR="00032414" w:rsidRDefault="00032414">
      <w:pPr>
        <w:pStyle w:val="Tabledesillustrations"/>
        <w:tabs>
          <w:tab w:val="right" w:leader="dot" w:pos="9062"/>
        </w:tabs>
        <w:rPr>
          <w:rFonts w:asciiTheme="minorHAnsi" w:eastAsiaTheme="minorEastAsia" w:hAnsiTheme="minorHAnsi" w:cstheme="minorBidi"/>
          <w:noProof/>
        </w:rPr>
      </w:pPr>
      <w:hyperlink w:anchor="_Toc12956577" w:history="1">
        <w:r w:rsidRPr="00904C26">
          <w:rPr>
            <w:rStyle w:val="Lienhypertexte"/>
            <w:noProof/>
          </w:rPr>
          <w:t>Listing 17 - Ajout d'un kata, le code, avant l'ajout d'un langage</w:t>
        </w:r>
        <w:r>
          <w:rPr>
            <w:noProof/>
            <w:webHidden/>
          </w:rPr>
          <w:tab/>
        </w:r>
        <w:r>
          <w:rPr>
            <w:noProof/>
            <w:webHidden/>
          </w:rPr>
          <w:fldChar w:fldCharType="begin"/>
        </w:r>
        <w:r>
          <w:rPr>
            <w:noProof/>
            <w:webHidden/>
          </w:rPr>
          <w:instrText xml:space="preserve"> PAGEREF _Toc12956577 \h </w:instrText>
        </w:r>
        <w:r>
          <w:rPr>
            <w:noProof/>
            <w:webHidden/>
          </w:rPr>
        </w:r>
        <w:r>
          <w:rPr>
            <w:noProof/>
            <w:webHidden/>
          </w:rPr>
          <w:fldChar w:fldCharType="separate"/>
        </w:r>
        <w:r>
          <w:rPr>
            <w:noProof/>
            <w:webHidden/>
          </w:rPr>
          <w:t>81</w:t>
        </w:r>
        <w:r>
          <w:rPr>
            <w:noProof/>
            <w:webHidden/>
          </w:rPr>
          <w:fldChar w:fldCharType="end"/>
        </w:r>
      </w:hyperlink>
    </w:p>
    <w:p w14:paraId="29BAE53D" w14:textId="41D96173" w:rsidR="00032414" w:rsidRDefault="00032414">
      <w:pPr>
        <w:pStyle w:val="Tabledesillustrations"/>
        <w:tabs>
          <w:tab w:val="right" w:leader="dot" w:pos="9062"/>
        </w:tabs>
        <w:rPr>
          <w:rFonts w:asciiTheme="minorHAnsi" w:eastAsiaTheme="minorEastAsia" w:hAnsiTheme="minorHAnsi" w:cstheme="minorBidi"/>
          <w:noProof/>
        </w:rPr>
      </w:pPr>
      <w:hyperlink w:anchor="_Toc12956578" w:history="1">
        <w:r w:rsidRPr="00904C26">
          <w:rPr>
            <w:rStyle w:val="Lienhypertexte"/>
            <w:noProof/>
          </w:rPr>
          <w:t>Listing 18 - Ajout d'un kata, le code, après l'ajout d'un langage</w:t>
        </w:r>
        <w:r>
          <w:rPr>
            <w:noProof/>
            <w:webHidden/>
          </w:rPr>
          <w:tab/>
        </w:r>
        <w:r>
          <w:rPr>
            <w:noProof/>
            <w:webHidden/>
          </w:rPr>
          <w:fldChar w:fldCharType="begin"/>
        </w:r>
        <w:r>
          <w:rPr>
            <w:noProof/>
            <w:webHidden/>
          </w:rPr>
          <w:instrText xml:space="preserve"> PAGEREF _Toc12956578 \h </w:instrText>
        </w:r>
        <w:r>
          <w:rPr>
            <w:noProof/>
            <w:webHidden/>
          </w:rPr>
        </w:r>
        <w:r>
          <w:rPr>
            <w:noProof/>
            <w:webHidden/>
          </w:rPr>
          <w:fldChar w:fldCharType="separate"/>
        </w:r>
        <w:r>
          <w:rPr>
            <w:noProof/>
            <w:webHidden/>
          </w:rPr>
          <w:t>81</w:t>
        </w:r>
        <w:r>
          <w:rPr>
            <w:noProof/>
            <w:webHidden/>
          </w:rPr>
          <w:fldChar w:fldCharType="end"/>
        </w:r>
      </w:hyperlink>
    </w:p>
    <w:p w14:paraId="43C2FCD7" w14:textId="21189A2F" w:rsidR="00E47E0D" w:rsidRDefault="00E47E0D" w:rsidP="00E47E0D">
      <w:pPr>
        <w:pStyle w:val="Titre"/>
      </w:pPr>
      <w:r>
        <w:fldChar w:fldCharType="end"/>
      </w:r>
    </w:p>
    <w:p w14:paraId="3876B3B6" w14:textId="77777777" w:rsidR="00582705" w:rsidRPr="00582705" w:rsidRDefault="00582705" w:rsidP="00582705"/>
    <w:p w14:paraId="7325BF98" w14:textId="5ED59BB3" w:rsidR="001279D6" w:rsidRDefault="001279D6" w:rsidP="00E47E0D">
      <w:pPr>
        <w:pStyle w:val="Titre"/>
        <w:rPr>
          <w:lang w:eastAsia="fr-CH"/>
        </w:rPr>
      </w:pPr>
      <w:bookmarkStart w:id="8" w:name="_Toc12958786"/>
      <w:r>
        <w:t xml:space="preserve">Liste des </w:t>
      </w:r>
      <w:r w:rsidRPr="005A1F30">
        <w:t>acronymes</w:t>
      </w:r>
      <w:bookmarkEnd w:id="8"/>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29CE585F" w:rsidR="004F222C" w:rsidRDefault="001279D6" w:rsidP="004F222C">
      <w:pPr>
        <w:pStyle w:val="Titre"/>
      </w:pPr>
      <w:bookmarkStart w:id="9" w:name="_Toc12958787"/>
      <w:r w:rsidRPr="0062170E">
        <w:lastRenderedPageBreak/>
        <w:t>Introduction</w:t>
      </w:r>
      <w:bookmarkStart w:id="10" w:name="__DdeLink__4537_815341517"/>
      <w:bookmarkStart w:id="11" w:name="__DdeLink__4667_8153415172"/>
      <w:bookmarkStart w:id="12" w:name="__DdeLink__4670_8153415172"/>
      <w:bookmarkEnd w:id="9"/>
      <w:bookmarkEnd w:id="10"/>
      <w:bookmarkEnd w:id="11"/>
      <w:bookmarkEnd w:id="12"/>
    </w:p>
    <w:p w14:paraId="24EA5AB9" w14:textId="4DE58617" w:rsidR="00D8281D"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w:t>
      </w:r>
      <w:r w:rsidR="00032414">
        <w:t>n</w:t>
      </w:r>
      <w:r w:rsidR="006750B0">
        <w:t>’</w:t>
      </w:r>
      <w:r w:rsidR="00B771A3">
        <w:t xml:space="preserve">a été </w:t>
      </w:r>
      <w:r>
        <w:t>épargné. Certain</w:t>
      </w:r>
      <w:r w:rsidR="006750B0">
        <w:t>s</w:t>
      </w:r>
      <w:r>
        <w:t xml:space="preserve"> de ces domaines disparaissent </w:t>
      </w:r>
      <w:r w:rsidR="00D8281D">
        <w:t>progressivement</w:t>
      </w:r>
      <w:r>
        <w:t>, certain</w:t>
      </w:r>
      <w:r w:rsidR="00D8281D">
        <w:t>s</w:t>
      </w:r>
      <w:r>
        <w:t xml:space="preserve"> arrivent à tenir le cap malgré la concurrence de l’automatisation, d’autre</w:t>
      </w:r>
      <w:r w:rsidR="006750B0">
        <w:t>s</w:t>
      </w:r>
      <w:r>
        <w:t xml:space="preserve"> métie</w:t>
      </w:r>
      <w:r w:rsidR="00B771A3">
        <w:t>r</w:t>
      </w:r>
      <w:r w:rsidR="006750B0">
        <w:t>s</w:t>
      </w:r>
      <w:r w:rsidR="00B771A3">
        <w:t xml:space="preserve"> meur</w:t>
      </w:r>
      <w:r w:rsidR="006750B0">
        <w:t>ent</w:t>
      </w:r>
      <w:r w:rsidR="00B771A3">
        <w:t xml:space="preserve"> pour donner naissance à de nouveau</w:t>
      </w:r>
      <w:r w:rsidR="006750B0">
        <w:t>x</w:t>
      </w:r>
      <w:r w:rsidR="00B771A3">
        <w:t xml:space="preserve">. </w:t>
      </w:r>
      <w:r w:rsidR="006750B0">
        <w:t>D</w:t>
      </w:r>
      <w:r w:rsidR="00B771A3">
        <w:t xml:space="preserve">ans le cas de l’apprentissage scolaire, il a fallu s’adapter pour survivre, au risque de devenir obsolète, car, encore obligatoire aujourd’hui, l’apprentissage scolaire est un </w:t>
      </w:r>
      <w:r w:rsidR="00145988">
        <w:t xml:space="preserve">des </w:t>
      </w:r>
      <w:r w:rsidR="00B771A3">
        <w:t>piliers de notre société.</w:t>
      </w:r>
      <w:r w:rsidR="001D6900">
        <w:t xml:space="preserve"> </w:t>
      </w:r>
      <w:r w:rsidR="00D8281D">
        <w:t>Cette optique d’aider Hepia à faire évoluer ses outils technologiques, m’a beaucoup influencé pour le choix de ce sujet. En effet, étant moi-même élève dans cet établissement, je comprends la nécessité qu’aurait une plateforme tel</w:t>
      </w:r>
      <w:r w:rsidR="006750B0">
        <w:t>le</w:t>
      </w:r>
      <w:r w:rsidR="00D8281D">
        <w:t xml:space="preserve"> que DojoHepia au sein de </w:t>
      </w:r>
      <w:r w:rsidR="006F6646">
        <w:t xml:space="preserve">son </w:t>
      </w:r>
      <w:r w:rsidR="00D8281D">
        <w:t xml:space="preserve">enseignement. </w:t>
      </w:r>
    </w:p>
    <w:p w14:paraId="4202A95D" w14:textId="77777777" w:rsidR="00083324" w:rsidRDefault="00083324" w:rsidP="00821BBC">
      <w:pPr>
        <w:pStyle w:val="VRAINORMAL"/>
        <w:ind w:firstLine="0"/>
      </w:pPr>
    </w:p>
    <w:p w14:paraId="4E24121C" w14:textId="200F180B" w:rsidR="00F30EB8" w:rsidRDefault="00D8281D" w:rsidP="001D6900">
      <w:pPr>
        <w:pStyle w:val="VRAINORMAL"/>
        <w:ind w:firstLine="0"/>
      </w:pPr>
      <w:r>
        <w:t>Aujourd’hui, beaucoup d’outil</w:t>
      </w:r>
      <w:r w:rsidR="001D6900">
        <w:t>s</w:t>
      </w:r>
      <w:r>
        <w:t xml:space="preserve"> </w:t>
      </w:r>
      <w:r w:rsidR="00145988">
        <w:t>similaire</w:t>
      </w:r>
      <w:r w:rsidR="006750B0">
        <w:t>s</w:t>
      </w:r>
      <w:r w:rsidR="00145988">
        <w:t xml:space="preserve"> à DojoHepia</w:t>
      </w:r>
      <w:r w:rsidR="0012770C">
        <w:t xml:space="preserve"> </w:t>
      </w:r>
      <w:r>
        <w:t>ont vu</w:t>
      </w:r>
      <w:r w:rsidR="006750B0">
        <w:t>s</w:t>
      </w:r>
      <w:r>
        <w:t xml:space="preserve"> le jour</w:t>
      </w:r>
      <w:r w:rsidR="00145988">
        <w:t xml:space="preserve"> sur le Web</w:t>
      </w:r>
      <w:r>
        <w:t>, tel</w:t>
      </w:r>
      <w:r w:rsidR="006750B0">
        <w:t>s</w:t>
      </w:r>
      <w:r>
        <w:t xml:space="preserve"> qu’</w:t>
      </w:r>
      <w:proofErr w:type="spellStart"/>
      <w:r w:rsidR="00F30EB8">
        <w:t>O</w:t>
      </w:r>
      <w:r>
        <w:t>penclassroom</w:t>
      </w:r>
      <w:proofErr w:type="spellEnd"/>
      <w:r>
        <w:t xml:space="preserve">, </w:t>
      </w:r>
      <w:r w:rsidR="00F30EB8">
        <w:t>C</w:t>
      </w:r>
      <w:r>
        <w:t>odinGame ou encore Codewars. Ces outils, bien que très différents les uns des autres, sont des mines d’or d’apprentissage</w:t>
      </w:r>
      <w:r w:rsidR="006750B0">
        <w:t>s</w:t>
      </w:r>
      <w:r>
        <w:t xml:space="preserve"> et de connaissance</w:t>
      </w:r>
      <w:r w:rsidR="006750B0">
        <w:t>s</w:t>
      </w:r>
      <w:r>
        <w:t>.</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 et plus particulièrement Hepia (dans cette thèse) doivent se mettre à jour et se doter d’outils performants pour l’apprentissage</w:t>
      </w:r>
      <w:r w:rsidR="00513FC9">
        <w:t>, pour éviter de ne devenir obsolète</w:t>
      </w:r>
      <w:r w:rsidR="006750B0">
        <w:t>s</w:t>
      </w:r>
      <w:r w:rsidR="00513FC9">
        <w:t xml:space="preserve"> face à </w:t>
      </w:r>
      <w:r w:rsidR="00032414">
        <w:t>face à l’enseignement 2.0</w:t>
      </w:r>
      <w:r w:rsidR="00513FC9">
        <w:t>.</w:t>
      </w:r>
    </w:p>
    <w:p w14:paraId="503DFA09" w14:textId="77777777" w:rsidR="00083324" w:rsidRDefault="00083324" w:rsidP="001D6900">
      <w:pPr>
        <w:pStyle w:val="VRAINORMAL"/>
        <w:ind w:firstLine="0"/>
      </w:pPr>
    </w:p>
    <w:p w14:paraId="023BF181" w14:textId="591E2BAC" w:rsidR="003A520F" w:rsidRPr="00513FC9" w:rsidRDefault="003A520F" w:rsidP="001D6900">
      <w:pPr>
        <w:pStyle w:val="VRAINORMAL"/>
        <w:ind w:firstLine="0"/>
        <w:rPr>
          <w:color w:val="FF0000"/>
        </w:rPr>
      </w:pPr>
      <w:r>
        <w:t>Pour contrer ces plateformes d’apprentissage en ligne, il faut une plateforme robuste, qui s’inspire du présent sans en répéter ses erreurs, et qui a une vision sur le long terme.</w:t>
      </w:r>
      <w:r w:rsidR="00083324">
        <w:t xml:space="preserve"> Et c’est ce que j’ai pour vocation de faire </w:t>
      </w:r>
      <w:r w:rsidR="006750B0">
        <w:t>avec</w:t>
      </w:r>
      <w:r w:rsidR="00083324">
        <w:t xml:space="preserve"> DojoHepia. Depuis que je fais de l’informatique, je ne cesse de m’intéresser à </w:t>
      </w:r>
      <w:r w:rsidR="006750B0">
        <w:t>comprendre pourquoi</w:t>
      </w:r>
      <w:r w:rsidR="00083324">
        <w:t xml:space="preserve"> certains sites internet sont fait de </w:t>
      </w:r>
      <w:r w:rsidR="006750B0">
        <w:t>cette</w:t>
      </w:r>
      <w:r w:rsidR="00083324">
        <w:t xml:space="preserve"> manière, </w:t>
      </w:r>
      <w:r w:rsidR="006750B0">
        <w:t xml:space="preserve">et </w:t>
      </w:r>
      <w:r w:rsidR="00083324">
        <w:t xml:space="preserve">pourquoi les informations s’affichent de cette façon. Mais aussi quelles sont les meilleurs moyens de simplifier au maximum la vie de l’utilisateur, </w:t>
      </w:r>
      <w:r w:rsidR="00E62A66">
        <w:t>pour</w:t>
      </w:r>
      <w:r w:rsidR="00083324">
        <w:t xml:space="preserve"> rendre son voyage d’autant plus </w:t>
      </w:r>
      <w:r w:rsidR="0012770C">
        <w:t>intéressant</w:t>
      </w:r>
      <w:r w:rsidR="00083324">
        <w:t>.</w:t>
      </w:r>
      <w:r w:rsidR="0012770C">
        <w:t xml:space="preserve"> </w:t>
      </w:r>
    </w:p>
    <w:p w14:paraId="782848B4" w14:textId="77777777" w:rsidR="00083324" w:rsidRDefault="00083324" w:rsidP="001D6900">
      <w:pPr>
        <w:pStyle w:val="VRAINORMAL"/>
        <w:ind w:firstLine="0"/>
      </w:pPr>
    </w:p>
    <w:p w14:paraId="6F336BD6" w14:textId="6DDA69EB" w:rsidR="00CE3EBE" w:rsidRPr="00083324" w:rsidRDefault="006F6646" w:rsidP="00083324">
      <w:pPr>
        <w:pStyle w:val="VRAINORMAL"/>
        <w:ind w:firstLine="0"/>
        <w:rPr>
          <w:color w:val="FF0000"/>
        </w:rPr>
      </w:pPr>
      <w:r w:rsidRPr="009A70B5">
        <w:rPr>
          <w:color w:val="000000" w:themeColor="text1"/>
        </w:rPr>
        <w:t>L’objectif principal de ce mémoire est</w:t>
      </w:r>
      <w:r w:rsidR="006750B0">
        <w:rPr>
          <w:color w:val="000000" w:themeColor="text1"/>
        </w:rPr>
        <w:t>,</w:t>
      </w:r>
      <w:r w:rsidRPr="009A70B5">
        <w:rPr>
          <w:color w:val="000000" w:themeColor="text1"/>
        </w:rPr>
        <w:t xml:space="preserve">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r w:rsidR="006750B0">
        <w:rPr>
          <w:color w:val="000000" w:themeColor="text1"/>
        </w:rPr>
        <w:t xml:space="preserve">de </w:t>
      </w:r>
      <w:r w:rsidR="00882389">
        <w:rPr>
          <w:color w:val="000000" w:themeColor="text1"/>
        </w:rPr>
        <w:t>détailler</w:t>
      </w:r>
      <w:r w:rsidR="00CE3EBE">
        <w:rPr>
          <w:color w:val="000000" w:themeColor="text1"/>
        </w:rPr>
        <w:t xml:space="preserve"> l’ensemble du développement de DojoHepia, </w:t>
      </w:r>
      <w:r w:rsidR="006750B0" w:rsidRPr="006750B0">
        <w:rPr>
          <w:color w:val="000000" w:themeColor="text1"/>
        </w:rPr>
        <w:t>de son design, sa conception et sa mise en œuvre</w:t>
      </w:r>
      <w:r w:rsidR="006750B0">
        <w:rPr>
          <w:color w:val="000000" w:themeColor="text1"/>
        </w:rPr>
        <w:t>.</w:t>
      </w:r>
    </w:p>
    <w:p w14:paraId="72157EF7" w14:textId="2101C1D5"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w:t>
      </w:r>
      <w:r w:rsidR="006750B0">
        <w:rPr>
          <w:color w:val="000000" w:themeColor="text1"/>
        </w:rPr>
        <w:t>s</w:t>
      </w:r>
      <w:r w:rsidRPr="009A70B5">
        <w:rPr>
          <w:color w:val="000000" w:themeColor="text1"/>
        </w:rPr>
        <w:t xml:space="preserve"> en ligne, CodinGame et Codewars. J’expliquerai les résultats de mon étude et les éléments que j’ai relevé</w:t>
      </w:r>
      <w:r w:rsidR="006750B0">
        <w:rPr>
          <w:color w:val="000000" w:themeColor="text1"/>
        </w:rPr>
        <w:t>s</w:t>
      </w:r>
      <w:r w:rsidRPr="009A70B5">
        <w:rPr>
          <w:color w:val="000000" w:themeColor="text1"/>
        </w:rPr>
        <w:t>, des avantages et inconvénients, à l’expérience utilisateur.</w:t>
      </w:r>
      <w:r w:rsidR="009A70B5" w:rsidRPr="009A70B5">
        <w:rPr>
          <w:color w:val="000000" w:themeColor="text1"/>
        </w:rPr>
        <w:t xml:space="preserve"> De plus, ce chapitre introduira le système de Gamification que DojoHepia </w:t>
      </w:r>
      <w:r w:rsidR="00990408" w:rsidRPr="009A70B5">
        <w:rPr>
          <w:color w:val="000000" w:themeColor="text1"/>
        </w:rPr>
        <w:t>devra</w:t>
      </w:r>
      <w:r w:rsidR="009A70B5" w:rsidRPr="009A70B5">
        <w:rPr>
          <w:color w:val="000000" w:themeColor="text1"/>
        </w:rPr>
        <w:t xml:space="preserve"> adopt</w:t>
      </w:r>
      <w:r w:rsidR="006750B0">
        <w:rPr>
          <w:color w:val="000000" w:themeColor="text1"/>
        </w:rPr>
        <w:t>er</w:t>
      </w:r>
      <w:r w:rsidR="009A70B5" w:rsidRPr="009A70B5">
        <w:rPr>
          <w:color w:val="000000" w:themeColor="text1"/>
        </w:rPr>
        <w:t xml:space="preserve"> pour fidéliser </w:t>
      </w:r>
      <w:r w:rsidR="00990408">
        <w:rPr>
          <w:color w:val="000000" w:themeColor="text1"/>
        </w:rPr>
        <w:t>de manière optimale</w:t>
      </w:r>
      <w:r w:rsidR="009A70B5" w:rsidRPr="009A70B5">
        <w:rPr>
          <w:color w:val="000000" w:themeColor="text1"/>
        </w:rPr>
        <w:t xml:space="preserve"> ses utilisateur et rendre l’expérience encore plus intéressante.</w:t>
      </w:r>
    </w:p>
    <w:p w14:paraId="5525C670" w14:textId="58B7AFB2" w:rsidR="006750B0" w:rsidRDefault="006750B0" w:rsidP="006750B0">
      <w:pPr>
        <w:pStyle w:val="VRAINORMAL"/>
        <w:ind w:firstLine="0"/>
        <w:rPr>
          <w:color w:val="000000" w:themeColor="text1"/>
        </w:rPr>
      </w:pPr>
      <w:r w:rsidRPr="009A70B5">
        <w:rPr>
          <w:color w:val="000000" w:themeColor="text1"/>
        </w:rPr>
        <w:t xml:space="preserve">Le second chapitre a pour but de décrire </w:t>
      </w:r>
      <w:r>
        <w:rPr>
          <w:color w:val="000000" w:themeColor="text1"/>
        </w:rPr>
        <w:t xml:space="preserve">les fonctionnalités et </w:t>
      </w:r>
      <w:r w:rsidRPr="009A70B5">
        <w:rPr>
          <w:color w:val="000000" w:themeColor="text1"/>
        </w:rPr>
        <w:t>la conception de DojoHepi</w:t>
      </w:r>
      <w:r>
        <w:rPr>
          <w:color w:val="000000" w:themeColor="text1"/>
        </w:rPr>
        <w:t>a. J</w:t>
      </w:r>
      <w:r w:rsidRPr="009A70B5">
        <w:rPr>
          <w:color w:val="000000" w:themeColor="text1"/>
        </w:rPr>
        <w:t>e parlera</w:t>
      </w:r>
      <w:r>
        <w:rPr>
          <w:color w:val="000000" w:themeColor="text1"/>
        </w:rPr>
        <w:t>is</w:t>
      </w:r>
      <w:r w:rsidRPr="009A70B5">
        <w:rPr>
          <w:color w:val="000000" w:themeColor="text1"/>
        </w:rPr>
        <w:t xml:space="preserve"> des décisio</w:t>
      </w:r>
      <w:r>
        <w:rPr>
          <w:color w:val="000000" w:themeColor="text1"/>
        </w:rPr>
        <w:t>ns</w:t>
      </w:r>
      <w:r w:rsidRPr="009A70B5">
        <w:rPr>
          <w:color w:val="000000" w:themeColor="text1"/>
        </w:rPr>
        <w:t xml:space="preserve"> architecturales</w:t>
      </w:r>
      <w:r w:rsidR="00032414">
        <w:rPr>
          <w:color w:val="000000" w:themeColor="text1"/>
        </w:rPr>
        <w:t xml:space="preserve"> et de leur développement sur le long terme. Mais</w:t>
      </w:r>
      <w:r w:rsidRPr="009A70B5">
        <w:rPr>
          <w:color w:val="000000" w:themeColor="text1"/>
        </w:rPr>
        <w:t xml:space="preserve"> </w:t>
      </w:r>
      <w:r w:rsidR="00032414">
        <w:rPr>
          <w:color w:val="000000" w:themeColor="text1"/>
        </w:rPr>
        <w:t xml:space="preserve">aussi </w:t>
      </w:r>
      <w:r w:rsidRPr="009A70B5">
        <w:rPr>
          <w:color w:val="000000" w:themeColor="text1"/>
        </w:rPr>
        <w:t>des choix technologiques fait</w:t>
      </w:r>
      <w:r>
        <w:rPr>
          <w:color w:val="000000" w:themeColor="text1"/>
        </w:rPr>
        <w:t>s</w:t>
      </w:r>
      <w:r w:rsidRPr="009A70B5">
        <w:rPr>
          <w:color w:val="000000" w:themeColor="text1"/>
        </w:rPr>
        <w:t xml:space="preserve"> pour la plateforme</w:t>
      </w:r>
      <w:r w:rsidR="00A52549">
        <w:rPr>
          <w:color w:val="000000" w:themeColor="text1"/>
        </w:rPr>
        <w:t>.</w:t>
      </w:r>
    </w:p>
    <w:p w14:paraId="253AA62F" w14:textId="7999CCA2" w:rsidR="006750B0" w:rsidRDefault="006750B0" w:rsidP="006750B0">
      <w:pPr>
        <w:pStyle w:val="VRAINORMAL"/>
        <w:ind w:firstLine="0"/>
        <w:rPr>
          <w:color w:val="000000" w:themeColor="text1"/>
        </w:rPr>
      </w:pPr>
      <w:r>
        <w:rPr>
          <w:color w:val="000000" w:themeColor="text1"/>
        </w:rPr>
        <w:t>Le troisième et dernier grand chapitre porte son intention sur la mise en œuvre de la plateforme, et de tous ses éléments techniques</w:t>
      </w:r>
      <w:r w:rsidRPr="003A520F">
        <w:rPr>
          <w:color w:val="000000" w:themeColor="text1"/>
        </w:rPr>
        <w:t>. J’aborderai avec plus de détail</w:t>
      </w:r>
      <w:r>
        <w:rPr>
          <w:color w:val="000000" w:themeColor="text1"/>
        </w:rPr>
        <w:t>s</w:t>
      </w:r>
      <w:r w:rsidRPr="003A520F">
        <w:rPr>
          <w:color w:val="000000" w:themeColor="text1"/>
        </w:rPr>
        <w:t xml:space="preserve"> la façon dont a été mis en place l’implémentation de DojoHepia, comment elle réussit à remplir son objectif de plateforme d’apprentissage en ligne, et comment fonctionnent les interactions entre les divers services et composants.</w:t>
      </w:r>
      <w:r w:rsidR="00A52549" w:rsidRPr="00A52549">
        <w:rPr>
          <w:color w:val="000000" w:themeColor="text1"/>
        </w:rPr>
        <w:t xml:space="preserve"> </w:t>
      </w:r>
      <w:r w:rsidR="00671B36" w:rsidRPr="00671B36">
        <w:rPr>
          <w:color w:val="000000" w:themeColor="text1"/>
        </w:rPr>
        <w:t>J’aborderai</w:t>
      </w:r>
      <w:r w:rsidR="00A52549" w:rsidRPr="00671B36">
        <w:rPr>
          <w:color w:val="000000" w:themeColor="text1"/>
        </w:rPr>
        <w:t xml:space="preserve"> aussi </w:t>
      </w:r>
      <w:r w:rsidR="00671B36" w:rsidRPr="00671B36">
        <w:rPr>
          <w:color w:val="000000" w:themeColor="text1"/>
        </w:rPr>
        <w:t>les</w:t>
      </w:r>
      <w:r w:rsidR="00A52549" w:rsidRPr="00671B36">
        <w:rPr>
          <w:color w:val="000000" w:themeColor="text1"/>
        </w:rPr>
        <w:t xml:space="preserve"> choix de conceptions graphiques et d’agencement de l’information qui ont été pris pour que ma plateforme se voie dotée de la meilleure expérience utilisateur possible.</w:t>
      </w:r>
    </w:p>
    <w:p w14:paraId="17EB930E" w14:textId="6ABA29A2" w:rsidR="00083324" w:rsidRDefault="00083324" w:rsidP="00B81C14">
      <w:pPr>
        <w:pStyle w:val="VRAINORMAL"/>
        <w:ind w:firstLine="0"/>
        <w:rPr>
          <w:color w:val="000000" w:themeColor="text1"/>
        </w:rPr>
      </w:pPr>
    </w:p>
    <w:p w14:paraId="11B8D9FB" w14:textId="77777777" w:rsidR="00A52549" w:rsidRDefault="00A52549" w:rsidP="00B81C14">
      <w:pPr>
        <w:pStyle w:val="VRAINORMAL"/>
        <w:ind w:firstLine="0"/>
        <w:rPr>
          <w:color w:val="000000" w:themeColor="text1"/>
        </w:rPr>
      </w:pPr>
    </w:p>
    <w:p w14:paraId="044D55B6" w14:textId="6541B601" w:rsidR="00083324" w:rsidRPr="009A70B5" w:rsidRDefault="00083324" w:rsidP="00083324">
      <w:pPr>
        <w:pStyle w:val="Titre1"/>
      </w:pPr>
      <w:bookmarkStart w:id="13" w:name="_Toc12958788"/>
      <w:r>
        <w:t>DojoHepia</w:t>
      </w:r>
      <w:bookmarkEnd w:id="13"/>
    </w:p>
    <w:p w14:paraId="36C0D869" w14:textId="77777777" w:rsidR="00C73FC3" w:rsidRDefault="00C73FC3" w:rsidP="00C73FC3"/>
    <w:p w14:paraId="2C1871EC" w14:textId="64435095" w:rsidR="006750B0" w:rsidRPr="00083324" w:rsidRDefault="006750B0" w:rsidP="006750B0">
      <w:pPr>
        <w:pStyle w:val="VRAINORMAL"/>
        <w:ind w:firstLine="0"/>
        <w:rPr>
          <w:color w:val="000000" w:themeColor="text1"/>
        </w:rPr>
      </w:pPr>
      <w:r w:rsidRPr="00083324">
        <w:rPr>
          <w:color w:val="000000" w:themeColor="text1"/>
        </w:rPr>
        <w:t>DojoHepia tient son inspiration des arts martiaux japonais, et une notion importante des arts martiaux japonais, et liée au développement informatique est le « kata ». En informatique, le kata est un exercice qu’un programmeur se doit de répéter souvent pour ne pas perdre les basiques d’un langage. Par exemple, il doit chaque mois créer un système de pil</w:t>
      </w:r>
      <w:r>
        <w:rPr>
          <w:color w:val="000000" w:themeColor="text1"/>
        </w:rPr>
        <w:t xml:space="preserve">es </w:t>
      </w:r>
      <w:r w:rsidRPr="00083324">
        <w:rPr>
          <w:color w:val="000000" w:themeColor="text1"/>
        </w:rPr>
        <w:t xml:space="preserve">avec pointeur en C, pour que cela deviennent un automatisme. De cette manière, le programmeur ne perd pas de temps sur ces </w:t>
      </w:r>
      <w:r>
        <w:rPr>
          <w:color w:val="000000" w:themeColor="text1"/>
        </w:rPr>
        <w:t>problèmes</w:t>
      </w:r>
      <w:r w:rsidRPr="00083324">
        <w:rPr>
          <w:color w:val="000000" w:themeColor="text1"/>
        </w:rPr>
        <w:t xml:space="preserve"> lorsqu’un </w:t>
      </w:r>
      <w:r w:rsidR="00671B36">
        <w:rPr>
          <w:color w:val="000000" w:themeColor="text1"/>
        </w:rPr>
        <w:t xml:space="preserve">nouveau </w:t>
      </w:r>
      <w:r w:rsidRPr="00083324">
        <w:rPr>
          <w:color w:val="000000" w:themeColor="text1"/>
        </w:rPr>
        <w:t xml:space="preserve">projet lui est </w:t>
      </w:r>
      <w:r w:rsidR="00671B36">
        <w:rPr>
          <w:color w:val="000000" w:themeColor="text1"/>
        </w:rPr>
        <w:t>attribué</w:t>
      </w:r>
      <w:r w:rsidRPr="00083324">
        <w:rPr>
          <w:color w:val="000000" w:themeColor="text1"/>
        </w:rPr>
        <w:t xml:space="preserve">. </w:t>
      </w:r>
      <w:r w:rsidR="00671B36">
        <w:rPr>
          <w:color w:val="000000" w:themeColor="text1"/>
        </w:rPr>
        <w:t>C</w:t>
      </w:r>
      <w:r>
        <w:rPr>
          <w:color w:val="000000" w:themeColor="text1"/>
        </w:rPr>
        <w:t>’est</w:t>
      </w:r>
      <w:r w:rsidRPr="00083324">
        <w:rPr>
          <w:color w:val="000000" w:themeColor="text1"/>
        </w:rPr>
        <w:t xml:space="preserve"> grâce à cette notion de « kata » que ma plateform</w:t>
      </w:r>
      <w:r>
        <w:rPr>
          <w:color w:val="000000" w:themeColor="text1"/>
        </w:rPr>
        <w:t>e a</w:t>
      </w:r>
      <w:r w:rsidRPr="00083324">
        <w:rPr>
          <w:color w:val="000000" w:themeColor="text1"/>
        </w:rPr>
        <w:t xml:space="preserve"> port</w:t>
      </w:r>
      <w:r>
        <w:rPr>
          <w:color w:val="000000" w:themeColor="text1"/>
        </w:rPr>
        <w:t>é</w:t>
      </w:r>
      <w:r w:rsidRPr="00083324">
        <w:rPr>
          <w:color w:val="000000" w:themeColor="text1"/>
        </w:rPr>
        <w:t xml:space="preserve"> son vocabulaire sur les ar</w:t>
      </w:r>
      <w:r>
        <w:rPr>
          <w:color w:val="000000" w:themeColor="text1"/>
        </w:rPr>
        <w:t>t-</w:t>
      </w:r>
      <w:r w:rsidRPr="00083324">
        <w:rPr>
          <w:color w:val="000000" w:themeColor="text1"/>
        </w:rPr>
        <w:t xml:space="preserve">martiaux japonais et notamment Le </w:t>
      </w:r>
      <w:proofErr w:type="spellStart"/>
      <w:r w:rsidRPr="00083324">
        <w:rPr>
          <w:color w:val="000000" w:themeColor="text1"/>
        </w:rPr>
        <w:t>Shōtōkan-ryū</w:t>
      </w:r>
      <w:proofErr w:type="spellEnd"/>
      <w:r w:rsidRPr="00083324">
        <w:rPr>
          <w:color w:val="000000" w:themeColor="text1"/>
        </w:rPr>
        <w:t xml:space="preserve"> (</w:t>
      </w:r>
      <w:r>
        <w:rPr>
          <w:color w:val="000000" w:themeColor="text1"/>
        </w:rPr>
        <w:t>c’est a</w:t>
      </w:r>
      <w:r w:rsidRPr="00083324">
        <w:rPr>
          <w:color w:val="000000" w:themeColor="text1"/>
        </w:rPr>
        <w:t xml:space="preserve">ussi pourquoi DojoHepia contient le mot « dojo », lieu où l’on pratique les arts martiaux). </w:t>
      </w:r>
    </w:p>
    <w:p w14:paraId="7DB88586" w14:textId="77777777" w:rsidR="000A2253" w:rsidRDefault="000A2253" w:rsidP="00083324">
      <w:pPr>
        <w:pStyle w:val="VRAINORMAL"/>
        <w:ind w:firstLine="0"/>
      </w:pPr>
    </w:p>
    <w:p w14:paraId="2BAC5817" w14:textId="6461507F" w:rsidR="00083324" w:rsidRPr="000A2253" w:rsidRDefault="00FB3452" w:rsidP="00083324">
      <w:pPr>
        <w:pStyle w:val="VRAINORMAL"/>
        <w:ind w:firstLine="0"/>
      </w:pPr>
      <w:r w:rsidRPr="000A2253">
        <w:t>Lexique d</w:t>
      </w:r>
      <w:r w:rsidR="000A2253" w:rsidRPr="000A2253">
        <w:t>es arts martiaux </w:t>
      </w:r>
      <w:r w:rsidR="000A2253" w:rsidRPr="000A2253">
        <w:fldChar w:fldCharType="begin"/>
      </w:r>
      <w:r w:rsidR="000A2253">
        <w:instrText xml:space="preserve"> ADDIN ZOTERO_ITEM CSL_CITATION {"citationID":"k8vnTj6N","properties":{"formattedCitation":"({\\i{}Lexique des arts martiaux} 2019)","plainCitation":"(Lexique des arts martiaux 2019)","noteIndex":0},"citationItems":[{"id":42,"uris":["http://zotero.org/users/local/6OwvRo0M/items/HMEG2FM2"],"uri":["http://zotero.org/users/local/6OwvRo0M/items/HMEG2FM2"],"itemData":{"id":42,"type":"webpage","title":"Lexique des arts martiaux","container-title":"Saintes Karaté Club","URL":"http://www.sainteskarateclub.com/non-categorise/lexique-des-arts-martiaux.html","issued":{"date-parts":[["2019"]]},"accessed":{"date-parts":[["2019",5,28]]}}}],"schema":"https://github.com/citation-style-language/schema/raw/master/csl-citation.json"} </w:instrText>
      </w:r>
      <w:r w:rsidR="000A2253" w:rsidRPr="000A2253">
        <w:fldChar w:fldCharType="separate"/>
      </w:r>
      <w:r w:rsidR="000A2253" w:rsidRPr="000A2253">
        <w:rPr>
          <w:lang w:val="fr-FR"/>
        </w:rPr>
        <w:t>(</w:t>
      </w:r>
      <w:r w:rsidR="000A2253" w:rsidRPr="000A2253">
        <w:rPr>
          <w:i/>
          <w:iCs/>
          <w:lang w:val="fr-FR"/>
        </w:rPr>
        <w:t>Lexique des arts martiaux</w:t>
      </w:r>
      <w:r w:rsidR="000A2253" w:rsidRPr="000A2253">
        <w:rPr>
          <w:lang w:val="fr-FR"/>
        </w:rPr>
        <w:t xml:space="preserve"> 2019)</w:t>
      </w:r>
      <w:r w:rsidR="000A2253" w:rsidRPr="000A2253">
        <w:fldChar w:fldCharType="end"/>
      </w:r>
      <w:r w:rsidR="000A2253" w:rsidRPr="000A2253">
        <w:t>:</w:t>
      </w:r>
    </w:p>
    <w:p w14:paraId="7642C384" w14:textId="42C76639" w:rsidR="006B7C10" w:rsidRPr="000A2253" w:rsidRDefault="000A2253" w:rsidP="000A2253">
      <w:hyperlink r:id="rId15" w:history="1">
        <w:r>
          <w:rPr>
            <w:rStyle w:val="Lienhypertexte"/>
          </w:rPr>
          <w:t>http://www.sainteskarateclub.com/non-categorise/lexique-des-arts-martiaux.html</w:t>
        </w:r>
      </w:hyperlink>
      <w:r w:rsidR="006B7C10">
        <w:br w:type="page"/>
      </w:r>
    </w:p>
    <w:p w14:paraId="1A442716" w14:textId="60A0073E" w:rsidR="00C73FC3" w:rsidRDefault="00C73FC3" w:rsidP="00A25F99">
      <w:pPr>
        <w:pStyle w:val="Titre1"/>
      </w:pPr>
      <w:bookmarkStart w:id="14" w:name="_Toc12958789"/>
      <w:r>
        <w:lastRenderedPageBreak/>
        <w:t>Méthodologie de travail</w:t>
      </w:r>
      <w:bookmarkEnd w:id="14"/>
    </w:p>
    <w:p w14:paraId="73082A8E" w14:textId="4D9CF74E" w:rsidR="006B7C10" w:rsidRDefault="00C73FC3" w:rsidP="00964148">
      <w:pPr>
        <w:pStyle w:val="VRAINORMAL"/>
        <w:ind w:firstLine="0"/>
        <w:rPr>
          <w:rFonts w:ascii="Calibri" w:hAnsi="Calibri" w:cs="Calibri"/>
          <w:color w:val="000000"/>
        </w:rPr>
      </w:pPr>
      <w:r>
        <w:t>Dans le cadre d</w:t>
      </w:r>
      <w:r w:rsidR="006B7C10">
        <w:t>u projet de bachelor</w:t>
      </w:r>
      <w:r>
        <w:t>, et dans l’objectif de nous rapprocher d’un projet d’entreprise moderne, Mr Cavat nous a amené à adopter un mode de travail bien spécifique, que l’on pourrait apparenter à la méthode agile “</w:t>
      </w:r>
      <w:proofErr w:type="spellStart"/>
      <w:r w:rsidR="006B7C10">
        <w:t>Scrum</w:t>
      </w:r>
      <w:proofErr w:type="spellEnd"/>
      <w:r>
        <w:t>”</w:t>
      </w:r>
      <w:r w:rsidR="00734367">
        <w:t xml:space="preserve"> </w:t>
      </w:r>
      <w:r w:rsidR="00734367" w:rsidRPr="007C763E">
        <w:rPr>
          <w:color w:val="000000" w:themeColor="text1"/>
        </w:rPr>
        <w:t>(</w:t>
      </w:r>
      <w:hyperlink r:id="rId16" w:history="1">
        <w:r w:rsidR="007C763E" w:rsidRPr="005A5489">
          <w:rPr>
            <w:rStyle w:val="Lienhypertexte"/>
          </w:rPr>
          <w:t>https://www.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proofErr w:type="spellStart"/>
      <w:r w:rsidR="007C763E" w:rsidRPr="007C763E">
        <w:rPr>
          <w:i/>
          <w:iCs/>
          <w:color w:val="000000"/>
          <w:lang w:val="fr-FR"/>
        </w:rPr>
        <w:t>What</w:t>
      </w:r>
      <w:proofErr w:type="spellEnd"/>
      <w:r w:rsidR="007C763E" w:rsidRPr="007C763E">
        <w:rPr>
          <w:i/>
          <w:iCs/>
          <w:color w:val="000000"/>
          <w:lang w:val="fr-FR"/>
        </w:rPr>
        <w:t xml:space="preserve"> </w:t>
      </w:r>
      <w:proofErr w:type="spellStart"/>
      <w:r w:rsidR="007C763E" w:rsidRPr="007C763E">
        <w:rPr>
          <w:i/>
          <w:iCs/>
          <w:color w:val="000000"/>
          <w:lang w:val="fr-FR"/>
        </w:rPr>
        <w:t>is</w:t>
      </w:r>
      <w:proofErr w:type="spellEnd"/>
      <w:r w:rsidR="007C763E" w:rsidRPr="007C763E">
        <w:rPr>
          <w:i/>
          <w:iCs/>
          <w:color w:val="000000"/>
          <w:lang w:val="fr-FR"/>
        </w:rPr>
        <w:t xml:space="preserve"> </w:t>
      </w:r>
      <w:proofErr w:type="spellStart"/>
      <w:r w:rsidR="007C763E" w:rsidRPr="007C763E">
        <w:rPr>
          <w:i/>
          <w:iCs/>
          <w:color w:val="000000"/>
          <w:lang w:val="fr-FR"/>
        </w:rPr>
        <w:t>Scrum</w:t>
      </w:r>
      <w:proofErr w:type="spellEnd"/>
      <w:r w:rsidR="007C763E" w:rsidRPr="007C763E">
        <w:rPr>
          <w:i/>
          <w:iCs/>
          <w:color w:val="000000"/>
          <w:lang w:val="fr-FR"/>
        </w:rPr>
        <w:t>?</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9C85AAF" w14:textId="77777777" w:rsidR="00964148" w:rsidRPr="00964148" w:rsidRDefault="00964148" w:rsidP="00964148">
      <w:pPr>
        <w:pStyle w:val="VRAINORMAL"/>
        <w:ind w:firstLine="0"/>
        <w:rPr>
          <w:rFonts w:ascii="Calibri" w:hAnsi="Calibri" w:cs="Calibri"/>
          <w:color w:val="000000"/>
        </w:rPr>
      </w:pPr>
    </w:p>
    <w:p w14:paraId="5C811F71" w14:textId="6022CB67" w:rsidR="006B7C10" w:rsidRDefault="00C73FC3" w:rsidP="006B7C10">
      <w:pPr>
        <w:pStyle w:val="Titre2"/>
      </w:pPr>
      <w:bookmarkStart w:id="15" w:name="_Toc12958790"/>
      <w:r>
        <w:t xml:space="preserve">Le </w:t>
      </w:r>
      <w:proofErr w:type="spellStart"/>
      <w:r w:rsidR="006B7C10">
        <w:t>Scrum</w:t>
      </w:r>
      <w:proofErr w:type="spellEnd"/>
      <w:r>
        <w:t xml:space="preserve"> </w:t>
      </w:r>
      <w:proofErr w:type="spellStart"/>
      <w:r w:rsidR="006B7C10">
        <w:t>Board</w:t>
      </w:r>
      <w:bookmarkEnd w:id="15"/>
      <w:proofErr w:type="spellEnd"/>
    </w:p>
    <w:p w14:paraId="5ABE227E" w14:textId="6341876A" w:rsidR="00C73FC3" w:rsidRDefault="00C73FC3" w:rsidP="006B7C10">
      <w:pPr>
        <w:pStyle w:val="VRAINORMAL"/>
        <w:ind w:firstLine="0"/>
      </w:pPr>
      <w:r w:rsidRPr="006B7C10">
        <w:t>Le développement était sépar</w:t>
      </w:r>
      <w:r w:rsidR="00964148">
        <w:t>é</w:t>
      </w:r>
      <w:r w:rsidRPr="006B7C10">
        <w:t xml:space="preserve"> en itération</w:t>
      </w:r>
      <w:r w:rsidR="006750B0">
        <w:t>s</w:t>
      </w:r>
      <w:r w:rsidRPr="006B7C10">
        <w:t xml:space="preserve">,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proofErr w:type="spellStart"/>
      <w:r w:rsidR="00964148">
        <w:t>Scrum</w:t>
      </w:r>
      <w:proofErr w:type="spellEnd"/>
      <w:r w:rsidRPr="006B7C10">
        <w:t xml:space="preserve"> </w:t>
      </w:r>
      <w:proofErr w:type="spellStart"/>
      <w:r w:rsidR="00964148">
        <w:t>Board</w:t>
      </w:r>
      <w:proofErr w:type="spellEnd"/>
      <w:r w:rsidRPr="006B7C10">
        <w:t>”</w:t>
      </w:r>
      <w:r w:rsidR="00964148">
        <w:t xml:space="preserve"> (voir</w:t>
      </w:r>
      <w:r w:rsidR="00613709">
        <w:t xml:space="preserve"> </w:t>
      </w:r>
      <w:r w:rsidR="00613709">
        <w:fldChar w:fldCharType="begin"/>
      </w:r>
      <w:r w:rsidR="00613709">
        <w:instrText xml:space="preserve"> REF _Ref12958868 </w:instrText>
      </w:r>
      <w:r w:rsidR="00613709">
        <w:fldChar w:fldCharType="separate"/>
      </w:r>
      <w:r w:rsidR="00613709">
        <w:t xml:space="preserve">Figure </w:t>
      </w:r>
      <w:r w:rsidR="00613709">
        <w:rPr>
          <w:noProof/>
        </w:rPr>
        <w:t>1</w:t>
      </w:r>
      <w:r w:rsidR="00613709">
        <w:fldChar w:fldCharType="end"/>
      </w:r>
      <w:r w:rsidR="00964148">
        <w:t>)</w:t>
      </w:r>
      <w:r w:rsidRPr="006B7C10">
        <w:t xml:space="preserve">, qui est un tableau physique, rempli de </w:t>
      </w:r>
      <w:r w:rsidR="00964148">
        <w:t xml:space="preserve">tâches sous forme de </w:t>
      </w:r>
      <w:r w:rsidRPr="006B7C10">
        <w:t>post-it, triés et catégorisé</w:t>
      </w:r>
      <w:r w:rsidR="006750B0">
        <w:t>s</w:t>
      </w:r>
      <w:r w:rsidRPr="006B7C10">
        <w:t xml:space="preserve">. </w:t>
      </w:r>
    </w:p>
    <w:p w14:paraId="4B3E1696" w14:textId="7322D9B3" w:rsidR="00C73FC3" w:rsidRDefault="00882389" w:rsidP="00C73FC3">
      <w:pPr>
        <w:spacing w:after="240"/>
      </w:pPr>
      <w:r>
        <w:tab/>
      </w:r>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2FB914BE" w:rsidR="006B7C10" w:rsidRDefault="006B7C10" w:rsidP="006B7C10">
      <w:pPr>
        <w:pStyle w:val="Lgende"/>
        <w:jc w:val="center"/>
      </w:pPr>
      <w:bookmarkStart w:id="16" w:name="_Toc12956512"/>
      <w:bookmarkStart w:id="17" w:name="_Ref12958868"/>
      <w:r>
        <w:t xml:space="preserve">Figure </w:t>
      </w:r>
      <w:r w:rsidR="00521874">
        <w:fldChar w:fldCharType="begin"/>
      </w:r>
      <w:r w:rsidR="00521874">
        <w:instrText xml:space="preserve"> SEQ Figure \* ARABIC </w:instrText>
      </w:r>
      <w:r w:rsidR="00521874">
        <w:fldChar w:fldCharType="separate"/>
      </w:r>
      <w:r w:rsidR="00E72388">
        <w:rPr>
          <w:noProof/>
        </w:rPr>
        <w:t>1</w:t>
      </w:r>
      <w:r w:rsidR="00521874">
        <w:rPr>
          <w:noProof/>
        </w:rPr>
        <w:fldChar w:fldCharType="end"/>
      </w:r>
      <w:bookmarkEnd w:id="17"/>
      <w:r>
        <w:t xml:space="preserve"> - Le </w:t>
      </w:r>
      <w:proofErr w:type="spellStart"/>
      <w:r>
        <w:t>Scrum</w:t>
      </w:r>
      <w:proofErr w:type="spellEnd"/>
      <w:r>
        <w:t xml:space="preserve"> </w:t>
      </w:r>
      <w:proofErr w:type="spellStart"/>
      <w:r>
        <w:t>Board</w:t>
      </w:r>
      <w:proofErr w:type="spellEnd"/>
      <w:r w:rsidR="008904EA">
        <w:t xml:space="preserve"> (AV, 2019)</w:t>
      </w:r>
      <w:bookmarkEnd w:id="16"/>
    </w:p>
    <w:p w14:paraId="27F55807" w14:textId="2850DCF7" w:rsidR="00C73FC3" w:rsidRDefault="00C73FC3" w:rsidP="006B7C10">
      <w:pPr>
        <w:pStyle w:val="NormalWeb"/>
        <w:spacing w:before="0" w:beforeAutospacing="0" w:after="0"/>
      </w:pPr>
    </w:p>
    <w:p w14:paraId="126C7A35" w14:textId="4A2D1DB7" w:rsidR="00C73FC3" w:rsidRDefault="00964148" w:rsidP="00964148">
      <w:pPr>
        <w:pStyle w:val="VRAINORMAL"/>
        <w:ind w:firstLine="0"/>
      </w:pPr>
      <w:r>
        <w:t xml:space="preserve">Les différentes catégories </w:t>
      </w:r>
      <w:r w:rsidR="00F90047">
        <w:t>(à droite, su</w:t>
      </w:r>
      <w:r w:rsidR="00613709">
        <w:t xml:space="preserve">r la </w:t>
      </w:r>
      <w:r w:rsidR="00613709">
        <w:fldChar w:fldCharType="begin"/>
      </w:r>
      <w:r w:rsidR="00613709">
        <w:instrText xml:space="preserve"> REF _Ref12958868 </w:instrText>
      </w:r>
      <w:r w:rsidR="00613709">
        <w:fldChar w:fldCharType="separate"/>
      </w:r>
      <w:r w:rsidR="00613709">
        <w:t xml:space="preserve">Figure </w:t>
      </w:r>
      <w:r w:rsidR="00613709">
        <w:rPr>
          <w:noProof/>
        </w:rPr>
        <w:t>1</w:t>
      </w:r>
      <w:r w:rsidR="00613709">
        <w:fldChar w:fldCharType="end"/>
      </w:r>
      <w:r w:rsidR="00F90047">
        <w:t>) permettaient</w:t>
      </w:r>
      <w:r>
        <w:t xml:space="preserve"> de suivre le fil du développement de l’itération en cours, de valider les tâches terminées et de décider quelle</w:t>
      </w:r>
      <w:r w:rsidR="006750B0">
        <w:t>s</w:t>
      </w:r>
      <w:r>
        <w:t xml:space="preserve"> serai</w:t>
      </w:r>
      <w:r w:rsidR="006750B0">
        <w:t>en</w:t>
      </w:r>
      <w:r>
        <w:t>t les nouvelles tâches pour la prochaine itération.</w:t>
      </w:r>
      <w:r w:rsidR="00246172">
        <w:t xml:space="preserve"> </w:t>
      </w:r>
    </w:p>
    <w:p w14:paraId="11A6E1F6" w14:textId="77777777" w:rsidR="00C73FC3" w:rsidRDefault="00C73FC3" w:rsidP="00C73FC3">
      <w:pPr>
        <w:spacing w:after="240"/>
      </w:pPr>
    </w:p>
    <w:p w14:paraId="304C14CF" w14:textId="77777777" w:rsidR="001D6900" w:rsidRDefault="001D6900" w:rsidP="00821BBC">
      <w:pPr>
        <w:pStyle w:val="VRAINORMAL"/>
        <w:ind w:firstLine="0"/>
      </w:pPr>
    </w:p>
    <w:p w14:paraId="52DC6B70" w14:textId="77777777" w:rsidR="00263716" w:rsidRDefault="00263716" w:rsidP="00E42CE6">
      <w:pPr>
        <w:pStyle w:val="Titre1"/>
      </w:pPr>
    </w:p>
    <w:p w14:paraId="5D4D0068" w14:textId="48A73D03" w:rsidR="004F222C" w:rsidRDefault="004F222C" w:rsidP="00E42CE6">
      <w:pPr>
        <w:pStyle w:val="Titre1"/>
      </w:pPr>
      <w:bookmarkStart w:id="18" w:name="_Toc12958791"/>
      <w:r>
        <w:lastRenderedPageBreak/>
        <w:t>Avant-propos</w:t>
      </w:r>
      <w:bookmarkEnd w:id="18"/>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4D063580"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w:t>
      </w:r>
      <w:r w:rsidR="006750B0">
        <w:t>s</w:t>
      </w:r>
      <w:r>
        <w:t xml:space="preserve">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19" w:name="_Toc12958792"/>
      <w:r>
        <w:t>Vocabulaire</w:t>
      </w:r>
      <w:bookmarkEnd w:id="19"/>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proofErr w:type="spellStart"/>
            <w:r w:rsidRPr="00C73FC3">
              <w:t>Shōtōkan-ryū</w:t>
            </w:r>
            <w:proofErr w:type="spellEnd"/>
            <w:r w:rsidRPr="00C73FC3">
              <w:t>.</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proofErr w:type="spellStart"/>
            <w:r w:rsidRPr="0094618E">
              <w:rPr>
                <w:color w:val="000000"/>
              </w:rPr>
              <w:t>Shoda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proofErr w:type="spellStart"/>
            <w:r w:rsidRPr="0094618E">
              <w:rPr>
                <w:color w:val="000000"/>
              </w:rPr>
              <w:t>Monj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proofErr w:type="spellStart"/>
            <w:r w:rsidRPr="0094618E">
              <w:rPr>
                <w:color w:val="000000"/>
              </w:rPr>
              <w:t>Elève</w:t>
            </w:r>
            <w:proofErr w:type="spellEnd"/>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1F85582B"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proofErr w:type="spellStart"/>
      <w:r w:rsidRPr="00C73FC3">
        <w:t>Shōtōkan-ryū</w:t>
      </w:r>
      <w:proofErr w:type="spellEnd"/>
      <w:r w:rsidRPr="00C73FC3">
        <w:t>. Vous serez donc amené à crois</w:t>
      </w:r>
      <w:r>
        <w:t>er</w:t>
      </w:r>
      <w:r w:rsidRPr="00C73FC3">
        <w:t xml:space="preserve"> des mots comme « Sensei » ou « </w:t>
      </w:r>
      <w:proofErr w:type="spellStart"/>
      <w:r w:rsidRPr="00C73FC3">
        <w:t>Monji</w:t>
      </w:r>
      <w:proofErr w:type="spellEnd"/>
      <w:r w:rsidRPr="00C73FC3">
        <w:t> ».</w:t>
      </w:r>
      <w:r>
        <w:rPr>
          <w:rFonts w:ascii="Arial" w:hAnsi="Arial" w:cs="Arial"/>
          <w:color w:val="000000"/>
          <w:sz w:val="22"/>
          <w:szCs w:val="22"/>
        </w:rPr>
        <w:t xml:space="preserve"> </w:t>
      </w:r>
      <w:r w:rsidRPr="0094618E">
        <w:t xml:space="preserve">Le </w:t>
      </w:r>
      <w:r w:rsidR="00613709">
        <w:fldChar w:fldCharType="begin"/>
      </w:r>
      <w:r w:rsidR="00613709">
        <w:instrText xml:space="preserve"> REF _Ref12958926 </w:instrText>
      </w:r>
      <w:r w:rsidR="00613709">
        <w:fldChar w:fldCharType="separate"/>
      </w:r>
      <w:r w:rsidR="00613709">
        <w:t xml:space="preserve">Tableau </w:t>
      </w:r>
      <w:r w:rsidR="00613709">
        <w:rPr>
          <w:noProof/>
        </w:rPr>
        <w:t>1</w:t>
      </w:r>
      <w:r w:rsidR="00613709">
        <w:fldChar w:fldCharType="end"/>
      </w:r>
      <w:r w:rsidR="008904EA">
        <w:t xml:space="preserve"> </w:t>
      </w:r>
      <w:r w:rsidRPr="0094618E">
        <w:t>a été écrit dans le but de traduire le vocabulaire dans un langage plus professionnel.</w:t>
      </w:r>
      <w:r w:rsidR="00083324">
        <w:t xml:space="preserve">                 </w:t>
      </w:r>
      <w:r w:rsidR="00083324">
        <w:tab/>
      </w:r>
    </w:p>
    <w:p w14:paraId="462CE6EA" w14:textId="4D7B1960" w:rsidR="00434EF4" w:rsidRDefault="00083324" w:rsidP="008904EA">
      <w:pPr>
        <w:pStyle w:val="Lgende"/>
      </w:pPr>
      <w:r>
        <w:tab/>
      </w:r>
      <w:r w:rsidR="008904EA">
        <w:tab/>
      </w:r>
      <w:r w:rsidR="008904EA">
        <w:tab/>
      </w:r>
      <w:r w:rsidR="008904EA">
        <w:tab/>
      </w:r>
      <w:r w:rsidR="008904EA">
        <w:tab/>
      </w:r>
      <w:r w:rsidR="008904EA">
        <w:tab/>
      </w:r>
      <w:r w:rsidR="008904EA">
        <w:tab/>
      </w:r>
      <w:r w:rsidR="008904EA">
        <w:tab/>
        <w:t xml:space="preserve">            </w:t>
      </w:r>
      <w:bookmarkStart w:id="20" w:name="_Toc12956549"/>
      <w:bookmarkStart w:id="21" w:name="_Ref12958926"/>
      <w:r w:rsidR="008904EA">
        <w:t xml:space="preserve">Tableau </w:t>
      </w:r>
      <w:r w:rsidR="00521874">
        <w:fldChar w:fldCharType="begin"/>
      </w:r>
      <w:r w:rsidR="00521874">
        <w:instrText xml:space="preserve"> SEQ Tableau \* ARABIC </w:instrText>
      </w:r>
      <w:r w:rsidR="00521874">
        <w:fldChar w:fldCharType="separate"/>
      </w:r>
      <w:r w:rsidR="005C4995">
        <w:rPr>
          <w:noProof/>
        </w:rPr>
        <w:t>1</w:t>
      </w:r>
      <w:r w:rsidR="00521874">
        <w:rPr>
          <w:noProof/>
        </w:rPr>
        <w:fldChar w:fldCharType="end"/>
      </w:r>
      <w:bookmarkEnd w:id="21"/>
      <w:r w:rsidR="008904EA">
        <w:t xml:space="preserve"> - Vocabulaire de DojoHepia</w:t>
      </w:r>
      <w:bookmarkEnd w:id="20"/>
      <w:r>
        <w:tab/>
      </w:r>
      <w:r>
        <w:tab/>
      </w:r>
      <w:r>
        <w:tab/>
      </w:r>
      <w:r>
        <w:tab/>
      </w:r>
      <w:r>
        <w:tab/>
      </w:r>
      <w:r>
        <w:tab/>
      </w:r>
      <w:r>
        <w:tab/>
      </w:r>
      <w:r>
        <w:tab/>
      </w:r>
      <w:r>
        <w:tab/>
      </w:r>
    </w:p>
    <w:p w14:paraId="74891B66" w14:textId="3CD85FA8" w:rsidR="004F222C" w:rsidRDefault="00434EF4" w:rsidP="00990408">
      <w:pPr>
        <w:pStyle w:val="Titre2"/>
        <w:jc w:val="right"/>
      </w:pPr>
      <w:bookmarkStart w:id="22" w:name="_Toc12958793"/>
      <w:r>
        <w:t>Figures</w:t>
      </w:r>
      <w:bookmarkEnd w:id="22"/>
    </w:p>
    <w:p w14:paraId="04A8CF13" w14:textId="414ADB2F"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 , 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23" w:name="_Toc12958794"/>
      <w:r>
        <w:t>Listing</w:t>
      </w:r>
      <w:bookmarkEnd w:id="23"/>
    </w:p>
    <w:p w14:paraId="3C41642F" w14:textId="2A5FDC0C" w:rsidR="00EE34B9" w:rsidRDefault="00434EF4" w:rsidP="00434EF4">
      <w:pPr>
        <w:pStyle w:val="VRAINORMAL"/>
        <w:ind w:firstLine="0"/>
      </w:pPr>
      <w:r>
        <w:t>Certains paragraphe</w:t>
      </w:r>
      <w:r w:rsidR="006750B0">
        <w:t>s</w:t>
      </w:r>
      <w:r>
        <w:t xml:space="preserve"> </w:t>
      </w:r>
      <w:r w:rsidR="003D5E25">
        <w:t>décrivant</w:t>
      </w:r>
      <w:r>
        <w:t xml:space="preserve"> le fonctionnement de la plateforme sous souvent accompagné</w:t>
      </w:r>
      <w:r w:rsidR="00DF2A1C">
        <w:t>s</w:t>
      </w:r>
      <w:r>
        <w:t xml:space="preserve"> d’encadré</w:t>
      </w:r>
      <w:r w:rsidR="006750B0">
        <w:t>s</w:t>
      </w:r>
      <w:r>
        <w:t xml:space="preserve"> de code. Ces bout</w:t>
      </w:r>
      <w:r w:rsidR="00EE34B9">
        <w:t>s</w:t>
      </w:r>
      <w:r>
        <w:t xml:space="preserve"> de code</w:t>
      </w:r>
      <w:r w:rsidR="003D5E25">
        <w:t>s</w:t>
      </w:r>
      <w:r>
        <w:t xml:space="preserve"> </w:t>
      </w:r>
      <w:r w:rsidR="00EE34B9">
        <w:t xml:space="preserve">sont en anglais et </w:t>
      </w:r>
      <w:r>
        <w:t>proviennent du code source de DojoHepia</w:t>
      </w:r>
      <w:r w:rsidR="00EE34B9">
        <w:t>. Il</w:t>
      </w:r>
      <w:r w:rsidR="003D5E25">
        <w:t>s</w:t>
      </w:r>
      <w:r w:rsidR="00EE34B9">
        <w:t xml:space="preserve"> sont stylisé</w:t>
      </w:r>
      <w:r w:rsidR="003D5E25">
        <w:t>s</w:t>
      </w:r>
      <w:r w:rsidR="00EE34B9">
        <w:t xml:space="preserve">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 xml:space="preserve">Code style 2, </w:t>
            </w:r>
            <w:proofErr w:type="spellStart"/>
            <w:r>
              <w:t>example</w:t>
            </w:r>
            <w:proofErr w:type="spellEnd"/>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048B51C7" w:rsidR="00EE34B9" w:rsidRPr="00EE34B9" w:rsidRDefault="001862BC" w:rsidP="001862BC">
      <w:pPr>
        <w:pStyle w:val="Lgende"/>
        <w:jc w:val="center"/>
      </w:pPr>
      <w:bookmarkStart w:id="24" w:name="_Toc12956561"/>
      <w:r>
        <w:t xml:space="preserve">Listing </w:t>
      </w:r>
      <w:r w:rsidR="00521874">
        <w:fldChar w:fldCharType="begin"/>
      </w:r>
      <w:r w:rsidR="00521874">
        <w:instrText xml:space="preserve"> SEQ Listing \* ARABIC </w:instrText>
      </w:r>
      <w:r w:rsidR="00521874">
        <w:fldChar w:fldCharType="separate"/>
      </w:r>
      <w:r w:rsidR="005C4995">
        <w:rPr>
          <w:noProof/>
        </w:rPr>
        <w:t>1</w:t>
      </w:r>
      <w:r w:rsidR="00521874">
        <w:rPr>
          <w:noProof/>
        </w:rPr>
        <w:fldChar w:fldCharType="end"/>
      </w:r>
      <w:r>
        <w:t xml:space="preserve"> - Exemple de listing</w:t>
      </w:r>
      <w:bookmarkEnd w:id="24"/>
    </w:p>
    <w:p w14:paraId="140B8D9B" w14:textId="6DAC31E7" w:rsidR="00C73FC3" w:rsidRPr="00EE34B9" w:rsidRDefault="00EE34B9" w:rsidP="00EE34B9">
      <w:pPr>
        <w:pStyle w:val="VRAINORMAL"/>
        <w:ind w:firstLine="0"/>
      </w:pPr>
      <w:r>
        <w:t xml:space="preserve">Et seront toujours légendés « Listing </w:t>
      </w:r>
      <w:r w:rsidR="008904EA">
        <w:t>N</w:t>
      </w:r>
      <w:r>
        <w:t> »</w:t>
      </w:r>
    </w:p>
    <w:p w14:paraId="1477132E" w14:textId="69D7BA1B" w:rsidR="000627C1" w:rsidRDefault="000627C1" w:rsidP="000627C1">
      <w:pPr>
        <w:pStyle w:val="Titre"/>
        <w:rPr>
          <w:lang w:val="fr-FR"/>
        </w:rPr>
      </w:pPr>
      <w:bookmarkStart w:id="25" w:name="_Toc12958795"/>
      <w:r>
        <w:rPr>
          <w:lang w:val="fr-FR"/>
        </w:rPr>
        <w:lastRenderedPageBreak/>
        <w:t xml:space="preserve">Chapitre </w:t>
      </w:r>
      <w:r w:rsidR="00FA1D9E">
        <w:rPr>
          <w:lang w:val="fr-FR"/>
        </w:rPr>
        <w:t>1</w:t>
      </w:r>
      <w:r>
        <w:rPr>
          <w:lang w:val="fr-FR"/>
        </w:rPr>
        <w:t> : Analyse</w:t>
      </w:r>
      <w:r w:rsidR="000E41E6">
        <w:rPr>
          <w:lang w:val="fr-FR"/>
        </w:rPr>
        <w:t xml:space="preserve"> fonctionnel</w:t>
      </w:r>
      <w:bookmarkEnd w:id="25"/>
    </w:p>
    <w:p w14:paraId="42954CE1" w14:textId="0543D7CE" w:rsidR="00BB216C" w:rsidRPr="00BB216C" w:rsidRDefault="00BB216C" w:rsidP="000627C1">
      <w:pPr>
        <w:pStyle w:val="Titre1"/>
        <w:rPr>
          <w:rFonts w:cs="Times New Roman"/>
          <w:sz w:val="24"/>
          <w:szCs w:val="24"/>
          <w:lang w:val="fr-FR"/>
        </w:rPr>
      </w:pPr>
      <w:bookmarkStart w:id="26" w:name="_Toc12958796"/>
      <w:r w:rsidRPr="00BB216C">
        <w:rPr>
          <w:lang w:val="fr-FR"/>
        </w:rPr>
        <w:t>Analyse du marché et</w:t>
      </w:r>
      <w:r w:rsidR="00C83ED4">
        <w:rPr>
          <w:lang w:val="fr-FR"/>
        </w:rPr>
        <w:t xml:space="preserve"> des </w:t>
      </w:r>
      <w:r w:rsidRPr="00BB216C">
        <w:rPr>
          <w:lang w:val="fr-FR"/>
        </w:rPr>
        <w:t>besoins</w:t>
      </w:r>
      <w:bookmarkEnd w:id="26"/>
    </w:p>
    <w:p w14:paraId="4A10E7D4" w14:textId="7DC91AEE" w:rsidR="003D5E25" w:rsidRPr="00BB216C" w:rsidRDefault="003D5E25" w:rsidP="003D5E25">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w:t>
      </w:r>
      <w:r>
        <w:rPr>
          <w:lang w:val="fr-FR"/>
        </w:rPr>
        <w:t xml:space="preserve">sieurs grandes plateformes, telle </w:t>
      </w:r>
      <w:r w:rsidRPr="00BB216C">
        <w:rPr>
          <w:lang w:val="fr-FR"/>
        </w:rPr>
        <w:t>que Codewars</w:t>
      </w:r>
      <w:r w:rsidR="00E72388">
        <w:rPr>
          <w:lang w:val="fr-FR"/>
        </w:rPr>
        <w:t xml:space="preserve"> </w:t>
      </w:r>
      <w:r w:rsidRPr="00BB216C">
        <w:rPr>
          <w:lang w:val="fr-FR"/>
        </w:rPr>
        <w:t>ou encore</w:t>
      </w:r>
      <w:r w:rsidR="00E72388">
        <w:rPr>
          <w:lang w:val="fr-FR"/>
        </w:rPr>
        <w:t xml:space="preserve"> </w:t>
      </w:r>
      <w:r w:rsidRPr="00BB216C">
        <w:rPr>
          <w:lang w:val="fr-FR"/>
        </w:rPr>
        <w:t>CodinGame</w:t>
      </w:r>
      <w:r w:rsidR="00E72388">
        <w:rPr>
          <w:lang w:val="fr-FR"/>
        </w:rPr>
        <w:t xml:space="preserve"> </w:t>
      </w:r>
      <w:r w:rsidRPr="00BB216C">
        <w:rPr>
          <w:lang w:val="fr-FR"/>
        </w:rPr>
        <w:t>(ces deux exempl</w:t>
      </w:r>
      <w:r>
        <w:rPr>
          <w:lang w:val="fr-FR"/>
        </w:rPr>
        <w:t>es</w:t>
      </w:r>
      <w:r w:rsidRPr="00BB216C">
        <w:rPr>
          <w:lang w:val="fr-FR"/>
        </w:rPr>
        <w:t xml:space="preserve"> sont loin de se ressembler), et quelques autres plateformes</w:t>
      </w:r>
      <w:r w:rsidRPr="00F217F1">
        <w:rPr>
          <w:color w:val="00B0F0"/>
          <w:lang w:val="fr-FR"/>
        </w:rPr>
        <w:t xml:space="preserve"> </w:t>
      </w:r>
      <w:r w:rsidRPr="00BB216C">
        <w:rPr>
          <w:lang w:val="fr-FR"/>
        </w:rPr>
        <w:t>qui sont plus orientées apprentissage général (te</w:t>
      </w:r>
      <w:r>
        <w:rPr>
          <w:lang w:val="fr-FR"/>
        </w:rPr>
        <w:t>lle</w:t>
      </w:r>
      <w:r w:rsidRPr="00BB216C">
        <w:rPr>
          <w:lang w:val="fr-FR"/>
        </w:rPr>
        <w:t xml:space="preserve"> qu’</w:t>
      </w:r>
      <w:proofErr w:type="spellStart"/>
      <w:r w:rsidRPr="00BB216C">
        <w:rPr>
          <w:lang w:val="fr-FR"/>
        </w:rPr>
        <w:t>openclassroom</w:t>
      </w:r>
      <w:proofErr w:type="spellEnd"/>
      <w:r w:rsidRPr="00BB216C">
        <w:rPr>
          <w:lang w:val="fr-FR"/>
        </w:rPr>
        <w:t>) plutôt que entraînemen</w:t>
      </w:r>
      <w:r>
        <w:rPr>
          <w:lang w:val="fr-FR"/>
        </w:rPr>
        <w:t>t. C’est</w:t>
      </w:r>
      <w:r w:rsidRPr="00BB216C">
        <w:rPr>
          <w:lang w:val="fr-FR"/>
        </w:rPr>
        <w:t xml:space="preserve"> d’ailleurs pour cela que nous n’aborderons pas ces plateformes, car rappelons le, l’objectif de DojoHepia est d’être une plateforme d’apprentissage de programmation o</w:t>
      </w:r>
      <w:r w:rsidRPr="003D5E25">
        <w:rPr>
          <w:lang w:val="fr-FR"/>
        </w:rPr>
        <w:t>ù</w:t>
      </w:r>
      <w:r w:rsidRPr="00BB216C">
        <w:rPr>
          <w:lang w:val="fr-FR"/>
        </w:rPr>
        <w:t xml:space="preserve">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7C3A17C8" w:rsidR="00BB216C" w:rsidRDefault="00E62A66" w:rsidP="003D74B6">
      <w:pPr>
        <w:pStyle w:val="VRAINORMAL"/>
        <w:ind w:firstLine="0"/>
        <w:rPr>
          <w:lang w:val="fr-FR"/>
        </w:rPr>
      </w:pPr>
      <w:r>
        <w:rPr>
          <w:lang w:val="fr-FR"/>
        </w:rPr>
        <w:t>J’aborde</w:t>
      </w:r>
      <w:r w:rsidR="00BB216C" w:rsidRPr="00BB216C">
        <w:rPr>
          <w:lang w:val="fr-FR"/>
        </w:rPr>
        <w:t xml:space="preserve"> ces points à travers l’analyse des sites Codewars </w:t>
      </w:r>
      <w:r w:rsidR="00E72388">
        <w:rPr>
          <w:lang w:val="fr-FR"/>
        </w:rPr>
        <w:t>(</w:t>
      </w:r>
      <w:hyperlink r:id="rId19" w:history="1">
        <w:r w:rsidR="00E72388" w:rsidRPr="001C6FF4">
          <w:rPr>
            <w:rStyle w:val="Lienhypertexte"/>
            <w:lang w:val="fr-FR"/>
          </w:rPr>
          <w:t>codewars.com</w:t>
        </w:r>
      </w:hyperlink>
      <w:r w:rsidR="00E72388">
        <w:rPr>
          <w:lang w:val="fr-FR"/>
        </w:rPr>
        <w:t xml:space="preserve">,  </w:t>
      </w:r>
      <w:r w:rsidR="00E72388">
        <w:rPr>
          <w:lang w:val="fr-FR"/>
        </w:rPr>
        <w:fldChar w:fldCharType="begin"/>
      </w:r>
      <w:r w:rsidR="00E72388">
        <w:rPr>
          <w:lang w:val="fr-FR"/>
        </w:rPr>
        <w:instrText xml:space="preserve"> ADDIN ZOTERO_ITEM CSL_CITATION {"citationID":"3bL7GQtd","properties":{"formattedCitation":"({\\i{}Codewars} 2019)","plainCitation":"(Codewars 2019)","noteIndex":0},"citationItems":[{"id":2,"uris":["http://zotero.org/users/local/6OwvRo0M/items/IKZQP7TM"],"uri":["http://zotero.org/users/local/6OwvRo0M/items/IKZQP7TM"],"itemData":{"id":2,"type":"webpage","title":"Codewars","container-title":"Codewars","abstract":"Codewars is where developers achieve code mastery through challenge. Train on kata in the dojo and reach your highest potential.","URL":"http://www.codewars.com","issued":{"date-parts":[["2019"]]},"accessed":{"date-parts":[["2019",4,16]]}}}],"schema":"https://github.com/citation-style-language/schema/raw/master/csl-citation.json"} </w:instrText>
      </w:r>
      <w:r w:rsidR="00E72388">
        <w:rPr>
          <w:lang w:val="fr-FR"/>
        </w:rPr>
        <w:fldChar w:fldCharType="separate"/>
      </w:r>
      <w:r w:rsidR="00E72388" w:rsidRPr="00613709">
        <w:rPr>
          <w:lang w:val="fr-FR"/>
        </w:rPr>
        <w:t>(</w:t>
      </w:r>
      <w:r w:rsidR="00E72388" w:rsidRPr="00613709">
        <w:rPr>
          <w:i/>
          <w:iCs/>
          <w:lang w:val="fr-FR"/>
        </w:rPr>
        <w:t>Codewars</w:t>
      </w:r>
      <w:r w:rsidR="00E72388" w:rsidRPr="00613709">
        <w:rPr>
          <w:lang w:val="fr-FR"/>
        </w:rPr>
        <w:t xml:space="preserve"> 2019)</w:t>
      </w:r>
      <w:r w:rsidR="00E72388">
        <w:rPr>
          <w:lang w:val="fr-FR"/>
        </w:rPr>
        <w:fldChar w:fldCharType="end"/>
      </w:r>
      <w:r w:rsidR="00E72388">
        <w:rPr>
          <w:lang w:val="fr-FR"/>
        </w:rPr>
        <w:t xml:space="preserve">) </w:t>
      </w:r>
      <w:r w:rsidR="00BB216C" w:rsidRPr="00BB216C">
        <w:rPr>
          <w:lang w:val="fr-FR"/>
        </w:rPr>
        <w:t>et CodinGame</w:t>
      </w:r>
      <w:r w:rsidR="00E72388">
        <w:rPr>
          <w:lang w:val="fr-FR"/>
        </w:rPr>
        <w:t xml:space="preserve"> (</w:t>
      </w:r>
      <w:hyperlink r:id="rId20" w:history="1">
        <w:r w:rsidR="00E72388" w:rsidRPr="001C6FF4">
          <w:rPr>
            <w:rStyle w:val="Lienhypertexte"/>
            <w:lang w:val="fr-FR"/>
          </w:rPr>
          <w:t>www.codingame.com</w:t>
        </w:r>
      </w:hyperlink>
      <w:r w:rsidR="00E72388">
        <w:rPr>
          <w:lang w:val="fr-FR"/>
        </w:rPr>
        <w:t xml:space="preserve">, </w:t>
      </w:r>
      <w:r w:rsidR="00E72388">
        <w:rPr>
          <w:lang w:val="fr-FR"/>
        </w:rPr>
        <w:fldChar w:fldCharType="begin"/>
      </w:r>
      <w:r w:rsidR="00E72388">
        <w:rPr>
          <w:lang w:val="fr-FR"/>
        </w:rPr>
        <w:instrText xml:space="preserve"> ADDIN ZOTERO_ITEM CSL_CITATION {"citationID":"2u0xJsyF","properties":{"formattedCitation":"({\\i{}CodinGame} 2019)","plainCitation":"(CodinGame 2019)","noteIndex":0},"citationItems":[{"id":100,"uris":["http://zotero.org/users/local/6OwvRo0M/items/2EPFWC4Q"],"uri":["http://zotero.org/users/local/6OwvRo0M/items/2EPFWC4Q"],"itemData":{"id":100,"type":"webpage","title":"CodinGame","container-title":"CodinGame","abstract":"CodinGame est une plate-forme de jeux et concours pour les programmeurs, où vous pouvez améliorer vos compétences avec des exercices intéressants (+ de 25 langages supportés)","URL":"https://www.codingame.com/","language":"en","issued":{"date-parts":[["2019"]]},"accessed":{"date-parts":[["2019",4,2]]}}}],"schema":"https://github.com/citation-style-language/schema/raw/master/csl-citation.json"} </w:instrText>
      </w:r>
      <w:r w:rsidR="00E72388">
        <w:rPr>
          <w:lang w:val="fr-FR"/>
        </w:rPr>
        <w:fldChar w:fldCharType="separate"/>
      </w:r>
      <w:r w:rsidR="00E72388" w:rsidRPr="00613709">
        <w:rPr>
          <w:lang w:val="fr-FR"/>
        </w:rPr>
        <w:t>(</w:t>
      </w:r>
      <w:r w:rsidR="00E72388" w:rsidRPr="00613709">
        <w:rPr>
          <w:i/>
          <w:iCs/>
          <w:lang w:val="fr-FR"/>
        </w:rPr>
        <w:t>CodinGame</w:t>
      </w:r>
      <w:r w:rsidR="00E72388" w:rsidRPr="00613709">
        <w:rPr>
          <w:lang w:val="fr-FR"/>
        </w:rPr>
        <w:t xml:space="preserve"> 2019)</w:t>
      </w:r>
      <w:r w:rsidR="00E72388">
        <w:rPr>
          <w:lang w:val="fr-FR"/>
        </w:rPr>
        <w:fldChar w:fldCharType="end"/>
      </w:r>
      <w:r w:rsidR="00E72388">
        <w:rPr>
          <w:lang w:val="fr-FR"/>
        </w:rPr>
        <w:t>)</w:t>
      </w:r>
      <w:r w:rsidR="00BB216C" w:rsidRPr="00BB216C">
        <w:rPr>
          <w:lang w:val="fr-FR"/>
        </w:rPr>
        <w:t xml:space="preserve">, qui sont les sites internet qui se rapprochent le plus de ce que DojoHepia </w:t>
      </w:r>
      <w:r w:rsidR="00FD3667" w:rsidRPr="00BB216C">
        <w:rPr>
          <w:lang w:val="fr-FR"/>
        </w:rPr>
        <w:t>a</w:t>
      </w:r>
      <w:r w:rsidR="00BB216C"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27" w:name="_Toc12958797"/>
      <w:r w:rsidRPr="00193603">
        <w:t>Codewars</w:t>
      </w:r>
      <w:bookmarkEnd w:id="27"/>
    </w:p>
    <w:p w14:paraId="6C2F5FAD" w14:textId="30B2200E" w:rsidR="003D5E25" w:rsidRPr="003D5E25" w:rsidRDefault="003D5E25" w:rsidP="003D5E25">
      <w:pPr>
        <w:pStyle w:val="VRAINORMAL"/>
        <w:ind w:firstLine="0"/>
        <w:rPr>
          <w:lang w:val="fr-FR"/>
        </w:rPr>
      </w:pPr>
      <w:r w:rsidRPr="003D5E25">
        <w:rPr>
          <w:lang w:val="fr-FR"/>
        </w:rPr>
        <w:t xml:space="preserve">Codewars a déjà la notion de dojo et de kata, que je cherche à faire apparaître sur ma plateforme. De plus, cette plateforme axée sur un système de compétition où les utilisateurs se confrontent sur des katas. Ces mêmes katas leurs permettent de gagner en kyu, qui est un grade utilisé dans les arts martiaux. Plus un utilisateur effectue de katas, plus il monte en grade. Dans le Judo traditionnel et ses dérivés, ce système permet de catégoriser les élèves, il est surtout présent dans le Judo européen (au Japon, pays originaire du Judo traditionnel, il existe soit des maîtres, soit des apprenants). Dans le Judo moderne, les </w:t>
      </w:r>
      <w:r w:rsidR="00E72388">
        <w:rPr>
          <w:lang w:val="fr-FR"/>
        </w:rPr>
        <w:t>K</w:t>
      </w:r>
      <w:r w:rsidRPr="003D5E25">
        <w:rPr>
          <w:lang w:val="fr-FR"/>
        </w:rPr>
        <w:t xml:space="preserve">yus et les </w:t>
      </w:r>
      <w:r w:rsidR="00E72388">
        <w:rPr>
          <w:lang w:val="fr-FR"/>
        </w:rPr>
        <w:t>D</w:t>
      </w:r>
      <w:r w:rsidRPr="003D5E25">
        <w:rPr>
          <w:lang w:val="fr-FR"/>
        </w:rPr>
        <w:t xml:space="preserve">ans </w:t>
      </w:r>
      <w:r w:rsidR="00E72388">
        <w:rPr>
          <w:lang w:val="fr-FR"/>
        </w:rPr>
        <w:t xml:space="preserve">(à prononcer </w:t>
      </w:r>
      <w:r w:rsidR="00E72388" w:rsidRPr="00E72388">
        <w:rPr>
          <w:shd w:val="clear" w:color="auto" w:fill="FF0000"/>
          <w:lang w:val="fr-FR"/>
        </w:rPr>
        <w:t>)</w:t>
      </w:r>
      <w:r w:rsidRPr="003D5E25">
        <w:rPr>
          <w:lang w:val="fr-FR"/>
        </w:rPr>
        <w:t>sont les moyens officiels d’imposer une hiérarchie, mais les élèves sont plus habitués à recevoir des ceintures de différentes couleurs. Lors de la réalisation avec succès d’un kata, l’utilisateur gagne des points, qui permettent de faire évoluer un utilisateur dans un tableau des scores, et c’est là que se trouve tout l’aspect compétitif de Codewars.</w:t>
      </w:r>
    </w:p>
    <w:p w14:paraId="476CE4D0" w14:textId="535C13D9" w:rsidR="00BB216C" w:rsidRPr="00BB216C" w:rsidRDefault="00BB216C" w:rsidP="00BB216C">
      <w:pPr>
        <w:pStyle w:val="VRAINORMAL"/>
        <w:rPr>
          <w:lang w:val="fr-FR"/>
        </w:rPr>
      </w:pPr>
    </w:p>
    <w:p w14:paraId="11EE46D5" w14:textId="759DB919" w:rsidR="003D5E25" w:rsidRPr="003D5E25" w:rsidRDefault="00E72388" w:rsidP="003D5E25">
      <w:pPr>
        <w:pStyle w:val="VRAINORMAL"/>
        <w:rPr>
          <w:lang w:val="fr-FR"/>
        </w:rPr>
      </w:pPr>
      <w:r>
        <w:rPr>
          <w:noProof/>
        </w:rPr>
        <mc:AlternateContent>
          <mc:Choice Requires="wps">
            <w:drawing>
              <wp:anchor distT="0" distB="0" distL="114300" distR="114300" simplePos="0" relativeHeight="251671552" behindDoc="0" locked="0" layoutInCell="1" allowOverlap="1" wp14:anchorId="123D9E8F" wp14:editId="5D2CFABA">
                <wp:simplePos x="0" y="0"/>
                <wp:positionH relativeFrom="column">
                  <wp:posOffset>2004060</wp:posOffset>
                </wp:positionH>
                <wp:positionV relativeFrom="paragraph">
                  <wp:posOffset>4139565</wp:posOffset>
                </wp:positionV>
                <wp:extent cx="3938270" cy="635"/>
                <wp:effectExtent l="0" t="0" r="0" b="12065"/>
                <wp:wrapSquare wrapText="bothSides"/>
                <wp:docPr id="47" name="Zone de texte 47"/>
                <wp:cNvGraphicFramePr/>
                <a:graphic xmlns:a="http://schemas.openxmlformats.org/drawingml/2006/main">
                  <a:graphicData uri="http://schemas.microsoft.com/office/word/2010/wordprocessingShape">
                    <wps:wsp>
                      <wps:cNvSpPr txBox="1"/>
                      <wps:spPr>
                        <a:xfrm>
                          <a:off x="0" y="0"/>
                          <a:ext cx="3938270" cy="635"/>
                        </a:xfrm>
                        <a:prstGeom prst="rect">
                          <a:avLst/>
                        </a:prstGeom>
                        <a:solidFill>
                          <a:prstClr val="white"/>
                        </a:solidFill>
                        <a:ln>
                          <a:noFill/>
                        </a:ln>
                      </wps:spPr>
                      <wps:txbx>
                        <w:txbxContent>
                          <w:p w14:paraId="55E3A2C2" w14:textId="6AD170A9" w:rsidR="00BA1D60" w:rsidRPr="0014438F" w:rsidRDefault="00BA1D60" w:rsidP="00E72388">
                            <w:pPr>
                              <w:pStyle w:val="Lgende"/>
                              <w:jc w:val="center"/>
                              <w:rPr>
                                <w:noProof/>
                                <w:lang w:val="fr-FR"/>
                              </w:rPr>
                            </w:pPr>
                            <w:r>
                              <w:t xml:space="preserve">Figure </w:t>
                            </w:r>
                            <w:r>
                              <w:fldChar w:fldCharType="begin"/>
                            </w:r>
                            <w:r>
                              <w:instrText xml:space="preserve"> SEQ Figure \* ARABIC </w:instrText>
                            </w:r>
                            <w:r>
                              <w:fldChar w:fldCharType="separate"/>
                            </w:r>
                            <w:r>
                              <w:rPr>
                                <w:noProof/>
                              </w:rPr>
                              <w:t>2</w:t>
                            </w:r>
                            <w:r>
                              <w:fldChar w:fldCharType="end"/>
                            </w:r>
                            <w:r>
                              <w:t xml:space="preserve"> - Le site </w:t>
                            </w:r>
                            <w:proofErr w:type="spellStart"/>
                            <w:r>
                              <w:t>codewars</w:t>
                            </w:r>
                            <w:proofErr w:type="spellEnd"/>
                            <w:r>
                              <w:t xml:space="preserve"> (Codewars,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23D9E8F" id="_x0000_t202" coordsize="21600,21600" o:spt="202" path="m,l,21600r21600,l21600,xe">
                <v:stroke joinstyle="miter"/>
                <v:path gradientshapeok="t" o:connecttype="rect"/>
              </v:shapetype>
              <v:shape id="Zone de texte 47" o:spid="_x0000_s1026" type="#_x0000_t202" style="position:absolute;left:0;text-align:left;margin-left:157.8pt;margin-top:325.95pt;width:310.1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" stroked="f">
                <v:textbox style="mso-fit-shape-to-text:t" inset="0,0,0,0">
                  <w:txbxContent>
                    <w:p w14:paraId="55E3A2C2" w14:textId="6AD170A9" w:rsidR="00BA1D60" w:rsidRPr="0014438F" w:rsidRDefault="00BA1D60" w:rsidP="00E72388">
                      <w:pPr>
                        <w:pStyle w:val="Lgende"/>
                        <w:jc w:val="center"/>
                        <w:rPr>
                          <w:noProof/>
                          <w:lang w:val="fr-FR"/>
                        </w:rPr>
                      </w:pPr>
                      <w:r>
                        <w:t xml:space="preserve">Figure </w:t>
                      </w:r>
                      <w:r>
                        <w:fldChar w:fldCharType="begin"/>
                      </w:r>
                      <w:r>
                        <w:instrText xml:space="preserve"> SEQ Figure \* ARABIC </w:instrText>
                      </w:r>
                      <w:r>
                        <w:fldChar w:fldCharType="separate"/>
                      </w:r>
                      <w:r>
                        <w:rPr>
                          <w:noProof/>
                        </w:rPr>
                        <w:t>2</w:t>
                      </w:r>
                      <w:r>
                        <w:fldChar w:fldCharType="end"/>
                      </w:r>
                      <w:r>
                        <w:t xml:space="preserve"> - Le site </w:t>
                      </w:r>
                      <w:proofErr w:type="spellStart"/>
                      <w:r>
                        <w:t>codewars</w:t>
                      </w:r>
                      <w:proofErr w:type="spellEnd"/>
                      <w:r>
                        <w:t xml:space="preserve"> (Codewars, 2019)</w:t>
                      </w:r>
                    </w:p>
                  </w:txbxContent>
                </v:textbox>
                <w10:wrap type="square"/>
              </v:shape>
            </w:pict>
          </mc:Fallback>
        </mc:AlternateContent>
      </w:r>
      <w:r>
        <w:rPr>
          <w:noProof/>
          <w:lang w:val="fr-FR"/>
        </w:rPr>
        <w:drawing>
          <wp:anchor distT="0" distB="0" distL="114300" distR="114300" simplePos="0" relativeHeight="251669504" behindDoc="0" locked="0" layoutInCell="1" allowOverlap="1" wp14:anchorId="3CD60554" wp14:editId="57D5D69C">
            <wp:simplePos x="0" y="0"/>
            <wp:positionH relativeFrom="margin">
              <wp:posOffset>2004111</wp:posOffset>
            </wp:positionH>
            <wp:positionV relativeFrom="margin">
              <wp:posOffset>1623873</wp:posOffset>
            </wp:positionV>
            <wp:extent cx="3938400" cy="2797200"/>
            <wp:effectExtent l="0" t="0" r="0" b="0"/>
            <wp:wrapSquare wrapText="bothSides"/>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9-07-02 à 11.35.2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38400" cy="2797200"/>
                    </a:xfrm>
                    <a:prstGeom prst="rect">
                      <a:avLst/>
                    </a:prstGeom>
                  </pic:spPr>
                </pic:pic>
              </a:graphicData>
            </a:graphic>
            <wp14:sizeRelH relativeFrom="margin">
              <wp14:pctWidth>0</wp14:pctWidth>
            </wp14:sizeRelH>
            <wp14:sizeRelV relativeFrom="margin">
              <wp14:pctHeight>0</wp14:pctHeight>
            </wp14:sizeRelV>
          </wp:anchor>
        </w:drawing>
      </w:r>
      <w:r w:rsidR="003D5E25" w:rsidRPr="003D5E25">
        <w:rPr>
          <w:lang w:val="fr-FR"/>
        </w:rPr>
        <w:t>L’interface est très chargée et il est très compliqué de comprendre ou s’orienter lorsqu’on arrive la première fois sur le site. Les informations importantes ne sont pas mises en avant et cela a pour conséquences de bloquer l’utilisateur sur la page un certains nombres de secondes avant qu’il ne trouve ce qu’il cherche. Pour résumer, le site n’est pas “</w:t>
      </w:r>
      <w:proofErr w:type="spellStart"/>
      <w:r w:rsidR="003D5E25" w:rsidRPr="003D5E25">
        <w:rPr>
          <w:lang w:val="fr-FR"/>
        </w:rPr>
        <w:t>beginner-friendly</w:t>
      </w:r>
      <w:proofErr w:type="spellEnd"/>
      <w:r w:rsidR="003D5E25" w:rsidRPr="003D5E25">
        <w:rPr>
          <w:lang w:val="fr-FR"/>
        </w:rPr>
        <w:t>”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s et les Dans) est très important, car il permet de catégoriser les utilisateurs d’une manière à ce que les comparaisons ne deviennent pas péjoratives. En effet, être d’un grade inférieur signifie juste que le niveau de l’utilisateur n’est pas adaptée à certains katas, non pas qu’il est moins bon qu’un autre utilisateur (très représentatif de la mentalité du Judo par exemple). Cette distinction est minime, mais pourtant très importante. De plus, cette plateforme comporte un système très intéressant de commentaires. En effet, à la manière de GitHub, les utilisateurs sont capables d’ouvrir des “Issues” (à traduire par “Problèmes”), qui leurs permettent de mettre en avant un problème sur un kata, ou tout simplement de donner un avis sur celui-ci. Une dernière chose très intéressante, est que lorsque l’on abandonne ou que l’on réussit un exercice, l’utilisateur à accès à un classement des meilleures solutions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28" w:name="_Toc12958798"/>
      <w:r w:rsidRPr="00BB216C">
        <w:t>CodinGame</w:t>
      </w:r>
      <w:bookmarkEnd w:id="28"/>
    </w:p>
    <w:p w14:paraId="3D42A8A4" w14:textId="231611E0" w:rsidR="003D5E25" w:rsidRPr="003D5E25" w:rsidRDefault="003D5E25" w:rsidP="003D5E25">
      <w:pPr>
        <w:pStyle w:val="VRAINORMAL"/>
        <w:ind w:firstLine="0"/>
        <w:rPr>
          <w:lang w:val="fr-FR"/>
        </w:rPr>
      </w:pPr>
      <w:r w:rsidRPr="003D5E25">
        <w:rPr>
          <w:lang w:val="fr-FR"/>
        </w:rPr>
        <w:t xml:space="preserve">CodinGame est un site d’apprentissage en ligne axé jeux vidéo. Le but est de résoudre des puzzles ou des niveaux de jeux en écrivant soi-même les lignes du code. Comme Codewars, et </w:t>
      </w:r>
      <w:r w:rsidRPr="003D5E25">
        <w:rPr>
          <w:lang w:val="fr-FR"/>
        </w:rPr>
        <w:lastRenderedPageBreak/>
        <w:t xml:space="preserve">malgré un système d’aides lors de l’arrivée d’un utilisateur, l’interface est très dispersée et incompréhensible au premier abord. En revanche, l’aspect ludique de la plateforme renforce vraiment la fidélisation des utilisateurs. En effet, ceux-ci sont poussés à voir la plateforme comme un moment où passer du temps et s’amuser plutôt qu’une plateforme pour s’exercer à </w:t>
      </w:r>
      <w:r w:rsidR="00E72388">
        <w:rPr>
          <w:noProof/>
        </w:rPr>
        <mc:AlternateContent>
          <mc:Choice Requires="wps">
            <w:drawing>
              <wp:anchor distT="0" distB="0" distL="114300" distR="114300" simplePos="0" relativeHeight="251674624" behindDoc="0" locked="0" layoutInCell="1" allowOverlap="1" wp14:anchorId="20B890CC" wp14:editId="24DF6430">
                <wp:simplePos x="0" y="0"/>
                <wp:positionH relativeFrom="column">
                  <wp:posOffset>-204470</wp:posOffset>
                </wp:positionH>
                <wp:positionV relativeFrom="paragraph">
                  <wp:posOffset>4237355</wp:posOffset>
                </wp:positionV>
                <wp:extent cx="3938270" cy="635"/>
                <wp:effectExtent l="0" t="0" r="0" b="12065"/>
                <wp:wrapSquare wrapText="bothSides"/>
                <wp:docPr id="50" name="Zone de texte 50"/>
                <wp:cNvGraphicFramePr/>
                <a:graphic xmlns:a="http://schemas.openxmlformats.org/drawingml/2006/main">
                  <a:graphicData uri="http://schemas.microsoft.com/office/word/2010/wordprocessingShape">
                    <wps:wsp>
                      <wps:cNvSpPr txBox="1"/>
                      <wps:spPr>
                        <a:xfrm>
                          <a:off x="0" y="0"/>
                          <a:ext cx="3938270" cy="635"/>
                        </a:xfrm>
                        <a:prstGeom prst="rect">
                          <a:avLst/>
                        </a:prstGeom>
                        <a:solidFill>
                          <a:prstClr val="white"/>
                        </a:solidFill>
                        <a:ln>
                          <a:noFill/>
                        </a:ln>
                      </wps:spPr>
                      <wps:txbx>
                        <w:txbxContent>
                          <w:p w14:paraId="425ACEDD" w14:textId="52ED6D54" w:rsidR="00BA1D60" w:rsidRPr="005E2FC5" w:rsidRDefault="00BA1D60" w:rsidP="00E72388">
                            <w:pPr>
                              <w:pStyle w:val="Lgende"/>
                              <w:jc w:val="center"/>
                              <w:rPr>
                                <w:lang w:val="fr-FR"/>
                              </w:rPr>
                            </w:pPr>
                            <w:r>
                              <w:t xml:space="preserve">Figure </w:t>
                            </w:r>
                            <w:r>
                              <w:fldChar w:fldCharType="begin"/>
                            </w:r>
                            <w:r>
                              <w:instrText xml:space="preserve"> SEQ Figure \* ARABIC </w:instrText>
                            </w:r>
                            <w:r>
                              <w:fldChar w:fldCharType="separate"/>
                            </w:r>
                            <w:r>
                              <w:rPr>
                                <w:noProof/>
                              </w:rPr>
                              <w:t>3</w:t>
                            </w:r>
                            <w:r>
                              <w:fldChar w:fldCharType="end"/>
                            </w:r>
                            <w:r>
                              <w:t xml:space="preserve"> - Le site CodinGame (CodinGame,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890CC" id="Zone de texte 50" o:spid="_x0000_s1027" type="#_x0000_t202" style="position:absolute;left:0;text-align:left;margin-left:-16.1pt;margin-top:333.65pt;width:310.1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" stroked="f">
                <v:textbox style="mso-fit-shape-to-text:t" inset="0,0,0,0">
                  <w:txbxContent>
                    <w:p w14:paraId="425ACEDD" w14:textId="52ED6D54" w:rsidR="00BA1D60" w:rsidRPr="005E2FC5" w:rsidRDefault="00BA1D60" w:rsidP="00E72388">
                      <w:pPr>
                        <w:pStyle w:val="Lgende"/>
                        <w:jc w:val="center"/>
                        <w:rPr>
                          <w:lang w:val="fr-FR"/>
                        </w:rPr>
                      </w:pPr>
                      <w:r>
                        <w:t xml:space="preserve">Figure </w:t>
                      </w:r>
                      <w:r>
                        <w:fldChar w:fldCharType="begin"/>
                      </w:r>
                      <w:r>
                        <w:instrText xml:space="preserve"> SEQ Figure \* ARABIC </w:instrText>
                      </w:r>
                      <w:r>
                        <w:fldChar w:fldCharType="separate"/>
                      </w:r>
                      <w:r>
                        <w:rPr>
                          <w:noProof/>
                        </w:rPr>
                        <w:t>3</w:t>
                      </w:r>
                      <w:r>
                        <w:fldChar w:fldCharType="end"/>
                      </w:r>
                      <w:r>
                        <w:t xml:space="preserve"> - Le site CodinGame (CodinGame, 2019)</w:t>
                      </w:r>
                    </w:p>
                  </w:txbxContent>
                </v:textbox>
                <w10:wrap type="square"/>
              </v:shape>
            </w:pict>
          </mc:Fallback>
        </mc:AlternateContent>
      </w:r>
      <w:r w:rsidR="00E72388">
        <w:rPr>
          <w:noProof/>
          <w:lang w:val="fr-FR"/>
        </w:rPr>
        <w:drawing>
          <wp:anchor distT="0" distB="0" distL="114300" distR="114300" simplePos="0" relativeHeight="251672576" behindDoc="0" locked="0" layoutInCell="1" allowOverlap="1" wp14:anchorId="435233BA" wp14:editId="137CD627">
            <wp:simplePos x="0" y="0"/>
            <wp:positionH relativeFrom="margin">
              <wp:posOffset>-204537</wp:posOffset>
            </wp:positionH>
            <wp:positionV relativeFrom="margin">
              <wp:posOffset>1383632</wp:posOffset>
            </wp:positionV>
            <wp:extent cx="3938270" cy="2797175"/>
            <wp:effectExtent l="0" t="0" r="0" b="0"/>
            <wp:wrapSquare wrapText="bothSides"/>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9-07-02 à 11.36.2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38270" cy="2797175"/>
                    </a:xfrm>
                    <a:prstGeom prst="rect">
                      <a:avLst/>
                    </a:prstGeom>
                  </pic:spPr>
                </pic:pic>
              </a:graphicData>
            </a:graphic>
          </wp:anchor>
        </w:drawing>
      </w:r>
      <w:r w:rsidRPr="003D5E25">
        <w:rPr>
          <w:lang w:val="fr-FR"/>
        </w:rPr>
        <w:t>programmer, même si ça n’en reste pas moins l’objectif du site.</w:t>
      </w:r>
    </w:p>
    <w:p w14:paraId="7EE41153" w14:textId="7540832F" w:rsidR="00BB216C" w:rsidRPr="003D5E25" w:rsidRDefault="003D5E25" w:rsidP="003D5E25">
      <w:pPr>
        <w:pStyle w:val="VRAINORMAL"/>
        <w:ind w:firstLine="0"/>
        <w:rPr>
          <w:lang w:val="fr-FR"/>
        </w:rPr>
      </w:pPr>
      <w:r w:rsidRPr="003D5E25">
        <w:rPr>
          <w:lang w:val="fr-FR"/>
        </w:rPr>
        <w:t xml:space="preserve">Une fonctionnalité non indispensable mais qui n’en reste pas moins intéressante, est que l’utilisateur peut changer le thème du site entre Light et </w:t>
      </w:r>
      <w:proofErr w:type="spellStart"/>
      <w:r w:rsidRPr="003D5E25">
        <w:rPr>
          <w:lang w:val="fr-FR"/>
        </w:rPr>
        <w:t>Dark</w:t>
      </w:r>
      <w:proofErr w:type="spellEnd"/>
      <w:r w:rsidRPr="003D5E25">
        <w:rPr>
          <w:lang w:val="fr-FR"/>
        </w:rPr>
        <w:t xml:space="preserve"> (lumineux et sombre), ce qui offre à l’utilisateur un moyen de personnaliser son espace d'entraînement (même si ce n’est que très minime).</w:t>
      </w:r>
    </w:p>
    <w:p w14:paraId="0E798A7A" w14:textId="628D9CAB" w:rsidR="00BB216C" w:rsidRPr="00BB216C" w:rsidRDefault="00BB216C" w:rsidP="009C0196">
      <w:pPr>
        <w:pStyle w:val="VRAINORMAL"/>
        <w:ind w:firstLine="0"/>
        <w:rPr>
          <w:lang w:val="fr-FR"/>
        </w:rPr>
      </w:pPr>
      <w:r w:rsidRPr="00BB216C">
        <w:rPr>
          <w:lang w:val="fr-FR"/>
        </w:rPr>
        <w:t>Comme CodinGame est axé sur l’esprit jeu</w:t>
      </w:r>
      <w:r w:rsidR="003D5E25">
        <w:rPr>
          <w:lang w:val="fr-FR"/>
        </w:rPr>
        <w:t xml:space="preserve"> </w:t>
      </w:r>
      <w:r w:rsidRPr="00BB216C">
        <w:rPr>
          <w:lang w:val="fr-FR"/>
        </w:rPr>
        <w:t xml:space="preserve">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xml:space="preserve">. De plus, la plateforme se voit dotée d’un système d’ami, qui permet de comparer son avancement par rapport à </w:t>
      </w:r>
      <w:r w:rsidR="003D5E25">
        <w:rPr>
          <w:lang w:val="fr-FR"/>
        </w:rPr>
        <w:t>soi</w:t>
      </w:r>
      <w:r w:rsidRPr="00BB216C">
        <w:rPr>
          <w:lang w:val="fr-FR"/>
        </w:rPr>
        <w:t>, et de visualiser leur</w:t>
      </w:r>
      <w:r w:rsidR="003D5E25">
        <w:rPr>
          <w:lang w:val="fr-FR"/>
        </w:rPr>
        <w:t>s</w:t>
      </w:r>
      <w:r w:rsidRPr="00BB216C">
        <w:rPr>
          <w:lang w:val="fr-FR"/>
        </w:rPr>
        <w:t xml:space="preserve">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9" w:name="_Toc12958799"/>
      <w:r>
        <w:t>Points relevés</w:t>
      </w:r>
      <w:bookmarkEnd w:id="29"/>
      <w:r w:rsidR="00BB216C" w:rsidRPr="00BB216C">
        <w:t xml:space="preserve"> </w:t>
      </w:r>
    </w:p>
    <w:p w14:paraId="5B15B874" w14:textId="1064947D" w:rsidR="003D5E25" w:rsidRPr="003D5E25" w:rsidRDefault="003D5E25" w:rsidP="003D5E25">
      <w:pPr>
        <w:pStyle w:val="VRAINORMAL"/>
        <w:ind w:firstLine="0"/>
        <w:rPr>
          <w:lang w:val="fr-FR"/>
        </w:rPr>
      </w:pPr>
      <w:r w:rsidRPr="003D5E25">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s devront tôt ou tard être implémentés pour DojoHepia afin de rendre la plateforme encore plus fonctionnelle et plus agréable à utiliser. Notamment, un système général de clans, et de tableaux des scores, où les utilisateurs de l’application pourront s’affronter pour monter dans le classement, en solo ou en équipe. Il faudra toutefois modérer le côté compétitif pour éviter que cela ne devienne ingérable et que les joueurs se mettent à tricher pour devenir meilleurs que les autres équipes, car l’objectif de notre plateforme est </w:t>
      </w:r>
      <w:r w:rsidRPr="003D5E25">
        <w:rPr>
          <w:lang w:val="fr-FR"/>
        </w:rPr>
        <w:lastRenderedPageBreak/>
        <w:t xml:space="preserve">l’apprentissage avant tout. </w:t>
      </w:r>
      <w:r w:rsidR="00BA1D60">
        <w:rPr>
          <w:lang w:val="fr-FR"/>
        </w:rPr>
        <w:t xml:space="preserve"> </w:t>
      </w:r>
      <w:r w:rsidRPr="003D5E25">
        <w:rPr>
          <w:lang w:val="fr-FR"/>
        </w:rPr>
        <w:t>Monter en grade implique un système de points gagnés et d'obtention de grade, qui permettent de se rapprocher d’un outil ludique où l'apprenant apprécie y passer du temps. Ce système permettrai de débloquer la fonctionnalité de création de kata, aux utilisateurs ayants le grade minimum requis.</w:t>
      </w:r>
    </w:p>
    <w:p w14:paraId="1CCC8CFE" w14:textId="77777777" w:rsidR="003D5E25" w:rsidRPr="003D5E25" w:rsidRDefault="003D5E25" w:rsidP="003D5E25">
      <w:pPr>
        <w:pStyle w:val="VRAINORMAL"/>
        <w:ind w:firstLine="0"/>
        <w:rPr>
          <w:lang w:val="fr-FR"/>
        </w:rPr>
      </w:pPr>
    </w:p>
    <w:p w14:paraId="6E49B121" w14:textId="23215E11" w:rsidR="003D5E25" w:rsidRPr="003D5E25" w:rsidRDefault="003D5E25" w:rsidP="003D5E25">
      <w:pPr>
        <w:pStyle w:val="VRAINORMAL"/>
        <w:ind w:firstLine="0"/>
        <w:rPr>
          <w:lang w:val="fr-FR"/>
        </w:rPr>
      </w:pPr>
      <w:r w:rsidRPr="003D5E25">
        <w:rPr>
          <w:lang w:val="fr-FR"/>
        </w:rPr>
        <w:t>Un dernier point qui permettrait de rendre la plateforme plus vivante, est l’implémentation d’un système de commentaires et de liste d’amis. Ces deux fonctionnalités permettraient aux utilisateurs de noter les exercices auxquels ils participent, mettre en avant des points importants, mais aussi de conseiller les nouveaux apprenants. Quant à la liste d’amis, un système complet permettrait d'accéder à l'avancement de nos amis, et de pouvoir leurs parler en temps réel à l’aide d’une messagerie.</w:t>
      </w:r>
    </w:p>
    <w:p w14:paraId="61213257" w14:textId="77777777" w:rsidR="0027189F" w:rsidRDefault="0027189F" w:rsidP="0027189F">
      <w:pPr>
        <w:pStyle w:val="VRAINORMAL"/>
        <w:ind w:firstLine="0"/>
        <w:rPr>
          <w:lang w:val="fr-FR"/>
        </w:rPr>
      </w:pPr>
    </w:p>
    <w:p w14:paraId="753B2838" w14:textId="42CAA1AA" w:rsidR="0027189F" w:rsidRPr="00BA1D60" w:rsidRDefault="0027189F" w:rsidP="00BA1D60">
      <w:pPr>
        <w:pStyle w:val="Titre1"/>
        <w:rPr>
          <w:lang w:val="fr-FR"/>
        </w:rPr>
      </w:pPr>
      <w:bookmarkStart w:id="30" w:name="_Toc12958800"/>
      <w:r>
        <w:rPr>
          <w:lang w:val="fr-FR"/>
        </w:rPr>
        <w:t>Gamification</w:t>
      </w:r>
      <w:bookmarkEnd w:id="30"/>
    </w:p>
    <w:p w14:paraId="49CD721E" w14:textId="77777777" w:rsidR="00BB216C" w:rsidRDefault="00BB216C" w:rsidP="00BB216C">
      <w:pPr>
        <w:rPr>
          <w:lang w:val="fr-FR"/>
        </w:rPr>
      </w:pPr>
    </w:p>
    <w:p w14:paraId="3A2FF21E" w14:textId="5FCECBC2" w:rsidR="00E62A66" w:rsidRDefault="00E62A66" w:rsidP="00513FC9">
      <w:pPr>
        <w:pStyle w:val="VRAINORMAL"/>
        <w:ind w:firstLine="0"/>
        <w:rPr>
          <w:lang w:val="fr-FR"/>
        </w:rPr>
      </w:pPr>
      <w:r>
        <w:rPr>
          <w:lang w:val="fr-FR"/>
        </w:rPr>
        <w:t>La « Gamification » (ou ludification, en français)</w:t>
      </w:r>
      <w:r w:rsidR="00464309">
        <w:rPr>
          <w:lang w:val="fr-FR"/>
        </w:rPr>
        <w:t>, est l’utilisation de mécanisme de jeu et de récompenses permettant de rendre ludique des activités de tou</w:t>
      </w:r>
      <w:r w:rsidR="003D5E25">
        <w:rPr>
          <w:lang w:val="fr-FR"/>
        </w:rPr>
        <w:t>s</w:t>
      </w:r>
      <w:r w:rsidR="00464309">
        <w:rPr>
          <w:lang w:val="fr-FR"/>
        </w:rPr>
        <w:t xml:space="preserve"> genre</w:t>
      </w:r>
      <w:r w:rsidR="003D5E25">
        <w:rPr>
          <w:lang w:val="fr-FR"/>
        </w:rPr>
        <w:t>s</w:t>
      </w:r>
      <w:r w:rsidR="00464309">
        <w:rPr>
          <w:lang w:val="fr-FR"/>
        </w:rPr>
        <w:t>. Très appliquée, et surtout en</w:t>
      </w:r>
      <w:r w:rsidR="0025193F">
        <w:rPr>
          <w:lang w:val="fr-FR"/>
        </w:rPr>
        <w:t xml:space="preserve"> informatique</w:t>
      </w:r>
      <w:r w:rsidR="00464309">
        <w:rPr>
          <w:lang w:val="fr-FR"/>
        </w:rPr>
        <w:t>, c’est un point très important</w:t>
      </w:r>
      <w:r w:rsidR="003D5E25">
        <w:rPr>
          <w:lang w:val="fr-FR"/>
        </w:rPr>
        <w:t xml:space="preserve"> pour une</w:t>
      </w:r>
      <w:r w:rsidR="00464309">
        <w:rPr>
          <w:lang w:val="fr-FR"/>
        </w:rPr>
        <w:t xml:space="preserve"> application, car cela permet de fidéliser l’utilisateur à la plateforme et de lui donner envie de revenir pour </w:t>
      </w:r>
      <w:r w:rsidR="0025193F">
        <w:rPr>
          <w:lang w:val="fr-FR"/>
        </w:rPr>
        <w:t>s’améliorer</w:t>
      </w:r>
      <w:r w:rsidR="00464309">
        <w:rPr>
          <w:lang w:val="fr-FR"/>
        </w:rPr>
        <w:t>.</w:t>
      </w:r>
    </w:p>
    <w:p w14:paraId="7CB54642" w14:textId="515547EA" w:rsidR="00730B2C" w:rsidRDefault="00730B2C" w:rsidP="00513FC9">
      <w:pPr>
        <w:pStyle w:val="VRAINORMAL"/>
        <w:ind w:firstLine="0"/>
        <w:rPr>
          <w:lang w:val="fr-FR"/>
        </w:rPr>
      </w:pPr>
    </w:p>
    <w:p w14:paraId="4FB4B240" w14:textId="386787AB" w:rsidR="00730B2C" w:rsidRPr="00730B2C" w:rsidRDefault="00730B2C" w:rsidP="00513FC9">
      <w:pPr>
        <w:pStyle w:val="VRAINORMAL"/>
        <w:ind w:firstLine="0"/>
        <w:rPr>
          <w:u w:val="single"/>
          <w:lang w:val="fr-FR"/>
        </w:rPr>
      </w:pPr>
      <w:r w:rsidRPr="00730B2C">
        <w:rPr>
          <w:u w:val="single"/>
          <w:lang w:val="fr-FR"/>
        </w:rPr>
        <w:t>L’actuel état de la plateforme n’inclut aucun de ces mécanisme de gamification, pour la simple et bonne raison que l’ensemble des tâches concernant cette partie de DojoHepia sont restées dans les non-faits, au détriment de tâches plus importantes.</w:t>
      </w:r>
    </w:p>
    <w:p w14:paraId="4A94DA9B" w14:textId="77777777" w:rsidR="00730B2C" w:rsidRDefault="00730B2C" w:rsidP="00513FC9">
      <w:pPr>
        <w:pStyle w:val="VRAINORMAL"/>
        <w:ind w:firstLine="0"/>
        <w:rPr>
          <w:lang w:val="fr-FR"/>
        </w:rPr>
      </w:pPr>
    </w:p>
    <w:p w14:paraId="36D9F6DC" w14:textId="5FBDD8B1" w:rsidR="00464309" w:rsidRDefault="00730B2C" w:rsidP="00464309">
      <w:pPr>
        <w:pStyle w:val="VRAINORMAL"/>
        <w:ind w:firstLine="0"/>
        <w:rPr>
          <w:lang w:val="fr-FR"/>
        </w:rPr>
      </w:pPr>
      <w:r>
        <w:rPr>
          <w:lang w:val="fr-FR"/>
        </w:rPr>
        <w:t>Toutefois, à</w:t>
      </w:r>
      <w:r w:rsidR="00464309">
        <w:rPr>
          <w:lang w:val="fr-FR"/>
        </w:rPr>
        <w:t xml:space="preserve"> l’aide de l’analyse du marché et des points relevé</w:t>
      </w:r>
      <w:r w:rsidR="003D5E25">
        <w:rPr>
          <w:lang w:val="fr-FR"/>
        </w:rPr>
        <w:t>s</w:t>
      </w:r>
      <w:r w:rsidR="00464309">
        <w:rPr>
          <w:lang w:val="fr-FR"/>
        </w:rPr>
        <w:t>,</w:t>
      </w:r>
      <w:r w:rsidR="00B4226E">
        <w:rPr>
          <w:lang w:val="fr-FR"/>
        </w:rPr>
        <w:t xml:space="preserve"> </w:t>
      </w:r>
      <w:r w:rsidR="007D0D99">
        <w:rPr>
          <w:lang w:val="fr-FR"/>
        </w:rPr>
        <w:t>j’ai</w:t>
      </w:r>
      <w:r w:rsidR="00B4226E">
        <w:rPr>
          <w:lang w:val="fr-FR"/>
        </w:rPr>
        <w:t xml:space="preserve"> </w:t>
      </w:r>
      <w:r w:rsidR="007D0D99">
        <w:rPr>
          <w:lang w:val="fr-FR"/>
        </w:rPr>
        <w:t>pu</w:t>
      </w:r>
      <w:r w:rsidR="00B4226E">
        <w:rPr>
          <w:lang w:val="fr-FR"/>
        </w:rPr>
        <w:t xml:space="preserve"> dresser une liste de fonctionnalité</w:t>
      </w:r>
      <w:r w:rsidR="003D5E25">
        <w:rPr>
          <w:lang w:val="fr-FR"/>
        </w:rPr>
        <w:t>s</w:t>
      </w:r>
      <w:r w:rsidR="00B4226E">
        <w:rPr>
          <w:lang w:val="fr-FR"/>
        </w:rPr>
        <w:t xml:space="preserve">, que DojoHepia pourrait avoir, pour rendre la plateforme </w:t>
      </w:r>
      <w:r w:rsidR="00B372EB">
        <w:rPr>
          <w:lang w:val="fr-FR"/>
        </w:rPr>
        <w:t xml:space="preserve">plus </w:t>
      </w:r>
      <w:r w:rsidR="00B4226E">
        <w:rPr>
          <w:lang w:val="fr-FR"/>
        </w:rPr>
        <w:t>intéressante et ludique :</w:t>
      </w:r>
    </w:p>
    <w:p w14:paraId="3754FB86" w14:textId="461CAB3D" w:rsidR="00464309" w:rsidRDefault="00464309" w:rsidP="00464309">
      <w:pPr>
        <w:pStyle w:val="VRAINORMAL"/>
        <w:numPr>
          <w:ilvl w:val="0"/>
          <w:numId w:val="33"/>
        </w:numPr>
        <w:rPr>
          <w:lang w:val="fr-FR"/>
        </w:rPr>
      </w:pPr>
      <w:r>
        <w:rPr>
          <w:lang w:val="fr-FR"/>
        </w:rPr>
        <w:t>Un système de score</w:t>
      </w:r>
      <w:r w:rsidR="00B372EB">
        <w:rPr>
          <w:lang w:val="fr-FR"/>
        </w:rPr>
        <w:t xml:space="preserve"> personnel</w:t>
      </w:r>
    </w:p>
    <w:p w14:paraId="6690CC02" w14:textId="5DBBB870" w:rsidR="00464309" w:rsidRDefault="00464309" w:rsidP="00464309">
      <w:pPr>
        <w:pStyle w:val="VRAINORMAL"/>
        <w:numPr>
          <w:ilvl w:val="1"/>
          <w:numId w:val="33"/>
        </w:numPr>
        <w:rPr>
          <w:lang w:val="fr-FR"/>
        </w:rPr>
      </w:pPr>
      <w:r>
        <w:rPr>
          <w:lang w:val="fr-FR"/>
        </w:rPr>
        <w:t>Un Tableau des scores</w:t>
      </w:r>
    </w:p>
    <w:p w14:paraId="059F944E" w14:textId="112ED7D8" w:rsidR="00B372EB" w:rsidRDefault="00B372EB" w:rsidP="00464309">
      <w:pPr>
        <w:pStyle w:val="VRAINORMAL"/>
        <w:numPr>
          <w:ilvl w:val="1"/>
          <w:numId w:val="33"/>
        </w:numPr>
        <w:rPr>
          <w:lang w:val="fr-FR"/>
        </w:rPr>
      </w:pPr>
      <w:r>
        <w:rPr>
          <w:lang w:val="fr-FR"/>
        </w:rPr>
        <w:t>Un système de rang</w:t>
      </w:r>
      <w:r w:rsidR="003D5E25">
        <w:rPr>
          <w:lang w:val="fr-FR"/>
        </w:rPr>
        <w:t>s</w:t>
      </w:r>
    </w:p>
    <w:p w14:paraId="1D262133" w14:textId="11CB3C0C" w:rsidR="00B372EB" w:rsidRDefault="00B372EB" w:rsidP="00464309">
      <w:pPr>
        <w:pStyle w:val="VRAINORMAL"/>
        <w:numPr>
          <w:ilvl w:val="1"/>
          <w:numId w:val="33"/>
        </w:numPr>
        <w:rPr>
          <w:lang w:val="fr-FR"/>
        </w:rPr>
      </w:pPr>
      <w:r>
        <w:rPr>
          <w:lang w:val="fr-FR"/>
        </w:rPr>
        <w:t>Fonctionnalités à débloquer</w:t>
      </w:r>
    </w:p>
    <w:p w14:paraId="3DDBCD5D" w14:textId="4D1B2F44" w:rsidR="00464309" w:rsidRDefault="00464309" w:rsidP="00464309">
      <w:pPr>
        <w:pStyle w:val="VRAINORMAL"/>
        <w:numPr>
          <w:ilvl w:val="0"/>
          <w:numId w:val="33"/>
        </w:numPr>
        <w:rPr>
          <w:lang w:val="fr-FR"/>
        </w:rPr>
      </w:pPr>
      <w:r>
        <w:rPr>
          <w:lang w:val="fr-FR"/>
        </w:rPr>
        <w:lastRenderedPageBreak/>
        <w:t>Un système d</w:t>
      </w:r>
      <w:r w:rsidR="00B4226E">
        <w:rPr>
          <w:lang w:val="fr-FR"/>
        </w:rPr>
        <w:t>’équipe</w:t>
      </w:r>
      <w:r w:rsidR="003D5E25">
        <w:rPr>
          <w:lang w:val="fr-FR"/>
        </w:rPr>
        <w:t>s</w:t>
      </w:r>
    </w:p>
    <w:p w14:paraId="3D16D011" w14:textId="4E0FF15E" w:rsidR="00B4226E" w:rsidRDefault="00464309" w:rsidP="00B4226E">
      <w:pPr>
        <w:pStyle w:val="VRAINORMAL"/>
        <w:numPr>
          <w:ilvl w:val="0"/>
          <w:numId w:val="33"/>
        </w:numPr>
        <w:rPr>
          <w:lang w:val="fr-FR"/>
        </w:rPr>
      </w:pPr>
      <w:r>
        <w:rPr>
          <w:lang w:val="fr-FR"/>
        </w:rPr>
        <w:t xml:space="preserve">Un système </w:t>
      </w:r>
      <w:r w:rsidR="00B372EB">
        <w:rPr>
          <w:lang w:val="fr-FR"/>
        </w:rPr>
        <w:t>d’accomplissement</w:t>
      </w:r>
    </w:p>
    <w:p w14:paraId="54AB8B99" w14:textId="77777777" w:rsidR="00B372EB" w:rsidRPr="00B372EB" w:rsidRDefault="00B372EB" w:rsidP="00B372EB">
      <w:pPr>
        <w:pStyle w:val="VRAINORMAL"/>
        <w:ind w:left="720" w:firstLine="0"/>
        <w:rPr>
          <w:lang w:val="fr-FR"/>
        </w:rPr>
      </w:pPr>
    </w:p>
    <w:p w14:paraId="5C40D7EA" w14:textId="0D6E537F" w:rsidR="00B4226E" w:rsidRDefault="00B4226E" w:rsidP="00B4226E">
      <w:pPr>
        <w:pStyle w:val="Titre2"/>
        <w:rPr>
          <w:lang w:val="fr-FR"/>
        </w:rPr>
      </w:pPr>
      <w:bookmarkStart w:id="31" w:name="_Toc12958801"/>
      <w:r>
        <w:rPr>
          <w:lang w:val="fr-FR"/>
        </w:rPr>
        <w:t>Un système de score</w:t>
      </w:r>
      <w:r w:rsidR="003D5E25">
        <w:rPr>
          <w:lang w:val="fr-FR"/>
        </w:rPr>
        <w:t>s</w:t>
      </w:r>
      <w:r w:rsidR="00B372EB">
        <w:rPr>
          <w:lang w:val="fr-FR"/>
        </w:rPr>
        <w:t xml:space="preserve"> personnel</w:t>
      </w:r>
      <w:r w:rsidR="003D5E25">
        <w:rPr>
          <w:lang w:val="fr-FR"/>
        </w:rPr>
        <w:t>s</w:t>
      </w:r>
      <w:bookmarkEnd w:id="31"/>
    </w:p>
    <w:p w14:paraId="613C50AA" w14:textId="72A8D53D" w:rsidR="003D5E25" w:rsidRDefault="00B4226E" w:rsidP="00B4226E">
      <w:pPr>
        <w:pStyle w:val="VRAINORMAL"/>
        <w:ind w:firstLine="0"/>
        <w:rPr>
          <w:lang w:val="fr-FR"/>
        </w:rPr>
      </w:pPr>
      <w:r>
        <w:rPr>
          <w:lang w:val="fr-FR"/>
        </w:rPr>
        <w:t>Un système de score</w:t>
      </w:r>
      <w:r w:rsidR="003D5E25">
        <w:rPr>
          <w:lang w:val="fr-FR"/>
        </w:rPr>
        <w:t>s</w:t>
      </w:r>
      <w:r>
        <w:rPr>
          <w:lang w:val="fr-FR"/>
        </w:rPr>
        <w:t xml:space="preserve"> permet de pouvoir donner des points à un utilisateur. De ce fait, la difficulté d’un kata</w:t>
      </w:r>
      <w:r w:rsidR="007D0D99">
        <w:rPr>
          <w:lang w:val="fr-FR"/>
        </w:rPr>
        <w:t xml:space="preserve"> permettrai</w:t>
      </w:r>
      <w:r w:rsidR="003D5E25">
        <w:rPr>
          <w:lang w:val="fr-FR"/>
        </w:rPr>
        <w:t>t</w:t>
      </w:r>
      <w:r w:rsidR="007D0D99">
        <w:rPr>
          <w:lang w:val="fr-FR"/>
        </w:rPr>
        <w:t xml:space="preserve"> de</w:t>
      </w:r>
      <w:r>
        <w:rPr>
          <w:lang w:val="fr-FR"/>
        </w:rPr>
        <w:t xml:space="preserve"> donner plus au moins de points à l’utilisateur. Psychologiquement, un utilisateur dont le nombre de points augmente de manière </w:t>
      </w:r>
      <w:r w:rsidR="00B372EB">
        <w:rPr>
          <w:lang w:val="fr-FR"/>
        </w:rPr>
        <w:t>conséquente</w:t>
      </w:r>
      <w:r>
        <w:rPr>
          <w:lang w:val="fr-FR"/>
        </w:rPr>
        <w:t xml:space="preserve"> quand il </w:t>
      </w:r>
      <w:r w:rsidR="00B372EB">
        <w:rPr>
          <w:lang w:val="fr-FR"/>
        </w:rPr>
        <w:t>résout</w:t>
      </w:r>
      <w:r>
        <w:rPr>
          <w:lang w:val="fr-FR"/>
        </w:rPr>
        <w:t xml:space="preserve"> un kata avec une haute difficulté, se sentira récompensé de </w:t>
      </w:r>
      <w:r w:rsidR="00B372EB">
        <w:rPr>
          <w:lang w:val="fr-FR"/>
        </w:rPr>
        <w:t>s</w:t>
      </w:r>
      <w:r>
        <w:rPr>
          <w:lang w:val="fr-FR"/>
        </w:rPr>
        <w:t xml:space="preserve">es efforts. </w:t>
      </w:r>
    </w:p>
    <w:p w14:paraId="3B700C5A" w14:textId="77777777" w:rsidR="003D5E25" w:rsidRDefault="003D5E25" w:rsidP="00B4226E">
      <w:pPr>
        <w:pStyle w:val="VRAINORMAL"/>
        <w:ind w:firstLine="0"/>
        <w:rPr>
          <w:lang w:val="fr-FR"/>
        </w:rPr>
      </w:pPr>
    </w:p>
    <w:p w14:paraId="20D739D6" w14:textId="5586A6DA" w:rsidR="00B4226E" w:rsidRPr="00B4226E" w:rsidRDefault="00B372EB" w:rsidP="00B4226E">
      <w:pPr>
        <w:pStyle w:val="VRAINORMAL"/>
        <w:ind w:firstLine="0"/>
        <w:rPr>
          <w:u w:val="single"/>
          <w:lang w:val="fr-FR"/>
        </w:rPr>
      </w:pPr>
      <w:r>
        <w:rPr>
          <w:u w:val="single"/>
          <w:lang w:val="fr-FR"/>
        </w:rPr>
        <w:t>Un</w:t>
      </w:r>
      <w:r w:rsidR="00B4226E" w:rsidRPr="00B4226E">
        <w:rPr>
          <w:u w:val="single"/>
          <w:lang w:val="fr-FR"/>
        </w:rPr>
        <w:t xml:space="preserve"> tableau des scores</w:t>
      </w:r>
    </w:p>
    <w:p w14:paraId="0E074790" w14:textId="355A3749" w:rsidR="007D0D99" w:rsidRDefault="00B4226E" w:rsidP="00B372EB">
      <w:pPr>
        <w:pStyle w:val="VRAINORMAL"/>
        <w:ind w:firstLine="0"/>
        <w:rPr>
          <w:lang w:val="fr-FR"/>
        </w:rPr>
      </w:pPr>
      <w:r>
        <w:rPr>
          <w:lang w:val="fr-FR"/>
        </w:rPr>
        <w:t>Ce système de points permettrai</w:t>
      </w:r>
      <w:r w:rsidR="003D5E25">
        <w:rPr>
          <w:lang w:val="fr-FR"/>
        </w:rPr>
        <w:t>t</w:t>
      </w:r>
      <w:r>
        <w:rPr>
          <w:lang w:val="fr-FR"/>
        </w:rPr>
        <w:t xml:space="preserve"> de classer les utilisateur</w:t>
      </w:r>
      <w:r w:rsidR="003D5E25">
        <w:rPr>
          <w:lang w:val="fr-FR"/>
        </w:rPr>
        <w:t>s</w:t>
      </w:r>
      <w:r>
        <w:rPr>
          <w:lang w:val="fr-FR"/>
        </w:rPr>
        <w:t xml:space="preserve"> dans un tableau, leur permettant de directement montrer « leur supériorité » aux autres (toujours dans un esprit de respect compétitif). Cela donnerai envie aux autres utilisateurs relativement bas dans le classement, d’effectuer plus </w:t>
      </w:r>
      <w:r w:rsidR="00F55357">
        <w:rPr>
          <w:lang w:val="fr-FR"/>
        </w:rPr>
        <w:t>de katas</w:t>
      </w:r>
      <w:r>
        <w:rPr>
          <w:lang w:val="fr-FR"/>
        </w:rPr>
        <w:t xml:space="preserve"> </w:t>
      </w:r>
      <w:r w:rsidR="00B372EB">
        <w:rPr>
          <w:lang w:val="fr-FR"/>
        </w:rPr>
        <w:t>avec une difficulté accrue</w:t>
      </w:r>
      <w:r>
        <w:rPr>
          <w:lang w:val="fr-FR"/>
        </w:rPr>
        <w:t xml:space="preserve"> pour s’afficher plus haut dans le classement.</w:t>
      </w:r>
      <w:r w:rsidR="00B372EB" w:rsidRPr="00B372EB">
        <w:rPr>
          <w:lang w:val="fr-FR"/>
        </w:rPr>
        <w:t xml:space="preserve"> </w:t>
      </w:r>
    </w:p>
    <w:p w14:paraId="6E507551" w14:textId="052383A0" w:rsidR="003D5E25" w:rsidRDefault="003D5E25" w:rsidP="003D5E25">
      <w:pPr>
        <w:pStyle w:val="VRAINORMAL"/>
        <w:ind w:firstLine="0"/>
        <w:rPr>
          <w:lang w:val="fr-FR"/>
        </w:rPr>
      </w:pPr>
      <w:r>
        <w:rPr>
          <w:lang w:val="fr-FR"/>
        </w:rPr>
        <w:t>Dans une plateforme d’apprentissage en ligne comme DojoHepia, un système pareil ne devrait pas s’orienter sur tous les katas de manière générale</w:t>
      </w:r>
      <w:r w:rsidRPr="002A07A6">
        <w:rPr>
          <w:color w:val="00B0F0"/>
          <w:lang w:val="fr-FR"/>
        </w:rPr>
        <w:t xml:space="preserve"> </w:t>
      </w:r>
      <w:r>
        <w:rPr>
          <w:lang w:val="fr-FR"/>
        </w:rPr>
        <w:t>car les utilisateurs ne sont invités qu’à résoudre les katas de leur Sensei. Il faudrait donc avoir un système de classement par programme, permettant ainsi de catégoriser les utilisateur sur une notion. Il faudrait faire attention toutefois à ne pas pousser le concept trop loin car, comme relevé dans l’analyse du marché, une forte compétition pourrait inviter les utilisateurs à tricher</w:t>
      </w:r>
      <w:r w:rsidRPr="002A07A6">
        <w:rPr>
          <w:color w:val="00B0F0"/>
          <w:lang w:val="fr-FR"/>
        </w:rPr>
        <w:t xml:space="preserve"> </w:t>
      </w:r>
      <w:r>
        <w:rPr>
          <w:lang w:val="fr-FR"/>
        </w:rPr>
        <w:t>et à s’éloigner de l’objectif principal qui reste l’apprentissage.</w:t>
      </w:r>
    </w:p>
    <w:p w14:paraId="1FB196B2" w14:textId="77777777" w:rsidR="003D5E25" w:rsidRDefault="003D5E25" w:rsidP="003D5E25">
      <w:pPr>
        <w:pStyle w:val="VRAINORMAL"/>
        <w:ind w:firstLine="0"/>
        <w:rPr>
          <w:lang w:val="fr-FR"/>
        </w:rPr>
      </w:pPr>
    </w:p>
    <w:p w14:paraId="7AEEE9D3" w14:textId="77777777" w:rsidR="003D5E25" w:rsidRPr="00095DE4" w:rsidRDefault="003D5E25" w:rsidP="003D5E25">
      <w:pPr>
        <w:pStyle w:val="VRAINORMAL"/>
        <w:ind w:firstLine="0"/>
        <w:rPr>
          <w:u w:val="single"/>
          <w:lang w:val="fr-FR"/>
        </w:rPr>
      </w:pPr>
      <w:r w:rsidRPr="00095DE4">
        <w:rPr>
          <w:u w:val="single"/>
          <w:lang w:val="fr-FR"/>
        </w:rPr>
        <w:t>Un système de rang</w:t>
      </w:r>
    </w:p>
    <w:p w14:paraId="3A8D4893" w14:textId="65FFE227" w:rsidR="003D5E25" w:rsidRPr="00095DE4" w:rsidRDefault="003D5E25" w:rsidP="003D5E25">
      <w:pPr>
        <w:pStyle w:val="VRAINORMAL"/>
        <w:ind w:firstLine="0"/>
        <w:rPr>
          <w:lang w:val="fr-FR"/>
        </w:rPr>
      </w:pPr>
      <w:r w:rsidRPr="00095DE4">
        <w:rPr>
          <w:lang w:val="fr-FR"/>
        </w:rPr>
        <w:t>Le système de points devrait donner lieu à un système de rang général, basé sur la réussite des katas par un utilisateur. De ce fait, les autres utilisateurs pourraient ne voir que le rang de la personne, indiquant qu’il a passé relativement beaucoup de temps sur la plateforme, et que ses compétences ne sont plus à mettre en question.</w:t>
      </w:r>
    </w:p>
    <w:p w14:paraId="5926123B" w14:textId="77777777" w:rsidR="003D5E25" w:rsidRPr="00095DE4" w:rsidRDefault="003D5E25" w:rsidP="003D5E25">
      <w:pPr>
        <w:pStyle w:val="VRAINORMAL"/>
        <w:ind w:firstLine="0"/>
        <w:rPr>
          <w:lang w:val="fr-FR"/>
        </w:rPr>
      </w:pPr>
    </w:p>
    <w:p w14:paraId="5295EF39" w14:textId="77777777" w:rsidR="00BA1D60" w:rsidRDefault="00BA1D60" w:rsidP="003D5E25">
      <w:pPr>
        <w:pStyle w:val="VRAINORMAL"/>
        <w:ind w:firstLine="0"/>
        <w:rPr>
          <w:u w:val="single"/>
          <w:lang w:val="fr-FR"/>
        </w:rPr>
      </w:pPr>
    </w:p>
    <w:p w14:paraId="249651AE" w14:textId="5209873C" w:rsidR="003D5E25" w:rsidRPr="00095DE4" w:rsidRDefault="003D5E25" w:rsidP="003D5E25">
      <w:pPr>
        <w:pStyle w:val="VRAINORMAL"/>
        <w:ind w:firstLine="0"/>
        <w:rPr>
          <w:u w:val="single"/>
          <w:lang w:val="fr-FR"/>
        </w:rPr>
      </w:pPr>
      <w:r w:rsidRPr="00095DE4">
        <w:rPr>
          <w:u w:val="single"/>
          <w:lang w:val="fr-FR"/>
        </w:rPr>
        <w:lastRenderedPageBreak/>
        <w:t>Fonctionnalités à débloquer</w:t>
      </w:r>
    </w:p>
    <w:p w14:paraId="35C8376F" w14:textId="51B861B9" w:rsidR="003D5E25" w:rsidRPr="00095DE4" w:rsidRDefault="003D5E25" w:rsidP="003D5E25">
      <w:pPr>
        <w:pStyle w:val="VRAINORMAL"/>
        <w:ind w:firstLine="0"/>
        <w:rPr>
          <w:lang w:val="fr-FR"/>
        </w:rPr>
      </w:pPr>
      <w:r w:rsidRPr="00095DE4">
        <w:rPr>
          <w:lang w:val="fr-FR"/>
        </w:rPr>
        <w:t xml:space="preserve">L’utilité d’un système de scores personnels ne s’arrête pas qu’à montrer aux autres que l’on </w:t>
      </w:r>
      <w:r w:rsidR="00095DE4" w:rsidRPr="00095DE4">
        <w:rPr>
          <w:lang w:val="fr-FR"/>
        </w:rPr>
        <w:t>a</w:t>
      </w:r>
      <w:r w:rsidRPr="00095DE4">
        <w:rPr>
          <w:lang w:val="fr-FR"/>
        </w:rPr>
        <w:t xml:space="preserve"> été meilleur ou moins bon sur un </w:t>
      </w:r>
      <w:r w:rsidR="00BA1D60">
        <w:rPr>
          <w:lang w:val="fr-FR"/>
        </w:rPr>
        <w:t>programme</w:t>
      </w:r>
      <w:r w:rsidRPr="00095DE4">
        <w:rPr>
          <w:lang w:val="fr-FR"/>
        </w:rPr>
        <w:t>. En effet, on pourrait imaginer un système de fonctionnalité à débloquer en fonction de son nombre de points ou de son rang. Par exemple, un utilisateur fidèle et compétant, ayant atteint un rang élevé pourrait se voir offrir le rang de « Sensei », lui permettant par la suite de créer ses propres katas.</w:t>
      </w:r>
    </w:p>
    <w:p w14:paraId="60C93F9A" w14:textId="77777777" w:rsidR="007D0D99" w:rsidRDefault="007D0D99" w:rsidP="00B4226E">
      <w:pPr>
        <w:pStyle w:val="VRAINORMAL"/>
        <w:ind w:firstLine="0"/>
        <w:rPr>
          <w:lang w:val="fr-FR"/>
        </w:rPr>
      </w:pPr>
    </w:p>
    <w:p w14:paraId="7671863A" w14:textId="457D64AC" w:rsidR="00B4226E" w:rsidRPr="00095DE4" w:rsidRDefault="00B4226E" w:rsidP="00B4226E">
      <w:pPr>
        <w:pStyle w:val="Titre2"/>
        <w:rPr>
          <w:lang w:val="fr-FR"/>
        </w:rPr>
      </w:pPr>
      <w:bookmarkStart w:id="32" w:name="_Toc12958802"/>
      <w:r w:rsidRPr="00095DE4">
        <w:rPr>
          <w:lang w:val="fr-FR"/>
        </w:rPr>
        <w:t>Un système d’équipe</w:t>
      </w:r>
      <w:bookmarkEnd w:id="32"/>
    </w:p>
    <w:p w14:paraId="46044FC0" w14:textId="244B9A9F" w:rsidR="00095DE4" w:rsidRPr="00095DE4" w:rsidRDefault="00095DE4" w:rsidP="00095DE4">
      <w:pPr>
        <w:pStyle w:val="VRAINORMAL"/>
        <w:ind w:firstLine="0"/>
        <w:rPr>
          <w:lang w:val="fr-FR"/>
        </w:rPr>
      </w:pPr>
      <w:r w:rsidRPr="00095DE4">
        <w:rPr>
          <w:lang w:val="fr-FR"/>
        </w:rPr>
        <w:t>Un système d’équipe pourrait aussi être mis en place, permettant aux utilisateurs de créer des équipes pour résoudre des katas. Cela leur permettrait de se confronter en groupe à d’autres personnes, renforçant par la même occasion l’esprit de cohésion et de groupe au sein d’une classe. A la manière du système de scores personnels, les équipes seraient affichées dans un tableau de scores, permettant d’augmenter l’esprit de compétition et de rendre la réalisation des katas encore plus intéressante.</w:t>
      </w:r>
    </w:p>
    <w:p w14:paraId="119E125C" w14:textId="77777777" w:rsidR="00910A92" w:rsidRPr="00095DE4" w:rsidRDefault="00910A92" w:rsidP="00EA4CE9">
      <w:pPr>
        <w:pStyle w:val="Titre2"/>
        <w:rPr>
          <w:lang w:val="fr-FR"/>
        </w:rPr>
      </w:pPr>
    </w:p>
    <w:p w14:paraId="3CB93C77" w14:textId="7832FF7A" w:rsidR="00EA4CE9" w:rsidRDefault="00EA4CE9" w:rsidP="00EA4CE9">
      <w:pPr>
        <w:pStyle w:val="Titre2"/>
      </w:pPr>
      <w:bookmarkStart w:id="33" w:name="_Toc12958803"/>
      <w:r w:rsidRPr="00EA4CE9">
        <w:t>Un système d’accomplissement</w:t>
      </w:r>
      <w:bookmarkEnd w:id="33"/>
    </w:p>
    <w:p w14:paraId="699FB267" w14:textId="4BFB5E3E" w:rsidR="00031491" w:rsidRPr="00EA4CE9" w:rsidRDefault="00095DE4" w:rsidP="00EA4CE9">
      <w:pPr>
        <w:pStyle w:val="VRAINORMAL"/>
        <w:ind w:firstLine="0"/>
        <w:rPr>
          <w:lang w:eastAsia="fr-CH"/>
        </w:rPr>
      </w:pPr>
      <w:r w:rsidRPr="00095DE4">
        <w:t>Très présent dans les jeux vidéo aujourd’hui, les systèmes d’accomplissement (plus connu sous le nom « </w:t>
      </w:r>
      <w:proofErr w:type="spellStart"/>
      <w:r w:rsidRPr="00095DE4">
        <w:t>Achievement</w:t>
      </w:r>
      <w:proofErr w:type="spellEnd"/>
      <w:r w:rsidRPr="00095DE4">
        <w:t> » en anglais, ou encore « Trophées »), permettent de donner des objectifs à l’utilisateur. Ses objectifs à réaliser lui permettraient de gagner des points, et donc de gagner en rang. Ces accomplissements seraient visibles par les autres utilisateurs, permettant ainsi de valoriser son compte s</w:t>
      </w:r>
      <w:r w:rsidR="00BA1D60">
        <w:t xml:space="preserve">i l’on </w:t>
      </w:r>
      <w:r w:rsidRPr="00095DE4">
        <w:t xml:space="preserve">accomplit des trophées rares. </w:t>
      </w:r>
      <w:r w:rsidR="00031491" w:rsidRPr="00EA4CE9">
        <w:br w:type="page"/>
      </w:r>
    </w:p>
    <w:p w14:paraId="2E8BFA87" w14:textId="3E8BAE40" w:rsidR="00031491" w:rsidRDefault="00031491" w:rsidP="001D6E74">
      <w:pPr>
        <w:pStyle w:val="Titre"/>
      </w:pPr>
      <w:bookmarkStart w:id="34" w:name="_Toc12958804"/>
      <w:r>
        <w:lastRenderedPageBreak/>
        <w:t xml:space="preserve">Chapitre </w:t>
      </w:r>
      <w:r w:rsidR="00FA1D9E">
        <w:t>2</w:t>
      </w:r>
      <w:r>
        <w:t xml:space="preserve"> : </w:t>
      </w:r>
      <w:r w:rsidR="00C83ED4">
        <w:t>Conception</w:t>
      </w:r>
      <w:bookmarkEnd w:id="34"/>
    </w:p>
    <w:p w14:paraId="0CD7F136" w14:textId="712DC74A" w:rsidR="00513B68" w:rsidRDefault="00513B68" w:rsidP="00893794">
      <w:pPr>
        <w:pStyle w:val="Titre1"/>
      </w:pPr>
      <w:bookmarkStart w:id="35" w:name="_Toc12958805"/>
      <w:r>
        <w:t>Architecture</w:t>
      </w:r>
      <w:bookmarkEnd w:id="35"/>
    </w:p>
    <w:p w14:paraId="751A311D" w14:textId="08BA1C08" w:rsidR="005A40FA" w:rsidRDefault="00DB0180" w:rsidP="00DB0180">
      <w:pPr>
        <w:pStyle w:val="VRAINORMAL"/>
        <w:ind w:firstLine="0"/>
      </w:pPr>
      <w:r>
        <w:t>L’architecture de DojoHepia est dîtes « 4-tiers », c’est à dire qu’elle comprend 4 services :</w:t>
      </w:r>
    </w:p>
    <w:p w14:paraId="66D21E25" w14:textId="77777777" w:rsidR="00DB0180" w:rsidRDefault="00DB0180" w:rsidP="00DB0180">
      <w:pPr>
        <w:pStyle w:val="VRAINORMAL"/>
        <w:ind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6DB59116" w:rsidR="00513B68" w:rsidRDefault="001143A6" w:rsidP="001143A6">
      <w:pPr>
        <w:pStyle w:val="Lgende"/>
        <w:jc w:val="center"/>
      </w:pPr>
      <w:bookmarkStart w:id="36" w:name="_Toc12956513"/>
      <w:r>
        <w:t xml:space="preserve">Figure </w:t>
      </w:r>
      <w:r w:rsidR="00521874">
        <w:fldChar w:fldCharType="begin"/>
      </w:r>
      <w:r w:rsidR="00521874">
        <w:instrText xml:space="preserve"> SEQ Figure \* ARABIC </w:instrText>
      </w:r>
      <w:r w:rsidR="00521874">
        <w:fldChar w:fldCharType="separate"/>
      </w:r>
      <w:r w:rsidR="00E72388">
        <w:rPr>
          <w:noProof/>
        </w:rPr>
        <w:t>4</w:t>
      </w:r>
      <w:r w:rsidR="00521874">
        <w:rPr>
          <w:noProof/>
        </w:rPr>
        <w:fldChar w:fldCharType="end"/>
      </w:r>
      <w:r>
        <w:t xml:space="preserve"> - Architecture de DojoHepia</w:t>
      </w:r>
      <w:r w:rsidR="00730B2C">
        <w:t xml:space="preserve"> (AV, 2019)</w:t>
      </w:r>
      <w:bookmarkEnd w:id="36"/>
    </w:p>
    <w:p w14:paraId="18FF35D5" w14:textId="77777777" w:rsidR="001946DB" w:rsidRDefault="001946DB" w:rsidP="00893794">
      <w:pPr>
        <w:pStyle w:val="VRAINORMAL"/>
        <w:ind w:firstLine="0"/>
      </w:pPr>
    </w:p>
    <w:p w14:paraId="7BD8498B" w14:textId="338A586D" w:rsidR="00893508" w:rsidRPr="00893508" w:rsidRDefault="00DB0180" w:rsidP="00893508">
      <w:pPr>
        <w:pStyle w:val="Titre2"/>
      </w:pPr>
      <w:bookmarkStart w:id="37" w:name="_Toc12958806"/>
      <w:r>
        <w:t xml:space="preserve">Le </w:t>
      </w:r>
      <w:r w:rsidR="00513B68">
        <w:t>Client</w:t>
      </w:r>
      <w:bookmarkEnd w:id="37"/>
    </w:p>
    <w:p w14:paraId="6EA0E128" w14:textId="625CFEE7" w:rsidR="00513B68" w:rsidRDefault="00893508" w:rsidP="00BB2EAD">
      <w:pPr>
        <w:pStyle w:val="VRAINORMAL"/>
        <w:ind w:firstLine="0"/>
      </w:pPr>
      <w:r>
        <w:t>Le Client est le front-end de DojoHepia, il est implémenté avec Angular CLI</w:t>
      </w:r>
      <w:r w:rsidR="00A52BF0">
        <w:t xml:space="preserve">, ce qui permet de le rendre plus robuste étant donné que c’est un langage compilé. </w:t>
      </w:r>
      <w:r w:rsidR="00C45D80">
        <w:t>Ce service permet à l’utilisateur d’interagir avec la plateforme.</w:t>
      </w:r>
    </w:p>
    <w:p w14:paraId="0F7632A6" w14:textId="77777777" w:rsidR="00893508" w:rsidRDefault="00893508" w:rsidP="00BB2EAD">
      <w:pPr>
        <w:pStyle w:val="VRAINORMAL"/>
        <w:ind w:firstLine="0"/>
      </w:pPr>
    </w:p>
    <w:p w14:paraId="2CEA9E4A" w14:textId="29E830E8" w:rsidR="00513B68" w:rsidRDefault="00DB0180" w:rsidP="00893794">
      <w:pPr>
        <w:pStyle w:val="Titre2"/>
      </w:pPr>
      <w:bookmarkStart w:id="38" w:name="_Toc12958807"/>
      <w:r>
        <w:t xml:space="preserve">Le </w:t>
      </w:r>
      <w:r w:rsidR="00513B68">
        <w:t>Gateway</w:t>
      </w:r>
      <w:bookmarkEnd w:id="38"/>
    </w:p>
    <w:p w14:paraId="7CC9F69F" w14:textId="77777777" w:rsidR="00893508" w:rsidRDefault="00FD3B0C" w:rsidP="00893508">
      <w:pPr>
        <w:pStyle w:val="VRAINORMAL"/>
        <w:ind w:firstLine="0"/>
      </w:pPr>
      <w:r>
        <w:t xml:space="preserve">Le Gateway est un serveur HTTP, en Java, implémenté à l’aide du Framework Javalin. Ce service peut-être décrit comme l’API de DojoHepia, faisant interface entre tous les </w:t>
      </w:r>
      <w:r w:rsidR="00893508">
        <w:t xml:space="preserve">autres </w:t>
      </w:r>
      <w:r>
        <w:t xml:space="preserve">services. </w:t>
      </w:r>
      <w:r w:rsidR="00893508">
        <w:t xml:space="preserve">De plus, </w:t>
      </w:r>
      <w:r>
        <w:t>Il est basé sur l’architecture REST</w:t>
      </w:r>
      <w:r w:rsidR="00893508">
        <w:t xml:space="preserve"> </w:t>
      </w:r>
      <w:r>
        <w:t>pour être dans les standard et faire preuve de robustesse. Aussi, ce service est dit « </w:t>
      </w:r>
      <w:proofErr w:type="spellStart"/>
      <w:r>
        <w:t>stateless</w:t>
      </w:r>
      <w:proofErr w:type="spellEnd"/>
      <w:r>
        <w:t> », c’est à dire que la réponse d’une requête ne dépend pas du moment où elle a été envoyée.</w:t>
      </w:r>
    </w:p>
    <w:p w14:paraId="71C77A5D" w14:textId="218169F1" w:rsidR="00513B68" w:rsidRDefault="00DB0180" w:rsidP="00893508">
      <w:pPr>
        <w:pStyle w:val="Titre2"/>
      </w:pPr>
      <w:bookmarkStart w:id="39" w:name="_Toc12958808"/>
      <w:r>
        <w:lastRenderedPageBreak/>
        <w:t>Le service de compilation</w:t>
      </w:r>
      <w:bookmarkEnd w:id="39"/>
    </w:p>
    <w:p w14:paraId="0CAE3793" w14:textId="3E6CFD46" w:rsidR="00513B68" w:rsidRDefault="00CA60A1" w:rsidP="00CA60A1">
      <w:pPr>
        <w:pStyle w:val="VRAINORMAL"/>
        <w:ind w:firstLine="0"/>
      </w:pPr>
      <w:r>
        <w:t>Le service de compilation permet de lancer l’exécution du code dans un container, pour en rendre le résultat.</w:t>
      </w:r>
    </w:p>
    <w:p w14:paraId="1C688AA1" w14:textId="77777777" w:rsidR="00BA1D60" w:rsidRDefault="00BA1D60" w:rsidP="00893794">
      <w:pPr>
        <w:pStyle w:val="Titre2"/>
      </w:pPr>
      <w:bookmarkStart w:id="40" w:name="_Toc12958809"/>
    </w:p>
    <w:p w14:paraId="3DE5A6B7" w14:textId="055B58C1" w:rsidR="00513B68" w:rsidRDefault="00DB0180" w:rsidP="00893794">
      <w:pPr>
        <w:pStyle w:val="Titre2"/>
      </w:pPr>
      <w:r>
        <w:t>La base de données</w:t>
      </w:r>
      <w:bookmarkEnd w:id="40"/>
    </w:p>
    <w:p w14:paraId="077A4CA3" w14:textId="45BFC978" w:rsidR="00893508" w:rsidRPr="00893508" w:rsidRDefault="00893508" w:rsidP="00893508">
      <w:r>
        <w:t>La base de données fonctionne à l’aide de MongoDB, et est containerisée</w:t>
      </w:r>
      <w:r w:rsidR="00CA60A1">
        <w:t xml:space="preserve"> à l’aide de Docker.</w:t>
      </w:r>
    </w:p>
    <w:p w14:paraId="17227B75" w14:textId="77777777" w:rsidR="002B57C6" w:rsidRPr="001946DB" w:rsidRDefault="002B57C6" w:rsidP="002B57C6">
      <w:pPr>
        <w:pStyle w:val="VRAINORMAL"/>
        <w:rPr>
          <w:i/>
          <w:iCs/>
        </w:rPr>
      </w:pPr>
    </w:p>
    <w:p w14:paraId="62F17E59" w14:textId="77777777" w:rsidR="00BA1D60" w:rsidRDefault="00BA1D60" w:rsidP="002B57C6">
      <w:pPr>
        <w:pStyle w:val="Titre2"/>
      </w:pPr>
      <w:bookmarkStart w:id="41" w:name="_Toc12958810"/>
    </w:p>
    <w:p w14:paraId="20E6EAFB" w14:textId="719B03E6" w:rsidR="002B57C6" w:rsidRDefault="002B57C6" w:rsidP="002B57C6">
      <w:pPr>
        <w:pStyle w:val="Titre2"/>
      </w:pPr>
      <w:r w:rsidRPr="001946DB">
        <w:t>Vision à long terme</w:t>
      </w:r>
      <w:bookmarkEnd w:id="41"/>
    </w:p>
    <w:p w14:paraId="5B87D3BA" w14:textId="53C768A4" w:rsidR="00D54B61" w:rsidRPr="00DB0180" w:rsidRDefault="00D54B61" w:rsidP="00DB0180">
      <w:pPr>
        <w:pStyle w:val="VRAINORMAL"/>
        <w:ind w:firstLine="0"/>
      </w:pPr>
      <w:r>
        <w:t xml:space="preserve">Le Gateway et le service de </w:t>
      </w:r>
      <w:r w:rsidR="00DB0180">
        <w:t>c</w:t>
      </w:r>
      <w:r>
        <w:t xml:space="preserve">ompilation ont été conçus pour être </w:t>
      </w:r>
      <w:proofErr w:type="spellStart"/>
      <w:r>
        <w:t>scalables</w:t>
      </w:r>
      <w:proofErr w:type="spellEnd"/>
      <w:r>
        <w:t xml:space="preserve"> </w:t>
      </w:r>
      <w:r w:rsidR="00DB0180">
        <w:t>sur le</w:t>
      </w:r>
      <w:r>
        <w:t xml:space="preserve"> long termes.</w:t>
      </w:r>
    </w:p>
    <w:p w14:paraId="277CF975" w14:textId="78546B6B" w:rsidR="00D54B61" w:rsidRPr="00DB0180" w:rsidRDefault="00D54B61" w:rsidP="00DB0180">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001D2DB4">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w:t>
      </w:r>
      <w:proofErr w:type="spellStart"/>
      <w:r w:rsidRPr="001946DB">
        <w:rPr>
          <w:i/>
          <w:iCs/>
          <w:lang w:val="fr-FR"/>
        </w:rPr>
        <w:t>Scalability</w:t>
      </w:r>
      <w:proofErr w:type="spellEnd"/>
      <w:r w:rsidRPr="001946DB">
        <w:rPr>
          <w:i/>
          <w:iCs/>
          <w:lang w:val="fr-FR"/>
        </w:rPr>
        <w:t xml:space="preserve"> 2018)</w:t>
      </w:r>
      <w:r w:rsidRPr="001946DB">
        <w:rPr>
          <w:i/>
          <w:iCs/>
        </w:rPr>
        <w:fldChar w:fldCharType="end"/>
      </w:r>
      <w:r>
        <w:rPr>
          <w:i/>
          <w:iCs/>
        </w:rPr>
        <w:t>.</w:t>
      </w:r>
    </w:p>
    <w:p w14:paraId="55D170DB" w14:textId="4EBB7AA0" w:rsidR="002B57C6" w:rsidRDefault="002B57C6" w:rsidP="002B57C6">
      <w:pPr>
        <w:pStyle w:val="VRAINORMAL"/>
        <w:ind w:firstLine="0"/>
      </w:pPr>
      <w:r>
        <w:t>Dans l’objectif d’améliorer la plateforme, j’ai décidé de séparer les services sur des serveur</w:t>
      </w:r>
      <w:r w:rsidR="00095DE4">
        <w:t>s</w:t>
      </w:r>
      <w:r>
        <w:t xml:space="preserve"> différents. Une telle séparation des services permet de les remplacer facilement. Une des volonté</w:t>
      </w:r>
      <w:r w:rsidR="00095DE4">
        <w:t>s</w:t>
      </w:r>
      <w:r>
        <w:t xml:space="preserve"> de la plateforme, est, dans le futur,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Pr="000E41E6">
        <w:rPr>
          <w:u w:val="single"/>
        </w:rPr>
        <w:t>worker</w:t>
      </w:r>
      <w:proofErr w:type="spellEnd"/>
      <w:r>
        <w:rPr>
          <w:u w:val="single"/>
        </w:rPr>
        <w:t> »</w:t>
      </w:r>
    </w:p>
    <w:p w14:paraId="4A45229E" w14:textId="20AD76ED" w:rsidR="002B57C6" w:rsidRDefault="002B57C6" w:rsidP="002B57C6">
      <w:pPr>
        <w:pStyle w:val="VRAINORMAL"/>
        <w:ind w:firstLine="0"/>
      </w:pPr>
      <w:r>
        <w:t>Ce système se situerait entre le Gateway et le service de compilation. Dans cette implémentation, le Gateway enverrai</w:t>
      </w:r>
      <w:r w:rsidR="00095DE4">
        <w:t>t</w:t>
      </w:r>
      <w:r>
        <w:t xml:space="preserve"> ses tâches d’exécution dans un</w:t>
      </w:r>
      <w:r w:rsidR="00CA60A1">
        <w:t>e file d’attente</w:t>
      </w:r>
      <w:r>
        <w:t xml:space="preserve">, pour qu’il puisse s’occuper d’autres tâches en attendant de recevoir la réponse du service de compilation. Le service de compilation (que l’on pourrait multiplier) </w:t>
      </w:r>
      <w:r w:rsidR="00095DE4">
        <w:t>quant à lui,</w:t>
      </w:r>
      <w:r>
        <w:t xml:space="preserve"> s’</w:t>
      </w:r>
      <w:r w:rsidR="00BA1D60">
        <w:t xml:space="preserve">occuperait </w:t>
      </w:r>
      <w:r>
        <w:t>des tâches d’exécution, et en restitue le résultat dans un pipeline de réponse</w:t>
      </w:r>
      <w:r w:rsidR="00095DE4">
        <w:t>s</w:t>
      </w:r>
      <w:r>
        <w:t>.</w:t>
      </w:r>
    </w:p>
    <w:p w14:paraId="22B2231D" w14:textId="77777777" w:rsidR="00BA1D60" w:rsidRDefault="00BA1D60" w:rsidP="002B57C6">
      <w:pPr>
        <w:pStyle w:val="VRAINORMAL"/>
        <w:ind w:firstLine="0"/>
      </w:pPr>
    </w:p>
    <w:p w14:paraId="39B81B7E" w14:textId="635DDB47" w:rsidR="00BA1D60" w:rsidRDefault="00BA1D60" w:rsidP="002B57C6">
      <w:pPr>
        <w:pStyle w:val="VRAINORMAL"/>
        <w:ind w:firstLine="0"/>
      </w:pPr>
      <w:r>
        <w:t xml:space="preserve">La </w:t>
      </w:r>
      <w:r>
        <w:fldChar w:fldCharType="begin"/>
      </w:r>
      <w:r>
        <w:instrText xml:space="preserve"> REF _Ref12960706 </w:instrText>
      </w:r>
      <w:r>
        <w:fldChar w:fldCharType="separate"/>
      </w:r>
      <w:r>
        <w:t xml:space="preserve">Figure </w:t>
      </w:r>
      <w:r>
        <w:rPr>
          <w:noProof/>
        </w:rPr>
        <w:t>5</w:t>
      </w:r>
      <w:r>
        <w:fldChar w:fldCharType="end"/>
      </w:r>
      <w:r>
        <w:t xml:space="preserve"> est un schéma d’exemple du système de </w:t>
      </w:r>
      <w:proofErr w:type="spellStart"/>
      <w:r>
        <w:t>Worker</w:t>
      </w:r>
      <w:proofErr w:type="spellEnd"/>
      <w:r>
        <w:t>, adapté à l’architecture de DojoHepia.</w:t>
      </w:r>
    </w:p>
    <w:p w14:paraId="34C8FC28" w14:textId="77777777" w:rsidR="00CA60A1" w:rsidRDefault="00CA60A1" w:rsidP="00CA60A1">
      <w:pPr>
        <w:pStyle w:val="VRAINORMAL"/>
        <w:keepNext/>
        <w:ind w:firstLine="0"/>
        <w:jc w:val="center"/>
      </w:pPr>
      <w:r>
        <w:rPr>
          <w:noProof/>
        </w:rPr>
        <w:lastRenderedPageBreak/>
        <w:drawing>
          <wp:inline distT="0" distB="0" distL="0" distR="0" wp14:anchorId="55FA80DC" wp14:editId="6EA86EC7">
            <wp:extent cx="4813001" cy="1889760"/>
            <wp:effectExtent l="0" t="0" r="635" b="254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Untitled Diagram (6).png"/>
                    <pic:cNvPicPr/>
                  </pic:nvPicPr>
                  <pic:blipFill>
                    <a:blip r:embed="rId24">
                      <a:extLst>
                        <a:ext uri="{28A0092B-C50C-407E-A947-70E740481C1C}">
                          <a14:useLocalDpi xmlns:a14="http://schemas.microsoft.com/office/drawing/2010/main" val="0"/>
                        </a:ext>
                      </a:extLst>
                    </a:blip>
                    <a:stretch>
                      <a:fillRect/>
                    </a:stretch>
                  </pic:blipFill>
                  <pic:spPr>
                    <a:xfrm>
                      <a:off x="0" y="0"/>
                      <a:ext cx="4838536" cy="1899786"/>
                    </a:xfrm>
                    <a:prstGeom prst="rect">
                      <a:avLst/>
                    </a:prstGeom>
                  </pic:spPr>
                </pic:pic>
              </a:graphicData>
            </a:graphic>
          </wp:inline>
        </w:drawing>
      </w:r>
    </w:p>
    <w:p w14:paraId="48682485" w14:textId="60BF0E55" w:rsidR="002B57C6" w:rsidRDefault="00CA60A1" w:rsidP="00CA60A1">
      <w:pPr>
        <w:pStyle w:val="Lgende"/>
        <w:jc w:val="center"/>
      </w:pPr>
      <w:bookmarkStart w:id="42" w:name="_Toc12956514"/>
      <w:bookmarkStart w:id="43" w:name="_Ref12960706"/>
      <w:r>
        <w:t xml:space="preserve">Figure </w:t>
      </w:r>
      <w:r w:rsidR="00521874">
        <w:fldChar w:fldCharType="begin"/>
      </w:r>
      <w:r w:rsidR="00521874">
        <w:instrText xml:space="preserve"> SEQ Figure \* ARABIC </w:instrText>
      </w:r>
      <w:r w:rsidR="00521874">
        <w:fldChar w:fldCharType="separate"/>
      </w:r>
      <w:r w:rsidR="00E72388">
        <w:rPr>
          <w:noProof/>
        </w:rPr>
        <w:t>5</w:t>
      </w:r>
      <w:r w:rsidR="00521874">
        <w:rPr>
          <w:noProof/>
        </w:rPr>
        <w:fldChar w:fldCharType="end"/>
      </w:r>
      <w:bookmarkEnd w:id="43"/>
      <w:r>
        <w:t xml:space="preserve"> - Exemple d'un système de </w:t>
      </w:r>
      <w:proofErr w:type="spellStart"/>
      <w:r>
        <w:t>worker</w:t>
      </w:r>
      <w:proofErr w:type="spellEnd"/>
      <w:r w:rsidR="006E6AA5">
        <w:t xml:space="preserve"> (AV, 2019)</w:t>
      </w:r>
      <w:bookmarkEnd w:id="42"/>
    </w:p>
    <w:p w14:paraId="5E4DD3E9" w14:textId="004E15A2" w:rsidR="002B57C6" w:rsidRDefault="002B57C6" w:rsidP="002B57C6">
      <w:pPr>
        <w:pStyle w:val="VRAINORMAL"/>
        <w:ind w:firstLine="0"/>
      </w:pPr>
      <w:r>
        <w:t>De plus, séparer les service de cette manière permettrai de passer d’une implémentation Java Server à une implémentation Scala Server, ou encore</w:t>
      </w:r>
      <w:r w:rsidR="00095DE4">
        <w:t xml:space="preserve"> à</w:t>
      </w:r>
      <w:r>
        <w:t xml:space="preserve"> migrer sur une nouvelle base de données.</w:t>
      </w:r>
    </w:p>
    <w:p w14:paraId="3E6A0217" w14:textId="77777777" w:rsidR="00D04C1E" w:rsidRDefault="00D04C1E" w:rsidP="00DF48EE">
      <w:pPr>
        <w:pStyle w:val="Titre1"/>
        <w:rPr>
          <w:lang w:val="fr-FR"/>
        </w:rPr>
      </w:pPr>
    </w:p>
    <w:p w14:paraId="6621A6D3" w14:textId="536E02B0" w:rsidR="00DF48EE" w:rsidRPr="0027189F" w:rsidRDefault="00DF48EE" w:rsidP="00DF48EE">
      <w:pPr>
        <w:pStyle w:val="Titre1"/>
        <w:rPr>
          <w:rFonts w:cs="Times New Roman"/>
          <w:sz w:val="24"/>
          <w:szCs w:val="24"/>
          <w:lang w:val="fr-FR"/>
        </w:rPr>
      </w:pPr>
      <w:bookmarkStart w:id="44" w:name="_Toc12958811"/>
      <w:r w:rsidRPr="0027189F">
        <w:rPr>
          <w:lang w:val="fr-FR"/>
        </w:rPr>
        <w:t>Choix technologiques</w:t>
      </w:r>
      <w:bookmarkEnd w:id="44"/>
    </w:p>
    <w:p w14:paraId="770AB631" w14:textId="7B6F6BBF" w:rsidR="00DF48EE" w:rsidRPr="0027189F" w:rsidRDefault="00DF48EE" w:rsidP="00ED615D">
      <w:pPr>
        <w:pStyle w:val="VRAINORMAL"/>
        <w:ind w:firstLine="0"/>
        <w:rPr>
          <w:lang w:val="fr-FR"/>
        </w:rPr>
      </w:pPr>
      <w:r w:rsidRPr="0027189F">
        <w:rPr>
          <w:lang w:val="fr-FR"/>
        </w:rPr>
        <w:t>Mes motivations pour ce projet se trouvent aussi dans le</w:t>
      </w:r>
      <w:r w:rsidR="008C0523">
        <w:rPr>
          <w:lang w:val="fr-FR"/>
        </w:rPr>
        <w:t>s</w:t>
      </w:r>
      <w:r w:rsidRPr="0027189F">
        <w:rPr>
          <w:lang w:val="fr-FR"/>
        </w:rPr>
        <w:t xml:space="preserve"> choix </w:t>
      </w:r>
      <w:r w:rsidR="00ED615D">
        <w:rPr>
          <w:lang w:val="fr-FR"/>
        </w:rPr>
        <w:t>technologiques</w:t>
      </w:r>
      <w:r w:rsidRPr="0027189F">
        <w:rPr>
          <w:lang w:val="fr-FR"/>
        </w:rPr>
        <w:t>. J’avais pour volonté de sortir de ma zone de confort et de me confronter à l’apprentissage de nouvelle</w:t>
      </w:r>
      <w:r w:rsidR="00DF59CD">
        <w:rPr>
          <w:lang w:val="fr-FR"/>
        </w:rPr>
        <w:t>s</w:t>
      </w:r>
      <w:r w:rsidRPr="0027189F">
        <w:rPr>
          <w:lang w:val="fr-FR"/>
        </w:rPr>
        <w:t xml:space="preserve"> </w:t>
      </w:r>
      <w:r w:rsidR="006E6AA5">
        <w:rPr>
          <w:lang w:val="fr-FR"/>
        </w:rPr>
        <w:t>techniques</w:t>
      </w:r>
      <w:r w:rsidRPr="0027189F">
        <w:rPr>
          <w:lang w:val="fr-FR"/>
        </w:rPr>
        <w:t>. Cela m</w:t>
      </w:r>
      <w:r w:rsidR="008C0523">
        <w:rPr>
          <w:lang w:val="fr-FR"/>
        </w:rPr>
        <w:t>’a pe</w:t>
      </w:r>
      <w:r w:rsidRPr="0027189F">
        <w:rPr>
          <w:lang w:val="fr-FR"/>
        </w:rPr>
        <w:t>rm</w:t>
      </w:r>
      <w:r w:rsidR="008C0523">
        <w:rPr>
          <w:lang w:val="fr-FR"/>
        </w:rPr>
        <w:t>is</w:t>
      </w:r>
      <w:r w:rsidRPr="0027189F">
        <w:rPr>
          <w:lang w:val="fr-FR"/>
        </w:rPr>
        <w:t xml:space="preserve"> aussi d'approfondir mes connaissances sur le développement </w:t>
      </w:r>
      <w:r w:rsidR="00DF59CD">
        <w:rPr>
          <w:lang w:val="fr-FR"/>
        </w:rPr>
        <w:t>W</w:t>
      </w:r>
      <w:r w:rsidR="00ED615D">
        <w:rPr>
          <w:lang w:val="fr-FR"/>
        </w:rPr>
        <w:t xml:space="preserve">eb </w:t>
      </w:r>
      <w:r w:rsidRPr="0027189F">
        <w:rPr>
          <w:lang w:val="fr-FR"/>
        </w:rPr>
        <w:t xml:space="preserve">et </w:t>
      </w:r>
      <w:r w:rsidR="00DF59CD">
        <w:rPr>
          <w:lang w:val="fr-FR"/>
        </w:rPr>
        <w:t>de me tenir à jour</w:t>
      </w:r>
      <w:r w:rsidRPr="0027189F">
        <w:rPr>
          <w:lang w:val="fr-FR"/>
        </w:rPr>
        <w:t xml:space="preserve">. Pour sortir de cette zone de confort, j’ai dû me séparer de mes </w:t>
      </w:r>
      <w:r w:rsidR="00ED615D" w:rsidRPr="0027189F">
        <w:rPr>
          <w:lang w:val="fr-FR"/>
        </w:rPr>
        <w:t>Framework</w:t>
      </w:r>
      <w:r w:rsidRPr="0027189F">
        <w:rPr>
          <w:lang w:val="fr-FR"/>
        </w:rPr>
        <w:t xml:space="preserve"> </w:t>
      </w:r>
      <w:r w:rsidR="00BA1D60">
        <w:rPr>
          <w:lang w:val="fr-FR"/>
        </w:rPr>
        <w:t>favoris</w:t>
      </w:r>
      <w:r w:rsidRPr="0027189F">
        <w:rPr>
          <w:lang w:val="fr-FR"/>
        </w:rPr>
        <w:t xml:space="preserve">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w:t>
      </w:r>
      <w:r w:rsidR="00095DE4">
        <w:rPr>
          <w:lang w:val="fr-FR"/>
        </w:rPr>
        <w:t>n’étaient</w:t>
      </w:r>
      <w:r w:rsidRPr="0027189F">
        <w:rPr>
          <w:lang w:val="fr-FR"/>
        </w:rPr>
        <w:t xml:space="preserve">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45" w:name="_Toc12958812"/>
      <w:r w:rsidRPr="0027189F">
        <w:rPr>
          <w:lang w:val="fr-FR"/>
        </w:rPr>
        <w:t>Angular</w:t>
      </w:r>
      <w:bookmarkEnd w:id="45"/>
    </w:p>
    <w:p w14:paraId="2A953EBF" w14:textId="7FF71330" w:rsidR="00DF48EE" w:rsidRPr="0027189F" w:rsidRDefault="00DF48EE" w:rsidP="00ED615D">
      <w:pPr>
        <w:pStyle w:val="VRAINORMAL"/>
        <w:ind w:firstLine="0"/>
        <w:rPr>
          <w:lang w:val="fr-FR"/>
        </w:rPr>
      </w:pPr>
      <w:r w:rsidRPr="0027189F">
        <w:rPr>
          <w:lang w:val="fr-FR"/>
        </w:rPr>
        <w:t xml:space="preserve">Pour ce qui est de la grande tendance web du moment, c’est Angular </w:t>
      </w:r>
      <w:r w:rsidR="00BA1D60">
        <w:rPr>
          <w:lang w:val="fr-FR"/>
        </w:rPr>
        <w:t>(</w:t>
      </w:r>
      <w:hyperlink r:id="rId25" w:history="1">
        <w:r w:rsidR="00BA1D60" w:rsidRPr="001C6FF4">
          <w:rPr>
            <w:rStyle w:val="Lienhypertexte"/>
            <w:lang w:val="fr-FR"/>
          </w:rPr>
          <w:t>angular.io</w:t>
        </w:r>
      </w:hyperlink>
      <w:r w:rsidR="00BA1D60">
        <w:rPr>
          <w:lang w:val="fr-FR"/>
        </w:rPr>
        <w:t xml:space="preserve">, </w:t>
      </w:r>
      <w:r w:rsidR="00BA1D60">
        <w:rPr>
          <w:lang w:val="fr-FR"/>
        </w:rPr>
        <w:fldChar w:fldCharType="begin"/>
      </w:r>
      <w:r w:rsidR="00BA1D60">
        <w:rPr>
          <w:lang w:val="fr-FR"/>
        </w:rPr>
        <w:instrText xml:space="preserve"> ADDIN ZOTERO_ITEM CSL_CITATION {"citationID":"voCl8ffo","properties":{"formattedCitation":"({\\i{}Angular} 2019)","plainCitation":"(Angular 2019)","noteIndex":0},"citationItems":[{"id":102,"uris":["http://zotero.org/users/local/6OwvRo0M/items/VV4DGL8L"],"uri":["http://zotero.org/users/local/6OwvRo0M/items/VV4DGL8L"],"itemData":{"id":102,"type":"webpage","title":"Angular","URL":"https://angular.io/","issued":{"date-parts":[["2019"]]},"accessed":{"date-parts":[["2019",7,2]]}}}],"schema":"https://github.com/citation-style-language/schema/raw/master/csl-citation.json"} </w:instrText>
      </w:r>
      <w:r w:rsidR="00BA1D60">
        <w:rPr>
          <w:lang w:val="fr-FR"/>
        </w:rPr>
        <w:fldChar w:fldCharType="separate"/>
      </w:r>
      <w:r w:rsidR="00BA1D60" w:rsidRPr="00BA1D60">
        <w:rPr>
          <w:lang w:val="fr-FR"/>
        </w:rPr>
        <w:t>(</w:t>
      </w:r>
      <w:r w:rsidR="00BA1D60" w:rsidRPr="00BA1D60">
        <w:rPr>
          <w:i/>
          <w:iCs/>
          <w:lang w:val="fr-FR"/>
        </w:rPr>
        <w:t>Angular</w:t>
      </w:r>
      <w:r w:rsidR="00BA1D60" w:rsidRPr="00BA1D60">
        <w:rPr>
          <w:lang w:val="fr-FR"/>
        </w:rPr>
        <w:t xml:space="preserve"> 2019)</w:t>
      </w:r>
      <w:r w:rsidR="00BA1D60">
        <w:rPr>
          <w:lang w:val="fr-FR"/>
        </w:rPr>
        <w:fldChar w:fldCharType="end"/>
      </w:r>
      <w:r w:rsidR="00BA1D60">
        <w:rPr>
          <w:lang w:val="fr-FR"/>
        </w:rPr>
        <w:t xml:space="preserve">) </w:t>
      </w:r>
      <w:r w:rsidRPr="0027189F">
        <w:rPr>
          <w:lang w:val="fr-FR"/>
        </w:rPr>
        <w:t xml:space="preserve">qui est sur le devant de la scène. Ce </w:t>
      </w:r>
      <w:r w:rsidR="00ED615D" w:rsidRPr="0027189F">
        <w:rPr>
          <w:lang w:val="fr-FR"/>
        </w:rPr>
        <w:t>Framework</w:t>
      </w:r>
      <w:r w:rsidRPr="0027189F">
        <w:rPr>
          <w:lang w:val="fr-FR"/>
        </w:rPr>
        <w:t xml:space="preserve"> simple et à la fois complet permet de développer un front-end </w:t>
      </w:r>
      <w:r w:rsidR="00FB61D3">
        <w:rPr>
          <w:lang w:val="fr-FR"/>
        </w:rPr>
        <w:t>robuste</w:t>
      </w:r>
      <w:r w:rsidRPr="0027189F">
        <w:rPr>
          <w:lang w:val="fr-FR"/>
        </w:rPr>
        <w:t xml:space="preserv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46" w:name="_Toc12958813"/>
      <w:r w:rsidRPr="0027189F">
        <w:rPr>
          <w:lang w:val="fr-FR"/>
        </w:rPr>
        <w:t>Javalin</w:t>
      </w:r>
      <w:bookmarkEnd w:id="46"/>
    </w:p>
    <w:p w14:paraId="79ABD972" w14:textId="7F6CF0CB" w:rsidR="00DF48EE" w:rsidRDefault="00DF48EE" w:rsidP="006E6AA5">
      <w:pPr>
        <w:pStyle w:val="VRAINORMAL"/>
        <w:ind w:firstLine="0"/>
        <w:rPr>
          <w:lang w:val="fr-FR"/>
        </w:rPr>
      </w:pPr>
      <w:r w:rsidRPr="0027189F">
        <w:rPr>
          <w:lang w:val="fr-FR"/>
        </w:rPr>
        <w:t xml:space="preserve">Javalin </w:t>
      </w:r>
      <w:r w:rsidR="00FB61D3">
        <w:rPr>
          <w:lang w:val="fr-FR"/>
        </w:rPr>
        <w:t>(</w:t>
      </w:r>
      <w:hyperlink r:id="rId26" w:history="1">
        <w:r w:rsidR="00FB61D3" w:rsidRPr="001C6FF4">
          <w:rPr>
            <w:rStyle w:val="Lienhypertexte"/>
            <w:lang w:val="fr-FR"/>
          </w:rPr>
          <w:t>javalin.io</w:t>
        </w:r>
      </w:hyperlink>
      <w:r w:rsidR="00FB61D3">
        <w:rPr>
          <w:lang w:val="fr-FR"/>
        </w:rPr>
        <w:t xml:space="preserve">, </w:t>
      </w:r>
      <w:r w:rsidR="00FB61D3">
        <w:rPr>
          <w:lang w:val="fr-FR"/>
        </w:rPr>
        <w:fldChar w:fldCharType="begin"/>
      </w:r>
      <w:r w:rsidR="00FB61D3">
        <w:rPr>
          <w:lang w:val="fr-FR"/>
        </w:rPr>
        <w:instrText xml:space="preserve"> ADDIN ZOTERO_ITEM CSL_CITATION {"citationID":"Pwq8S7Vy","properties":{"formattedCitation":"({\\i{}Javalin} 2019)","plainCitation":"(Javalin 2019)","noteIndex":0},"citationItems":[{"id":7,"uris":["http://zotero.org/users/local/6OwvRo0M/items/GJ5C3VU7"],"uri":["http://zotero.org/users/local/6OwvRo0M/items/GJ5C3VU7"],"itemData":{"id":7,"type":"webpage","title":"Javalin","container-title":"Javalin","abstract":"Javalin - A lightweight Java and Kotlin web framework. Create REST APIs in Java or Kotlin easily.","URL":"https://javalin.io","language":"en","issued":{"date-parts":[["2019"]]},"accessed":{"date-parts":[["2019",4,17]]}}}],"schema":"https://github.com/citation-style-language/schema/raw/master/csl-citation.json"} </w:instrText>
      </w:r>
      <w:r w:rsidR="00FB61D3">
        <w:rPr>
          <w:lang w:val="fr-FR"/>
        </w:rPr>
        <w:fldChar w:fldCharType="separate"/>
      </w:r>
      <w:r w:rsidR="00FB61D3" w:rsidRPr="00FB61D3">
        <w:rPr>
          <w:lang w:val="fr-FR"/>
        </w:rPr>
        <w:t>(</w:t>
      </w:r>
      <w:r w:rsidR="00FB61D3" w:rsidRPr="00FB61D3">
        <w:rPr>
          <w:i/>
          <w:iCs/>
          <w:lang w:val="fr-FR"/>
        </w:rPr>
        <w:t>Javalin</w:t>
      </w:r>
      <w:r w:rsidR="00FB61D3" w:rsidRPr="00FB61D3">
        <w:rPr>
          <w:lang w:val="fr-FR"/>
        </w:rPr>
        <w:t xml:space="preserve"> 2019)</w:t>
      </w:r>
      <w:r w:rsidR="00FB61D3">
        <w:rPr>
          <w:lang w:val="fr-FR"/>
        </w:rPr>
        <w:fldChar w:fldCharType="end"/>
      </w:r>
      <w:r w:rsidR="00FB61D3">
        <w:rPr>
          <w:lang w:val="fr-FR"/>
        </w:rPr>
        <w:t xml:space="preserve">) </w:t>
      </w:r>
      <w:r w:rsidRPr="0027189F">
        <w:rPr>
          <w:lang w:val="fr-FR"/>
        </w:rPr>
        <w:t xml:space="preserve">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6A3120F3" w14:textId="77777777" w:rsidR="006E6AA5" w:rsidRDefault="006E6AA5" w:rsidP="006E6AA5">
      <w:pPr>
        <w:pStyle w:val="VRAINORMAL"/>
        <w:ind w:firstLine="0"/>
        <w:rPr>
          <w:lang w:val="fr-FR"/>
        </w:rPr>
      </w:pPr>
    </w:p>
    <w:p w14:paraId="50C1D077" w14:textId="77777777" w:rsidR="00DF48EE" w:rsidRPr="0027189F" w:rsidRDefault="00DF48EE" w:rsidP="00DF48EE">
      <w:pPr>
        <w:pStyle w:val="Titre2"/>
        <w:rPr>
          <w:rFonts w:cs="Times New Roman"/>
          <w:sz w:val="24"/>
          <w:szCs w:val="24"/>
          <w:lang w:val="fr-FR"/>
        </w:rPr>
      </w:pPr>
      <w:bookmarkStart w:id="47" w:name="_Toc12958814"/>
      <w:r w:rsidRPr="0027189F">
        <w:rPr>
          <w:lang w:val="fr-FR"/>
        </w:rPr>
        <w:t>MongoDB</w:t>
      </w:r>
      <w:bookmarkEnd w:id="47"/>
    </w:p>
    <w:p w14:paraId="041D7052" w14:textId="78092ACE" w:rsidR="00DF48EE" w:rsidRDefault="008C0523" w:rsidP="008C0523">
      <w:pPr>
        <w:pStyle w:val="VRAINORMAL"/>
        <w:ind w:firstLine="0"/>
        <w:rPr>
          <w:color w:val="FF0000"/>
          <w:lang w:val="fr-FR"/>
        </w:rPr>
      </w:pPr>
      <w:proofErr w:type="spellStart"/>
      <w:r w:rsidRPr="0027189F">
        <w:rPr>
          <w:lang w:val="fr-FR"/>
        </w:rPr>
        <w:t>Parmi</w:t>
      </w:r>
      <w:r w:rsidR="00095DE4">
        <w:rPr>
          <w:lang w:val="fr-FR"/>
        </w:rPr>
        <w:t>s</w:t>
      </w:r>
      <w:proofErr w:type="spellEnd"/>
      <w:r w:rsidR="00DF48EE" w:rsidRPr="0027189F">
        <w:rPr>
          <w:lang w:val="fr-FR"/>
        </w:rPr>
        <w:t xml:space="preserve"> les nombreux choix de base</w:t>
      </w:r>
      <w:r w:rsidR="006E6AA5">
        <w:rPr>
          <w:lang w:val="fr-FR"/>
        </w:rPr>
        <w:t>s</w:t>
      </w:r>
      <w:r w:rsidR="00DF48EE" w:rsidRPr="0027189F">
        <w:rPr>
          <w:lang w:val="fr-FR"/>
        </w:rPr>
        <w:t xml:space="preserve"> de données, c’est MongoDB </w:t>
      </w:r>
      <w:r w:rsidR="00AE765A">
        <w:rPr>
          <w:lang w:val="fr-FR"/>
        </w:rPr>
        <w:t>(</w:t>
      </w:r>
      <w:hyperlink r:id="rId27" w:history="1">
        <w:r w:rsidR="00AE765A" w:rsidRPr="001C6FF4">
          <w:rPr>
            <w:rStyle w:val="Lienhypertexte"/>
            <w:lang w:val="fr-FR"/>
          </w:rPr>
          <w:t>mongodb.com</w:t>
        </w:r>
      </w:hyperlink>
      <w:r w:rsidR="00AE765A">
        <w:rPr>
          <w:lang w:val="fr-FR"/>
        </w:rPr>
        <w:t xml:space="preserve">, </w:t>
      </w:r>
      <w:r w:rsidR="00AE765A">
        <w:rPr>
          <w:lang w:val="fr-FR"/>
        </w:rPr>
        <w:fldChar w:fldCharType="begin"/>
      </w:r>
      <w:r w:rsidR="00AE765A">
        <w:rPr>
          <w:lang w:val="fr-FR"/>
        </w:rPr>
        <w:instrText xml:space="preserve"> ADDIN ZOTERO_ITEM CSL_CITATION {"citationID":"T5bMowYZ","properties":{"formattedCitation":"({\\i{}MongoDB} 2019)","plainCitation":"(MongoDB 2019)","noteIndex":0},"citationItems":[{"id":106,"uris":["http://zotero.org/users/local/6OwvRo0M/items/6IPD5ZJ6"],"uri":["http://zotero.org/users/local/6OwvRo0M/items/6IPD5ZJ6"],"itemData":{"id":106,"type":"webpage","title":"MongoDB","URL":"https://www.mongodb.com/fr","issued":{"date-parts":[["2019"]]},"accessed":{"date-parts":[["2019",7,2]]}}}],"schema":"https://github.com/citation-style-language/schema/raw/master/csl-citation.json"} </w:instrText>
      </w:r>
      <w:r w:rsidR="00AE765A">
        <w:rPr>
          <w:lang w:val="fr-FR"/>
        </w:rPr>
        <w:fldChar w:fldCharType="separate"/>
      </w:r>
      <w:r w:rsidR="00AE765A" w:rsidRPr="00AE765A">
        <w:rPr>
          <w:lang w:val="fr-FR"/>
        </w:rPr>
        <w:t>(</w:t>
      </w:r>
      <w:r w:rsidR="00AE765A" w:rsidRPr="00AE765A">
        <w:rPr>
          <w:i/>
          <w:iCs/>
          <w:lang w:val="fr-FR"/>
        </w:rPr>
        <w:t>MongoDB</w:t>
      </w:r>
      <w:r w:rsidR="00AE765A" w:rsidRPr="00AE765A">
        <w:rPr>
          <w:lang w:val="fr-FR"/>
        </w:rPr>
        <w:t xml:space="preserve"> 2019)</w:t>
      </w:r>
      <w:r w:rsidR="00AE765A">
        <w:rPr>
          <w:lang w:val="fr-FR"/>
        </w:rPr>
        <w:fldChar w:fldCharType="end"/>
      </w:r>
      <w:r w:rsidR="00AE765A">
        <w:rPr>
          <w:lang w:val="fr-FR"/>
        </w:rPr>
        <w:t xml:space="preserve">) </w:t>
      </w:r>
      <w:r w:rsidR="00DF48EE" w:rsidRPr="0027189F">
        <w:rPr>
          <w:lang w:val="fr-FR"/>
        </w:rPr>
        <w:t>qui a retenu mon attention</w:t>
      </w:r>
      <w:r w:rsidR="00095DE4">
        <w:rPr>
          <w:lang w:val="fr-FR"/>
        </w:rPr>
        <w:t>.</w:t>
      </w:r>
      <w:r w:rsidR="00DF48EE" w:rsidRPr="0027189F">
        <w:rPr>
          <w:lang w:val="fr-FR"/>
        </w:rPr>
        <w:t xml:space="preserve"> </w:t>
      </w:r>
      <w:r w:rsidR="00095DE4">
        <w:rPr>
          <w:lang w:val="fr-FR"/>
        </w:rPr>
        <w:t>C</w:t>
      </w:r>
      <w:r w:rsidR="00DF48EE" w:rsidRPr="0027189F">
        <w:rPr>
          <w:lang w:val="fr-FR"/>
        </w:rPr>
        <w:t>’est pour moi un</w:t>
      </w:r>
      <w:r w:rsidR="00436394">
        <w:rPr>
          <w:lang w:val="fr-FR"/>
        </w:rPr>
        <w:t>e nouvelle technologie</w:t>
      </w:r>
      <w:r w:rsidR="00DF48EE" w:rsidRPr="0027189F">
        <w:rPr>
          <w:lang w:val="fr-FR"/>
        </w:rPr>
        <w:t xml:space="preserve">, qui se rapproche des </w:t>
      </w:r>
      <w:r w:rsidR="00436394">
        <w:rPr>
          <w:lang w:val="fr-FR"/>
        </w:rPr>
        <w:t>base de données</w:t>
      </w:r>
      <w:r w:rsidR="00DF48EE" w:rsidRPr="0027189F">
        <w:rPr>
          <w:lang w:val="fr-FR"/>
        </w:rPr>
        <w:t xml:space="preserve"> non relatio</w:t>
      </w:r>
      <w:r w:rsidR="00DF48EE" w:rsidRPr="006E6AA5">
        <w:rPr>
          <w:lang w:val="fr-FR"/>
        </w:rPr>
        <w:t xml:space="preserve">nnels que j’ai utilisé dans le passé (Notamment </w:t>
      </w:r>
      <w:proofErr w:type="spellStart"/>
      <w:r w:rsidR="00DF48EE" w:rsidRPr="006E6AA5">
        <w:rPr>
          <w:lang w:val="fr-FR"/>
        </w:rPr>
        <w:t>RethinkDB</w:t>
      </w:r>
      <w:proofErr w:type="spellEnd"/>
      <w:r w:rsidR="00DF48EE" w:rsidRPr="006E6AA5">
        <w:rPr>
          <w:lang w:val="fr-FR"/>
        </w:rPr>
        <w:t xml:space="preserve">). </w:t>
      </w:r>
      <w:r w:rsidR="006E6AA5" w:rsidRPr="006E6AA5">
        <w:rPr>
          <w:lang w:val="fr-FR"/>
        </w:rPr>
        <w:t xml:space="preserve">Sur le marché de travail, MongoDB est </w:t>
      </w:r>
      <w:r w:rsidR="00DF48EE" w:rsidRPr="006E6AA5">
        <w:rPr>
          <w:lang w:val="fr-FR"/>
        </w:rPr>
        <w:t xml:space="preserve">une qualité très recherchée, et pouvoir ajouter cette corde à mon arc en fait un parfait allié. En plus d’être un langage recherché et beaucoup utilisé, MongoDB est puissant et </w:t>
      </w:r>
      <w:r w:rsidR="005F305A" w:rsidRPr="006E6AA5">
        <w:rPr>
          <w:lang w:val="fr-FR"/>
        </w:rPr>
        <w:t>bien</w:t>
      </w:r>
      <w:r w:rsidR="00DF48EE" w:rsidRPr="006E6AA5">
        <w:rPr>
          <w:lang w:val="fr-FR"/>
        </w:rPr>
        <w:t xml:space="preserve"> documenté (</w:t>
      </w:r>
      <w:r w:rsidR="005F305A" w:rsidRPr="006E6AA5">
        <w:rPr>
          <w:lang w:val="fr-FR"/>
        </w:rPr>
        <w:t xml:space="preserve">de plus, </w:t>
      </w:r>
      <w:r w:rsidR="00DF48EE" w:rsidRPr="006E6AA5">
        <w:rPr>
          <w:lang w:val="fr-FR"/>
        </w:rPr>
        <w:t xml:space="preserve">le langage utilisé dans le </w:t>
      </w:r>
      <w:proofErr w:type="spellStart"/>
      <w:r w:rsidR="00DF48EE" w:rsidRPr="006E6AA5">
        <w:rPr>
          <w:lang w:val="fr-FR"/>
        </w:rPr>
        <w:t>MongoSHELL</w:t>
      </w:r>
      <w:proofErr w:type="spellEnd"/>
      <w:r w:rsidR="00DF48EE" w:rsidRPr="006E6AA5">
        <w:rPr>
          <w:lang w:val="fr-FR"/>
        </w:rPr>
        <w:t xml:space="preserve"> est du </w:t>
      </w:r>
      <w:proofErr w:type="spellStart"/>
      <w:r w:rsidR="00DF48EE" w:rsidRPr="006E6AA5">
        <w:rPr>
          <w:lang w:val="fr-FR"/>
        </w:rPr>
        <w:t>javascript</w:t>
      </w:r>
      <w:proofErr w:type="spellEnd"/>
      <w:r w:rsidR="00DF48EE" w:rsidRPr="006E6AA5">
        <w:rPr>
          <w:lang w:val="fr-FR"/>
        </w:rPr>
        <w:t>, cela rend son utilisation d’autant plus facile).</w:t>
      </w:r>
    </w:p>
    <w:p w14:paraId="465065D2" w14:textId="77777777" w:rsidR="00730B2C" w:rsidRDefault="00730B2C" w:rsidP="0093117D">
      <w:pPr>
        <w:pStyle w:val="Titre1"/>
      </w:pPr>
    </w:p>
    <w:p w14:paraId="6174F11B" w14:textId="48356DBD" w:rsidR="000762EB" w:rsidRDefault="000762EB" w:rsidP="002A5D67">
      <w:pPr>
        <w:pStyle w:val="Titre1"/>
      </w:pPr>
      <w:bookmarkStart w:id="48" w:name="_Toc12958815"/>
      <w:r>
        <w:t>Les fonctionnalités</w:t>
      </w:r>
      <w:bookmarkEnd w:id="48"/>
    </w:p>
    <w:p w14:paraId="2D6EA2F6" w14:textId="3F169C3F" w:rsidR="00D31F81" w:rsidRDefault="00D31F81" w:rsidP="00D31F81">
      <w:pPr>
        <w:pStyle w:val="VRAINORMAL"/>
        <w:shd w:val="clear" w:color="auto" w:fill="FF0000"/>
        <w:ind w:firstLine="0"/>
      </w:pPr>
      <w:r>
        <w:t xml:space="preserve">PARLER ICI DES </w:t>
      </w:r>
      <w:proofErr w:type="spellStart"/>
      <w:r>
        <w:t>FONCTIONNALITö</w:t>
      </w:r>
      <w:proofErr w:type="spellEnd"/>
      <w:r>
        <w:t> ???</w:t>
      </w:r>
    </w:p>
    <w:p w14:paraId="6DC679E4" w14:textId="7935B63D" w:rsidR="00D31F81" w:rsidRDefault="00D31F81" w:rsidP="00D31F81">
      <w:pPr>
        <w:pStyle w:val="VRAINORMAL"/>
        <w:shd w:val="clear" w:color="auto" w:fill="FF0000"/>
        <w:ind w:firstLine="0"/>
      </w:pPr>
      <w:r>
        <w:rPr>
          <w:noProof/>
        </w:rPr>
        <w:drawing>
          <wp:inline distT="0" distB="0" distL="0" distR="0" wp14:anchorId="1C9D39F9" wp14:editId="78DD3D5E">
            <wp:extent cx="3748526" cy="2695699"/>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ome - DashBoard 4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52760" cy="2698744"/>
                    </a:xfrm>
                    <a:prstGeom prst="rect">
                      <a:avLst/>
                    </a:prstGeom>
                  </pic:spPr>
                </pic:pic>
              </a:graphicData>
            </a:graphic>
          </wp:inline>
        </w:drawing>
      </w:r>
    </w:p>
    <w:p w14:paraId="0D64F4A5" w14:textId="77777777" w:rsidR="002A5D67" w:rsidRPr="00145988" w:rsidRDefault="002A5D67" w:rsidP="002A5D67">
      <w:r>
        <w:t xml:space="preserve">Parler des </w:t>
      </w:r>
      <w:proofErr w:type="spellStart"/>
      <w:r>
        <w:t>onctionnalité</w:t>
      </w:r>
      <w:proofErr w:type="spellEnd"/>
      <w:r>
        <w:t xml:space="preserve"> et mettre les premiers </w:t>
      </w:r>
      <w:proofErr w:type="spellStart"/>
      <w:r>
        <w:t>mocs</w:t>
      </w:r>
      <w:proofErr w:type="spellEnd"/>
      <w:r>
        <w:t xml:space="preserve">, ici, ça </w:t>
      </w:r>
      <w:proofErr w:type="spellStart"/>
      <w:r>
        <w:t>permettera</w:t>
      </w:r>
      <w:proofErr w:type="spellEnd"/>
      <w:r>
        <w:t xml:space="preserve"> de bien introduire le reste</w:t>
      </w:r>
    </w:p>
    <w:p w14:paraId="1CBF2324" w14:textId="77777777" w:rsidR="00D31F81" w:rsidRDefault="00D31F81" w:rsidP="00D31F81">
      <w:pPr>
        <w:pStyle w:val="VRAINORMAL"/>
        <w:shd w:val="clear" w:color="auto" w:fill="FF0000"/>
        <w:ind w:firstLine="0"/>
      </w:pPr>
    </w:p>
    <w:p w14:paraId="087D3332" w14:textId="77777777" w:rsidR="008C0523" w:rsidRDefault="008C0523" w:rsidP="008C0523">
      <w:pPr>
        <w:pStyle w:val="VRAINORMAL"/>
        <w:ind w:firstLine="0"/>
      </w:pPr>
    </w:p>
    <w:p w14:paraId="61A59720" w14:textId="77777777" w:rsidR="00DE1FF7" w:rsidRDefault="00DE1FF7" w:rsidP="00D54B61">
      <w:pPr>
        <w:pStyle w:val="Titre1"/>
      </w:pPr>
    </w:p>
    <w:p w14:paraId="279D57B3" w14:textId="77777777" w:rsidR="00DE1FF7" w:rsidRDefault="00DE1FF7" w:rsidP="00D54B61">
      <w:pPr>
        <w:pStyle w:val="Titre1"/>
      </w:pPr>
    </w:p>
    <w:p w14:paraId="079F0FF0" w14:textId="77777777" w:rsidR="00DE1FF7" w:rsidRDefault="00DE1FF7" w:rsidP="00D54B61">
      <w:pPr>
        <w:pStyle w:val="Titre1"/>
      </w:pPr>
    </w:p>
    <w:p w14:paraId="50C0AC06" w14:textId="77777777" w:rsidR="00DE1FF7" w:rsidRDefault="00DE1FF7" w:rsidP="00D54B61">
      <w:pPr>
        <w:pStyle w:val="Titre1"/>
      </w:pPr>
    </w:p>
    <w:p w14:paraId="5A94843B" w14:textId="7C332288" w:rsidR="00513B68" w:rsidRDefault="00513B68" w:rsidP="00D54B61">
      <w:pPr>
        <w:pStyle w:val="Titre1"/>
      </w:pPr>
      <w:bookmarkStart w:id="49" w:name="_Toc12958816"/>
      <w:r>
        <w:t>Base de données</w:t>
      </w:r>
      <w:bookmarkEnd w:id="49"/>
    </w:p>
    <w:p w14:paraId="6C98A5B7" w14:textId="494BED93"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MongoDB, </w:t>
      </w:r>
      <w:hyperlink r:id="rId29" w:history="1">
        <w:r w:rsidR="00436394" w:rsidRPr="00436394">
          <w:rPr>
            <w:rStyle w:val="Lienhypertexte"/>
          </w:rPr>
          <w:t>docs.mongodb.com/</w:t>
        </w:r>
        <w:proofErr w:type="spellStart"/>
        <w:r w:rsidR="00436394" w:rsidRPr="00436394">
          <w:rPr>
            <w:rStyle w:val="Lienhypertexte"/>
          </w:rPr>
          <w:t>manual</w:t>
        </w:r>
        <w:proofErr w:type="spellEnd"/>
        <w:r w:rsidR="00436394" w:rsidRPr="00436394">
          <w:rPr>
            <w:rStyle w:val="Lienhypertexte"/>
          </w:rPr>
          <w:t>/</w:t>
        </w:r>
        <w:proofErr w:type="spellStart"/>
        <w:r w:rsidR="00436394" w:rsidRPr="00436394">
          <w:rPr>
            <w:rStyle w:val="Lienhypertexte"/>
          </w:rPr>
          <w:t>reference</w:t>
        </w:r>
        <w:proofErr w:type="spellEnd"/>
        <w:r w:rsidR="00436394" w:rsidRPr="00436394">
          <w:rPr>
            <w:rStyle w:val="Lienhypertexte"/>
          </w:rPr>
          <w:t>/</w:t>
        </w:r>
        <w:proofErr w:type="spellStart"/>
        <w:r w:rsidR="00436394" w:rsidRPr="00436394">
          <w:rPr>
            <w:rStyle w:val="Lienhypertexte"/>
          </w:rPr>
          <w:t>sql-</w:t>
        </w:r>
        <w:r w:rsidR="00436394" w:rsidRPr="00436394">
          <w:rPr>
            <w:rStyle w:val="Lienhypertexte"/>
          </w:rPr>
          <w:t>c</w:t>
        </w:r>
        <w:r w:rsidR="00436394" w:rsidRPr="00436394">
          <w:rPr>
            <w:rStyle w:val="Lienhypertexte"/>
          </w:rPr>
          <w:t>omparison</w:t>
        </w:r>
        <w:proofErr w:type="spellEnd"/>
        <w:r w:rsidR="00436394" w:rsidRPr="00436394">
          <w:rPr>
            <w:rStyle w:val="Lienhypertexte"/>
          </w:rPr>
          <w:t>/</w:t>
        </w:r>
      </w:hyperlink>
      <w:r w:rsidR="00436394" w:rsidRPr="00436394">
        <w:t xml:space="preserve">, </w:t>
      </w:r>
      <w:r w:rsidR="00436394" w:rsidRPr="00436394">
        <w:fldChar w:fldCharType="begin"/>
      </w:r>
      <w:r w:rsidR="00436394" w:rsidRPr="00436394">
        <w:instrText xml:space="preserve"> ADDIN ZOTERO_ITEM CSL_CITATION {"citationID":"fyxuti00","properties":{"formattedCitation":"({\\i{}MongoDB Manual} 2019)","plainCitation":"(MongoDB Manual 2019)","noteIndex":0},"citationItems":[{"id":110,"uris":["http://zotero.org/users/local/6OwvRo0M/items/ZLZUJETS"],"uri":["http://zotero.org/users/local/6OwvRo0M/items/ZLZUJETS"],"itemData":{"id":110,"type":"webpage","title":"MongoDB Manual","container-title":"https://github.com/mongodb/docs/blob/v4.0/source/reference/sql-comparison.txt","URL":"https://docs.mongodb.com/manual/reference/sql-comparison","language":"en","issued":{"date-parts":[["2019"]]},"accessed":{"date-parts":[["2019",7,2]]}}}],"schema":"https://github.com/citation-style-language/schema/raw/master/csl-citation.json"} </w:instrText>
      </w:r>
      <w:r w:rsidR="00436394" w:rsidRPr="00436394">
        <w:fldChar w:fldCharType="separate"/>
      </w:r>
      <w:r w:rsidR="00436394" w:rsidRPr="00436394">
        <w:t xml:space="preserve">(MongoDB </w:t>
      </w:r>
      <w:proofErr w:type="spellStart"/>
      <w:r w:rsidR="00436394" w:rsidRPr="00436394">
        <w:t>Manual</w:t>
      </w:r>
      <w:proofErr w:type="spellEnd"/>
      <w:r w:rsidR="00436394" w:rsidRPr="00436394">
        <w:t xml:space="preserve"> 2019)</w:t>
      </w:r>
      <w:r w:rsidR="00436394" w:rsidRPr="00436394">
        <w:fldChar w:fldCharType="end"/>
      </w:r>
      <w:r w:rsidRPr="00436394">
        <w:t>)</w:t>
      </w:r>
      <w:r>
        <w:t xml:space="preserve"> </w:t>
      </w:r>
      <w:r w:rsidR="00436394">
        <w:t>.</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50" w:name="_Toc12958817"/>
      <w:proofErr w:type="spellStart"/>
      <w:r>
        <w:t>Users</w:t>
      </w:r>
      <w:bookmarkEnd w:id="50"/>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691D3394" w:rsidR="00513B68" w:rsidRDefault="00D54B61" w:rsidP="00D54B61">
      <w:pPr>
        <w:pStyle w:val="Lgende"/>
        <w:jc w:val="center"/>
      </w:pPr>
      <w:bookmarkStart w:id="51" w:name="_Ref11680198"/>
      <w:bookmarkStart w:id="52" w:name="_Toc12956515"/>
      <w:r>
        <w:t xml:space="preserve">Figure </w:t>
      </w:r>
      <w:r w:rsidR="00521874">
        <w:fldChar w:fldCharType="begin"/>
      </w:r>
      <w:r w:rsidR="00521874">
        <w:instrText xml:space="preserve"> SEQ Figure \* ARABIC </w:instrText>
      </w:r>
      <w:r w:rsidR="00521874">
        <w:fldChar w:fldCharType="separate"/>
      </w:r>
      <w:r w:rsidR="00E72388">
        <w:rPr>
          <w:noProof/>
        </w:rPr>
        <w:t>6</w:t>
      </w:r>
      <w:r w:rsidR="00521874">
        <w:rPr>
          <w:noProof/>
        </w:rPr>
        <w:fldChar w:fldCharType="end"/>
      </w:r>
      <w:bookmarkEnd w:id="51"/>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52"/>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5C112DCD"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lastRenderedPageBreak/>
        <w:t>programSubscriptions</w:t>
      </w:r>
      <w:proofErr w:type="spellEnd"/>
      <w:r>
        <w:t xml:space="preserve"> que j’évoque dans le sous-chapitre suivant </w:t>
      </w:r>
      <w:r w:rsidRPr="00DF48EE">
        <w:rPr>
          <w:i/>
          <w:iCs/>
        </w:rPr>
        <w:t xml:space="preserve">“Sous-collections - </w:t>
      </w:r>
      <w:proofErr w:type="spellStart"/>
      <w:r w:rsidR="00DF48EE">
        <w:rPr>
          <w:i/>
          <w:iCs/>
        </w:rPr>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417B95">
        <w:rPr>
          <w:rStyle w:val="Appelnotedebasdep"/>
        </w:rPr>
        <w:footnoteReference w:id="1"/>
      </w:r>
      <w:r>
        <w:t>, et permettent de stocker un utilisateur avec le minimum d’information</w:t>
      </w:r>
      <w:r w:rsidR="00095DE4">
        <w:t>s</w:t>
      </w:r>
      <w:r>
        <w:t xml:space="preserve"> nécessaire</w:t>
      </w:r>
      <w:r w:rsidR="00095DE4">
        <w:t>s</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57BE8F94"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 </w:t>
      </w:r>
      <w:proofErr w:type="spellStart"/>
      <w:r w:rsidR="00513B68" w:rsidRPr="00DF48EE">
        <w:rPr>
          <w:color w:val="5B9BD5" w:themeColor="accent1"/>
        </w:rPr>
        <w:t>nbKataDone</w:t>
      </w:r>
      <w:proofErr w:type="spellEnd"/>
      <w:r w:rsidR="00513B68">
        <w:t xml:space="preserve"> permet d’indiquer le nombre de </w:t>
      </w:r>
      <w:r w:rsidR="00095DE4">
        <w:t>katas</w:t>
      </w:r>
      <w:r w:rsidR="00513B68">
        <w:t xml:space="preserve"> qu’un utilisateur a effectué</w:t>
      </w:r>
      <w:r w:rsidR="00095DE4">
        <w:t>s</w:t>
      </w:r>
      <w:r w:rsidR="00513B68">
        <w:t xml:space="preserve">. </w:t>
      </w:r>
      <w:proofErr w:type="spellStart"/>
      <w:r w:rsidR="00513B68" w:rsidRPr="00DF48EE">
        <w:rPr>
          <w:color w:val="5B9BD5" w:themeColor="accent1"/>
        </w:rPr>
        <w:t>Status</w:t>
      </w:r>
      <w:proofErr w:type="spellEnd"/>
      <w:r w:rsidR="00513B68">
        <w:t xml:space="preserve"> </w:t>
      </w:r>
      <w:r>
        <w:t>quant</w:t>
      </w:r>
      <w:r w:rsidR="00095DE4">
        <w:t xml:space="preserve"> à</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5C22742A"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 passe de “TODO” à “ONGOING”</w:t>
      </w:r>
      <w:r w:rsidR="00DF48EE">
        <w:t xml:space="preserve">. </w:t>
      </w:r>
      <w:r>
        <w:t>La solution de l'utilisateur une fois le kata terminé, (qu’il soit abandonné ou réussi) sera stocker dans le champ “</w:t>
      </w:r>
      <w:proofErr w:type="spellStart"/>
      <w:r>
        <w:t>mysol</w:t>
      </w:r>
      <w:proofErr w:type="spellEnd"/>
      <w:r>
        <w:t>”.</w:t>
      </w:r>
    </w:p>
    <w:p w14:paraId="46520C4B" w14:textId="16FE738E" w:rsidR="00DF48EE" w:rsidRDefault="002A5D67">
      <w:pPr>
        <w:spacing w:after="160" w:line="259" w:lineRule="auto"/>
        <w:rPr>
          <w:rFonts w:eastAsiaTheme="majorEastAsia" w:cs="Arial"/>
          <w:b/>
          <w:bCs/>
          <w:sz w:val="28"/>
          <w:szCs w:val="28"/>
        </w:rPr>
      </w:pPr>
      <w:r w:rsidRPr="002A5D67">
        <w:rPr>
          <w:color w:val="FFFFFF" w:themeColor="background1"/>
          <w:shd w:val="clear" w:color="auto" w:fill="FF0000"/>
        </w:rPr>
        <w:t>GARDER LA PARTIE BDD ?</w:t>
      </w:r>
      <w:r w:rsidR="00DF48EE">
        <w:br w:type="page"/>
      </w:r>
    </w:p>
    <w:p w14:paraId="029956BB" w14:textId="6B1601DB" w:rsidR="00513B68" w:rsidRDefault="00513B68" w:rsidP="00DF48EE">
      <w:pPr>
        <w:pStyle w:val="Titre2"/>
      </w:pPr>
      <w:bookmarkStart w:id="53" w:name="_Toc12958818"/>
      <w:r>
        <w:lastRenderedPageBreak/>
        <w:t>Programs</w:t>
      </w:r>
      <w:bookmarkEnd w:id="53"/>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6360460C" w:rsidR="00513B68" w:rsidRDefault="0083093B" w:rsidP="0083093B">
      <w:pPr>
        <w:pStyle w:val="Lgende"/>
        <w:jc w:val="center"/>
      </w:pPr>
      <w:bookmarkStart w:id="54" w:name="_Toc12956516"/>
      <w:r>
        <w:t xml:space="preserve">Figure </w:t>
      </w:r>
      <w:r w:rsidR="00521874">
        <w:fldChar w:fldCharType="begin"/>
      </w:r>
      <w:r w:rsidR="00521874">
        <w:instrText xml:space="preserve"> SEQ Figure \* ARABIC </w:instrText>
      </w:r>
      <w:r w:rsidR="00521874">
        <w:fldChar w:fldCharType="separate"/>
      </w:r>
      <w:r w:rsidR="00E72388">
        <w:rPr>
          <w:noProof/>
        </w:rPr>
        <w:t>7</w:t>
      </w:r>
      <w:r w:rsidR="00521874">
        <w:rPr>
          <w:noProof/>
        </w:rPr>
        <w:fldChar w:fldCharType="end"/>
      </w:r>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54"/>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4AD76ECC" w:rsidR="00513B68" w:rsidRDefault="00513B68" w:rsidP="0083093B">
      <w:pPr>
        <w:pStyle w:val="VRAINORMAL"/>
        <w:ind w:firstLine="0"/>
      </w:pPr>
      <w:r>
        <w:t>Voici la collection complète “Programs”. Celle-ci permet de stocker toutes les informations nécessaire</w:t>
      </w:r>
      <w:r w:rsidR="00095DE4">
        <w:t>s</w:t>
      </w:r>
      <w:r>
        <w:t xml:space="preserve"> à la description d’un programme. Le champ Katas est une sous-collection que je détail dans</w:t>
      </w:r>
      <w:r w:rsidRPr="00095DE4">
        <w:rPr>
          <w:shd w:val="clear" w:color="auto" w:fill="FF0000"/>
        </w:rPr>
        <w:t xml:space="preserve"> </w:t>
      </w:r>
      <w:r w:rsidRPr="00095DE4">
        <w:rPr>
          <w:color w:val="FF0000"/>
          <w:shd w:val="clear" w:color="auto" w:fill="FF0000"/>
        </w:rPr>
        <w:t>“”.</w:t>
      </w:r>
      <w:r>
        <w:rPr>
          <w:color w:val="FF0000"/>
        </w:rPr>
        <w:t xml:space="preserve"> </w:t>
      </w:r>
      <w:r>
        <w:t> Quant au champ tags, il permet de stocker sous la forme d’un tableau les tags qui catégorise un programme, cela est notamment utilis</w:t>
      </w:r>
      <w:r w:rsidR="00CA36BE">
        <w:t>és</w:t>
      </w:r>
      <w:r>
        <w:t xml:space="preserve">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0CA7D734" w14:textId="47641427" w:rsidR="00A83629" w:rsidRDefault="00513B68" w:rsidP="00A83629">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w:t>
      </w:r>
      <w:r w:rsidR="00F55357">
        <w:t>kata</w:t>
      </w:r>
      <w:r>
        <w:t>, ils permettent respectivement de stocker la base de code</w:t>
      </w:r>
      <w:r w:rsidR="00CA36BE">
        <w:t>s</w:t>
      </w:r>
      <w:r>
        <w:t xml:space="preserve"> qui sera donnée à l’utilisateur lors de sa tentative de résolution du kata, de stocker la batterie tests du kata, et de stocker la solution </w:t>
      </w:r>
      <w:r w:rsidR="00F55357">
        <w:t>du</w:t>
      </w:r>
      <w:r>
        <w:t xml:space="preserve"> </w:t>
      </w:r>
      <w:r w:rsidR="00F55357">
        <w:t>kata</w:t>
      </w:r>
      <w:r>
        <w:t xml:space="preserve">, dans le cas </w:t>
      </w:r>
      <w:r w:rsidR="00B96C40">
        <w:t>où</w:t>
      </w:r>
      <w:r>
        <w:t xml:space="preserve"> l’utilisateur abandonnerai. Une petite particularité, est le champ “</w:t>
      </w:r>
      <w:proofErr w:type="spellStart"/>
      <w:r>
        <w:t>keepAssert</w:t>
      </w:r>
      <w:proofErr w:type="spellEnd"/>
      <w:r>
        <w:t>”, il permet de spécifier si le créateur du kata souhaite que la batterie de tests soit visible à l’utilisateur lors de la réalisation d’un kata</w:t>
      </w:r>
      <w:r w:rsidR="0083093B">
        <w:t>.</w:t>
      </w:r>
    </w:p>
    <w:p w14:paraId="0E03A224" w14:textId="5EF7C4AC" w:rsidR="00646FD6" w:rsidRDefault="00513B68" w:rsidP="00646FD6">
      <w:pPr>
        <w:pStyle w:val="Titre"/>
      </w:pPr>
      <w:bookmarkStart w:id="55" w:name="_Toc12958819"/>
      <w:r>
        <w:lastRenderedPageBreak/>
        <w:t xml:space="preserve">Chapitre </w:t>
      </w:r>
      <w:r w:rsidR="00FA1D9E">
        <w:t>3</w:t>
      </w:r>
      <w:r>
        <w:t> : Mise en œuvre</w:t>
      </w:r>
      <w:bookmarkEnd w:id="55"/>
    </w:p>
    <w:p w14:paraId="537A81F2" w14:textId="77EE5A1A" w:rsidR="005F305A" w:rsidRPr="005F305A" w:rsidRDefault="0034778C" w:rsidP="005F305A">
      <w:pPr>
        <w:pStyle w:val="Titre1"/>
      </w:pPr>
      <w:bookmarkStart w:id="56" w:name="_Toc12958820"/>
      <w:r>
        <w:t>Le Gateway</w:t>
      </w:r>
      <w:bookmarkEnd w:id="56"/>
    </w:p>
    <w:p w14:paraId="0C6AB5D4" w14:textId="40B70924" w:rsidR="001C490E" w:rsidRDefault="001C490E" w:rsidP="004C304B">
      <w:pPr>
        <w:pStyle w:val="VRAINORMAL"/>
        <w:ind w:firstLine="0"/>
      </w:pPr>
      <w:r>
        <w:t xml:space="preserve">Comme présenté dans l’architecture de DojoHepia, le Gateway est l’élément central de l’application. Il permet de faire la liaison entre chaque service et d’orienter les informations en conséquence. Si ce service porte ce nom, c’est parce que dans une vision à long terme, DojoHepia aimerait </w:t>
      </w:r>
      <w:r w:rsidR="005F305A">
        <w:t>s</w:t>
      </w:r>
      <w:r>
        <w:t>e munir d’un vrai Gateway, ne servant qu’</w:t>
      </w:r>
      <w:r w:rsidR="005F305A">
        <w:t>à</w:t>
      </w:r>
      <w:r>
        <w:t xml:space="preserve"> relayer les informations reçu</w:t>
      </w:r>
      <w:r w:rsidR="00CA36BE">
        <w:t>es</w:t>
      </w:r>
      <w:r>
        <w:t xml:space="preserve"> vers le</w:t>
      </w:r>
      <w:r w:rsidR="00D87FB4">
        <w:t>s</w:t>
      </w:r>
      <w:r>
        <w:t xml:space="preserve"> service</w:t>
      </w:r>
      <w:r w:rsidR="00D87FB4">
        <w:t>s</w:t>
      </w:r>
      <w:r>
        <w:t xml:space="preserve"> concerné</w:t>
      </w:r>
      <w:r w:rsidR="00D87FB4">
        <w:t>s</w:t>
      </w:r>
      <w:r>
        <w:t xml:space="preserve">. </w:t>
      </w:r>
      <w:r w:rsidR="00333F32">
        <w:t>En effet, p</w:t>
      </w:r>
      <w:r>
        <w:t>our le moment, le Gateway contient de la logique applicative, il n’est donc pas réellement un « Gateway »</w:t>
      </w:r>
      <w:r w:rsidR="00333F32">
        <w:t xml:space="preserve"> (car son rôle ne se limite pas à diriger l’information)</w:t>
      </w:r>
      <w:r>
        <w:t>.</w:t>
      </w:r>
    </w:p>
    <w:p w14:paraId="10295569" w14:textId="77777777" w:rsidR="00BB2883" w:rsidRDefault="00BB2883" w:rsidP="004C304B">
      <w:pPr>
        <w:pStyle w:val="VRAINORMAL"/>
        <w:ind w:firstLine="0"/>
      </w:pPr>
    </w:p>
    <w:p w14:paraId="3FF534B6" w14:textId="16C5E3A5" w:rsidR="00081EDE" w:rsidRDefault="00D87FB4" w:rsidP="004C304B">
      <w:pPr>
        <w:pStyle w:val="VRAINORMAL"/>
        <w:ind w:firstLine="0"/>
      </w:pPr>
      <w:r w:rsidRPr="00D87FB4">
        <w:t xml:space="preserve">Mon Gateway </w:t>
      </w:r>
      <w:r w:rsidR="00081EDE">
        <w:t>est basé sur</w:t>
      </w:r>
      <w:r w:rsidRPr="00D87FB4">
        <w:t xml:space="preserve"> </w:t>
      </w:r>
      <w:r w:rsidR="00387C7D">
        <w:t xml:space="preserve">une </w:t>
      </w:r>
      <w:r w:rsidRPr="00D87FB4">
        <w:t>architecture REST</w:t>
      </w:r>
      <w:r w:rsidR="00BB2883">
        <w:t>,</w:t>
      </w:r>
    </w:p>
    <w:p w14:paraId="34244E00" w14:textId="544FB739" w:rsidR="00081EDE" w:rsidRDefault="00081EDE" w:rsidP="004C304B">
      <w:pPr>
        <w:pStyle w:val="VRAINORMAL"/>
        <w:ind w:firstLine="0"/>
        <w:rPr>
          <w:i/>
          <w:iCs/>
          <w:color w:val="808080" w:themeColor="background1" w:themeShade="80"/>
        </w:rPr>
      </w:pPr>
      <w:r w:rsidRPr="00081EDE">
        <w:rPr>
          <w:i/>
          <w:iCs/>
        </w:rPr>
        <w:t xml:space="preserve">“Pour donner une définition simpliste, </w:t>
      </w:r>
      <w:r>
        <w:rPr>
          <w:i/>
          <w:iCs/>
        </w:rPr>
        <w:t>l’architecture REST est une interface entre systèmes utilisant le protocole http, utilisée pour obtenir des données et les manipuler (comme du XML ou JSON)</w:t>
      </w:r>
      <w:r w:rsidRPr="00081EDE">
        <w:rPr>
          <w:i/>
          <w:iCs/>
        </w:rPr>
        <w:t xml:space="preserve">” </w:t>
      </w:r>
      <w:r w:rsidRPr="00081EDE">
        <w:rPr>
          <w:i/>
          <w:iCs/>
          <w:lang w:val="en-US"/>
        </w:rPr>
        <w:fldChar w:fldCharType="begin"/>
      </w:r>
      <w:r>
        <w:rPr>
          <w:i/>
          <w:iCs/>
        </w:rPr>
        <w:instrText xml:space="preserve"> ADDIN ZOTERO_ITEM CSL_CITATION {"citationID":"mboLhpae","properties":{"formattedCitation":"({\\i{}REST API} 2019)","plainCitation":"(REST API 2019)","noteIndex":0},"citationItems":[{"id":94,"uris":["http://zotero.org/users/local/6OwvRo0M/items/4S82C9VA"],"uri":["http://zotero.org/users/local/6OwvRo0M/items/4S82C9VA"],"itemData":{"id":94,"type":"webpage","title":"REST API","container-title":"BBVAOpen4U","abstract":"REST completely changed software engineering after 2000. This new approach to developing web projects and services was defined by Roy Fielding, father of the HTTP specification and one of the leading","URL":"https://bbvaopen4u.com/en/actualidad/rest-api-what-it-and-what-are-its-advantages-project-development","title-short":"REST API","issued":{"date-parts":[["2019"]]},"accessed":{"date-parts":[["2019",6,27]]}}}],"schema":"https://github.com/citation-style-language/schema/raw/master/csl-citation.json"} </w:instrText>
      </w:r>
      <w:r w:rsidRPr="00081EDE">
        <w:rPr>
          <w:i/>
          <w:iCs/>
          <w:lang w:val="en-US"/>
        </w:rPr>
        <w:fldChar w:fldCharType="separate"/>
      </w:r>
      <w:r w:rsidRPr="00081EDE">
        <w:rPr>
          <w:lang w:val="fr-FR"/>
        </w:rPr>
        <w:t>(</w:t>
      </w:r>
      <w:r w:rsidRPr="00081EDE">
        <w:rPr>
          <w:i/>
          <w:iCs/>
          <w:lang w:val="fr-FR"/>
        </w:rPr>
        <w:t>REST API</w:t>
      </w:r>
      <w:r w:rsidRPr="00081EDE">
        <w:rPr>
          <w:lang w:val="fr-FR"/>
        </w:rPr>
        <w:t xml:space="preserve"> 2019)</w:t>
      </w:r>
      <w:r w:rsidRPr="00081EDE">
        <w:rPr>
          <w:i/>
          <w:iCs/>
          <w:lang w:val="en-US"/>
        </w:rPr>
        <w:fldChar w:fldCharType="end"/>
      </w:r>
      <w:r w:rsidRPr="00081EDE">
        <w:rPr>
          <w:i/>
          <w:iCs/>
        </w:rPr>
        <w:t xml:space="preserve"> </w:t>
      </w:r>
      <w:r w:rsidRPr="00081EDE">
        <w:rPr>
          <w:i/>
          <w:iCs/>
          <w:color w:val="808080" w:themeColor="background1" w:themeShade="80"/>
        </w:rPr>
        <w:t>– Traduit de l’anglais par Alexandre Vanini.</w:t>
      </w:r>
    </w:p>
    <w:p w14:paraId="1134F56E" w14:textId="5BD6FA2E" w:rsidR="00BB2883" w:rsidRPr="00BB2883" w:rsidRDefault="00387C7D" w:rsidP="00BB2883">
      <w:pPr>
        <w:pStyle w:val="VRAINORMAL"/>
        <w:ind w:firstLine="0"/>
      </w:pPr>
      <w:r>
        <w:t>c</w:t>
      </w:r>
      <w:r w:rsidR="00BB2883">
        <w:t>e qui induit que la communication entre mes différents services se fait à travers le protocole HTTP</w:t>
      </w:r>
      <w:r w:rsidR="009E593B">
        <w:t xml:space="preserve"> (comme déc</w:t>
      </w:r>
      <w:r w:rsidR="000213AD">
        <w:t>r</w:t>
      </w:r>
      <w:r w:rsidR="009E593B">
        <w:t>it dans le Chapitre 1 : Conception)</w:t>
      </w:r>
      <w:r w:rsidR="00BB2883">
        <w:t xml:space="preserve">. Le protocole HTTP est un protocole </w:t>
      </w:r>
      <w:r w:rsidR="00686F84">
        <w:t>de communication</w:t>
      </w:r>
      <w:r w:rsidR="00BB2883">
        <w:t xml:space="preserve"> synchrone, ce qui signifie que le serveur ne lâchera pas l</w:t>
      </w:r>
      <w:r w:rsidR="00A72C49">
        <w:t xml:space="preserve">a main </w:t>
      </w:r>
      <w:r w:rsidR="00BB2883">
        <w:t xml:space="preserve">sur une </w:t>
      </w:r>
      <w:r w:rsidR="00686F84">
        <w:t>requête</w:t>
      </w:r>
      <w:r w:rsidR="00BB2883">
        <w:t xml:space="preserve"> avant de l’avoir réalisée, bloquant ainsi les autres </w:t>
      </w:r>
      <w:r w:rsidR="00686F84">
        <w:t xml:space="preserve">requêtes </w:t>
      </w:r>
      <w:r w:rsidR="00BB2883">
        <w:t>entrantes.</w:t>
      </w:r>
    </w:p>
    <w:p w14:paraId="305F3072" w14:textId="77777777" w:rsidR="00CE0A5B" w:rsidRDefault="00CE0A5B" w:rsidP="00646FD6">
      <w:pPr>
        <w:pStyle w:val="VRAINORMAL"/>
        <w:ind w:firstLine="0"/>
      </w:pPr>
    </w:p>
    <w:p w14:paraId="55604CA9" w14:textId="77E89313" w:rsidR="000213AD" w:rsidRPr="00387C7D" w:rsidRDefault="00D87FB4" w:rsidP="00646FD6">
      <w:pPr>
        <w:pStyle w:val="VRAINORMAL"/>
        <w:ind w:firstLine="0"/>
        <w:rPr>
          <w:color w:val="FF0000"/>
          <w:lang w:val="en-US"/>
        </w:rPr>
      </w:pPr>
      <w:r>
        <w:t xml:space="preserve">Même si Javalin permet déjà de rendre une partie du fonctionnement asynchrone (limité à 200 </w:t>
      </w:r>
      <w:r w:rsidR="00BB2883">
        <w:t>requête à la fois</w:t>
      </w:r>
      <w:r>
        <w:t xml:space="preserve">), il est préférable de rendre le </w:t>
      </w:r>
      <w:r w:rsidR="00A72C49">
        <w:t>flux</w:t>
      </w:r>
      <w:r>
        <w:t xml:space="preserve"> entre le Client et le Gateway totalement asynchrone</w:t>
      </w:r>
      <w:r w:rsidR="00686F84">
        <w:t xml:space="preserve">, pour s’affranchir de problèmes </w:t>
      </w:r>
      <w:r w:rsidR="00686F84" w:rsidRPr="00387C7D">
        <w:rPr>
          <w:color w:val="000000" w:themeColor="text1"/>
        </w:rPr>
        <w:t>d’attentes en cas de gr</w:t>
      </w:r>
      <w:r w:rsidR="00387C7D" w:rsidRPr="00387C7D">
        <w:rPr>
          <w:color w:val="000000" w:themeColor="text1"/>
        </w:rPr>
        <w:t>osse montée en charge</w:t>
      </w:r>
      <w:r w:rsidRPr="00387C7D">
        <w:rPr>
          <w:color w:val="000000" w:themeColor="text1"/>
        </w:rPr>
        <w:t xml:space="preserve">. </w:t>
      </w:r>
      <w:r>
        <w:t>Pour ce faire, j’utilise le mécanisme des Futures en Java</w:t>
      </w:r>
      <w:r w:rsidR="00387C7D">
        <w:t xml:space="preserve">. </w:t>
      </w:r>
      <w:r w:rsidR="00686F84">
        <w:t>Les Futures sont un des moyens de rendre l’exécution d’un code Java concurrent</w:t>
      </w:r>
      <w:r w:rsidR="00387C7D">
        <w:t xml:space="preserve">, ce qui signifie que les requêtes peuvent être exécutées de manière simultanées. </w:t>
      </w:r>
      <w:r w:rsidR="00387C7D" w:rsidRPr="00387C7D">
        <w:rPr>
          <w:lang w:val="en-US"/>
        </w:rPr>
        <w:t xml:space="preserve">Le listing 2 </w:t>
      </w:r>
      <w:proofErr w:type="spellStart"/>
      <w:r w:rsidR="00387C7D" w:rsidRPr="00387C7D">
        <w:rPr>
          <w:lang w:val="en-US"/>
        </w:rPr>
        <w:t>est</w:t>
      </w:r>
      <w:proofErr w:type="spellEnd"/>
      <w:r w:rsidR="00387C7D" w:rsidRPr="00387C7D">
        <w:rPr>
          <w:lang w:val="en-US"/>
        </w:rPr>
        <w:t xml:space="preserve"> un </w:t>
      </w:r>
      <w:proofErr w:type="spellStart"/>
      <w:r w:rsidR="00387C7D" w:rsidRPr="00387C7D">
        <w:rPr>
          <w:lang w:val="en-US"/>
        </w:rPr>
        <w:t>exemple</w:t>
      </w:r>
      <w:proofErr w:type="spellEnd"/>
      <w:r w:rsidR="00387C7D" w:rsidRPr="00387C7D">
        <w:rPr>
          <w:lang w:val="en-US"/>
        </w:rPr>
        <w:t xml:space="preserve"> </w:t>
      </w:r>
      <w:proofErr w:type="spellStart"/>
      <w:r w:rsidR="00387C7D" w:rsidRPr="00387C7D">
        <w:rPr>
          <w:lang w:val="en-US"/>
        </w:rPr>
        <w:t>d’utilisation</w:t>
      </w:r>
      <w:proofErr w:type="spellEnd"/>
      <w:r w:rsidR="00387C7D" w:rsidRPr="00387C7D">
        <w:rPr>
          <w:lang w:val="en-US"/>
        </w:rPr>
        <w:t xml:space="preserve"> des futures.</w:t>
      </w:r>
    </w:p>
    <w:p w14:paraId="08D97598" w14:textId="40908DC5" w:rsidR="000213AD" w:rsidRDefault="000213AD"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lang w:val="en-US"/>
        </w:rPr>
      </w:pPr>
      <w:r w:rsidRPr="000213AD">
        <w:rPr>
          <w:rFonts w:ascii="Menlo" w:hAnsi="Menlo" w:cs="Menlo"/>
          <w:color w:val="000000"/>
          <w:sz w:val="18"/>
          <w:szCs w:val="18"/>
          <w:lang w:val="en-US"/>
        </w:rPr>
        <w:t>String test() {</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try</w:t>
      </w:r>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proofErr w:type="spellStart"/>
      <w:r w:rsidRPr="000213AD">
        <w:rPr>
          <w:rFonts w:ascii="Menlo" w:hAnsi="Menlo" w:cs="Menlo"/>
          <w:color w:val="000000"/>
          <w:sz w:val="18"/>
          <w:szCs w:val="18"/>
          <w:lang w:val="en-US"/>
        </w:rPr>
        <w:t>Thread.</w:t>
      </w:r>
      <w:r w:rsidRPr="000213AD">
        <w:rPr>
          <w:rFonts w:ascii="Menlo" w:hAnsi="Menlo" w:cs="Menlo"/>
          <w:i/>
          <w:iCs/>
          <w:color w:val="000000"/>
          <w:sz w:val="18"/>
          <w:szCs w:val="18"/>
          <w:lang w:val="en-US"/>
        </w:rPr>
        <w:t>sleep</w:t>
      </w:r>
      <w:proofErr w:type="spellEnd"/>
      <w:r w:rsidRPr="000213AD">
        <w:rPr>
          <w:rFonts w:ascii="Menlo" w:hAnsi="Menlo" w:cs="Menlo"/>
          <w:color w:val="000000"/>
          <w:sz w:val="18"/>
          <w:szCs w:val="18"/>
          <w:lang w:val="en-US"/>
        </w:rPr>
        <w:t>(</w:t>
      </w:r>
      <w:r w:rsidRPr="000213AD">
        <w:rPr>
          <w:rFonts w:ascii="Menlo" w:hAnsi="Menlo" w:cs="Menlo"/>
          <w:color w:val="0000FF"/>
          <w:sz w:val="18"/>
          <w:szCs w:val="18"/>
          <w:lang w:val="en-US"/>
        </w:rPr>
        <w:t>1000</w:t>
      </w:r>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 xml:space="preserve">catch </w:t>
      </w:r>
      <w:r w:rsidRPr="000213AD">
        <w:rPr>
          <w:rFonts w:ascii="Menlo" w:hAnsi="Menlo" w:cs="Menlo"/>
          <w:color w:val="000000"/>
          <w:sz w:val="18"/>
          <w:szCs w:val="18"/>
          <w:lang w:val="en-US"/>
        </w:rPr>
        <w:t>(Exception e){}</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 xml:space="preserve">return </w:t>
      </w:r>
      <w:r w:rsidRPr="000213AD">
        <w:rPr>
          <w:rFonts w:ascii="Menlo" w:hAnsi="Menlo" w:cs="Menlo"/>
          <w:b/>
          <w:bCs/>
          <w:color w:val="008000"/>
          <w:sz w:val="18"/>
          <w:szCs w:val="18"/>
          <w:lang w:val="en-US"/>
        </w:rPr>
        <w:t>"Test"</w:t>
      </w:r>
      <w:r w:rsidRPr="000213AD">
        <w:rPr>
          <w:rFonts w:ascii="Menlo" w:hAnsi="Menlo" w:cs="Menlo"/>
          <w:color w:val="000000"/>
          <w:sz w:val="18"/>
          <w:szCs w:val="18"/>
          <w:lang w:val="en-US"/>
        </w:rPr>
        <w:t>;</w:t>
      </w:r>
      <w:r w:rsidRPr="000213AD">
        <w:rPr>
          <w:rFonts w:ascii="Menlo" w:hAnsi="Menlo" w:cs="Menlo"/>
          <w:color w:val="000000"/>
          <w:sz w:val="18"/>
          <w:szCs w:val="18"/>
          <w:lang w:val="en-US"/>
        </w:rPr>
        <w:br/>
        <w:t>}</w:t>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i/>
          <w:iCs/>
          <w:color w:val="808080"/>
          <w:sz w:val="18"/>
          <w:szCs w:val="18"/>
          <w:lang w:val="en-US"/>
        </w:rPr>
        <w:t xml:space="preserve">// Code qui </w:t>
      </w:r>
      <w:proofErr w:type="spellStart"/>
      <w:r w:rsidRPr="000213AD">
        <w:rPr>
          <w:rFonts w:ascii="Menlo" w:hAnsi="Menlo" w:cs="Menlo"/>
          <w:i/>
          <w:iCs/>
          <w:color w:val="808080"/>
          <w:sz w:val="18"/>
          <w:szCs w:val="18"/>
          <w:lang w:val="en-US"/>
        </w:rPr>
        <w:t>dure</w:t>
      </w:r>
      <w:proofErr w:type="spellEnd"/>
      <w:r w:rsidRPr="000213AD">
        <w:rPr>
          <w:rFonts w:ascii="Menlo" w:hAnsi="Menlo" w:cs="Menlo"/>
          <w:i/>
          <w:iCs/>
          <w:color w:val="808080"/>
          <w:sz w:val="18"/>
          <w:szCs w:val="18"/>
          <w:lang w:val="en-US"/>
        </w:rPr>
        <w:t xml:space="preserve"> 4 </w:t>
      </w:r>
      <w:proofErr w:type="spellStart"/>
      <w:r w:rsidRPr="000213AD">
        <w:rPr>
          <w:rFonts w:ascii="Menlo" w:hAnsi="Menlo" w:cs="Menlo"/>
          <w:i/>
          <w:iCs/>
          <w:color w:val="808080"/>
          <w:sz w:val="18"/>
          <w:szCs w:val="18"/>
          <w:lang w:val="en-US"/>
        </w:rPr>
        <w:t>secondes</w:t>
      </w:r>
      <w:proofErr w:type="spellEnd"/>
      <w:r w:rsidRPr="000213AD">
        <w:rPr>
          <w:rFonts w:ascii="Menlo" w:hAnsi="Menlo" w:cs="Menlo"/>
          <w:i/>
          <w:iCs/>
          <w:color w:val="808080"/>
          <w:sz w:val="18"/>
          <w:szCs w:val="18"/>
          <w:lang w:val="en-US"/>
        </w:rPr>
        <w:br/>
      </w:r>
      <w:r w:rsidRPr="000213AD">
        <w:rPr>
          <w:rFonts w:ascii="Menlo" w:hAnsi="Menlo" w:cs="Menlo"/>
          <w:b/>
          <w:bCs/>
          <w:color w:val="000080"/>
          <w:sz w:val="18"/>
          <w:szCs w:val="18"/>
          <w:lang w:val="en-US"/>
        </w:rPr>
        <w:t xml:space="preserve">for </w:t>
      </w:r>
      <w:r w:rsidRPr="000213AD">
        <w:rPr>
          <w:rFonts w:ascii="Menlo" w:hAnsi="Menlo" w:cs="Menlo"/>
          <w:color w:val="000000"/>
          <w:sz w:val="18"/>
          <w:szCs w:val="18"/>
          <w:lang w:val="en-US"/>
        </w:rPr>
        <w:t>(</w:t>
      </w:r>
      <w:r w:rsidRPr="000213AD">
        <w:rPr>
          <w:rFonts w:ascii="Menlo" w:hAnsi="Menlo" w:cs="Menlo"/>
          <w:b/>
          <w:bCs/>
          <w:color w:val="000080"/>
          <w:sz w:val="18"/>
          <w:szCs w:val="18"/>
          <w:lang w:val="en-US"/>
        </w:rPr>
        <w:t xml:space="preserve">int </w:t>
      </w:r>
      <w:proofErr w:type="spellStart"/>
      <w:r w:rsidRPr="000213AD">
        <w:rPr>
          <w:rFonts w:ascii="Menlo" w:hAnsi="Menlo" w:cs="Menlo"/>
          <w:b/>
          <w:bCs/>
          <w:color w:val="660E7A"/>
          <w:sz w:val="18"/>
          <w:szCs w:val="18"/>
          <w:lang w:val="en-US"/>
        </w:rPr>
        <w:t>i</w:t>
      </w:r>
      <w:proofErr w:type="spellEnd"/>
      <w:r w:rsidRPr="000213AD">
        <w:rPr>
          <w:rFonts w:ascii="Menlo" w:hAnsi="Menlo" w:cs="Menlo"/>
          <w:b/>
          <w:bCs/>
          <w:color w:val="660E7A"/>
          <w:sz w:val="18"/>
          <w:szCs w:val="18"/>
          <w:lang w:val="en-US"/>
        </w:rPr>
        <w:t xml:space="preserve"> </w:t>
      </w:r>
      <w:r w:rsidRPr="000213AD">
        <w:rPr>
          <w:rFonts w:ascii="Menlo" w:hAnsi="Menlo" w:cs="Menlo"/>
          <w:color w:val="000000"/>
          <w:sz w:val="18"/>
          <w:szCs w:val="18"/>
          <w:lang w:val="en-US"/>
        </w:rPr>
        <w:t xml:space="preserve">= </w:t>
      </w:r>
      <w:r w:rsidRPr="000213AD">
        <w:rPr>
          <w:rFonts w:ascii="Menlo" w:hAnsi="Menlo" w:cs="Menlo"/>
          <w:color w:val="0000FF"/>
          <w:sz w:val="18"/>
          <w:szCs w:val="18"/>
          <w:lang w:val="en-US"/>
        </w:rPr>
        <w:t>0</w:t>
      </w:r>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i</w:t>
      </w:r>
      <w:proofErr w:type="spellEnd"/>
      <w:r w:rsidRPr="000213AD">
        <w:rPr>
          <w:rFonts w:ascii="Menlo" w:hAnsi="Menlo" w:cs="Menlo"/>
          <w:color w:val="000000"/>
          <w:sz w:val="18"/>
          <w:szCs w:val="18"/>
          <w:lang w:val="en-US"/>
        </w:rPr>
        <w:t xml:space="preserve"> &lt; </w:t>
      </w:r>
      <w:r w:rsidRPr="000213AD">
        <w:rPr>
          <w:rFonts w:ascii="Menlo" w:hAnsi="Menlo" w:cs="Menlo"/>
          <w:color w:val="0000FF"/>
          <w:sz w:val="18"/>
          <w:szCs w:val="18"/>
          <w:lang w:val="en-US"/>
        </w:rPr>
        <w:t>3</w:t>
      </w:r>
      <w:r w:rsidRPr="000213AD">
        <w:rPr>
          <w:rFonts w:ascii="Menlo" w:hAnsi="Menlo" w:cs="Menlo"/>
          <w:color w:val="000000"/>
          <w:sz w:val="18"/>
          <w:szCs w:val="18"/>
          <w:lang w:val="en-US"/>
        </w:rPr>
        <w:t xml:space="preserve">; </w:t>
      </w:r>
      <w:proofErr w:type="spellStart"/>
      <w:r w:rsidRPr="000213AD">
        <w:rPr>
          <w:rFonts w:ascii="Menlo" w:hAnsi="Menlo" w:cs="Menlo"/>
          <w:b/>
          <w:bCs/>
          <w:color w:val="660E7A"/>
          <w:sz w:val="18"/>
          <w:szCs w:val="18"/>
          <w:lang w:val="en-US"/>
        </w:rPr>
        <w:t>i</w:t>
      </w:r>
      <w:proofErr w:type="spellEnd"/>
      <w:r w:rsidRPr="000213AD">
        <w:rPr>
          <w:rFonts w:ascii="Menlo" w:hAnsi="Menlo" w:cs="Menlo"/>
          <w:color w:val="000000"/>
          <w:sz w:val="18"/>
          <w:szCs w:val="18"/>
          <w:lang w:val="en-US"/>
        </w:rPr>
        <w:t>++){</w:t>
      </w:r>
      <w:r w:rsidRPr="000213AD">
        <w:rPr>
          <w:rFonts w:ascii="Menlo" w:hAnsi="Menlo" w:cs="Menlo"/>
          <w:color w:val="000000"/>
          <w:sz w:val="18"/>
          <w:szCs w:val="18"/>
          <w:lang w:val="en-US"/>
        </w:rPr>
        <w:br/>
      </w:r>
      <w:r w:rsidRPr="000213AD">
        <w:rPr>
          <w:rFonts w:ascii="Menlo" w:hAnsi="Menlo" w:cs="Menlo"/>
          <w:color w:val="000000"/>
          <w:sz w:val="18"/>
          <w:szCs w:val="18"/>
          <w:lang w:val="en-US"/>
        </w:rPr>
        <w:lastRenderedPageBreak/>
        <w:t xml:space="preserve">    </w:t>
      </w:r>
      <w:proofErr w:type="spellStart"/>
      <w:r w:rsidRPr="000213AD">
        <w:rPr>
          <w:rFonts w:ascii="Menlo" w:hAnsi="Menlo" w:cs="Menlo"/>
          <w:color w:val="000000"/>
          <w:sz w:val="18"/>
          <w:szCs w:val="18"/>
          <w:lang w:val="en-US"/>
        </w:rPr>
        <w:t>System.</w:t>
      </w:r>
      <w:r w:rsidRPr="000213AD">
        <w:rPr>
          <w:rFonts w:ascii="Menlo" w:hAnsi="Menlo" w:cs="Menlo"/>
          <w:b/>
          <w:bCs/>
          <w:i/>
          <w:iCs/>
          <w:color w:val="660E7A"/>
          <w:sz w:val="18"/>
          <w:szCs w:val="18"/>
          <w:lang w:val="en-US"/>
        </w:rPr>
        <w:t>out</w:t>
      </w:r>
      <w:r w:rsidRPr="000213AD">
        <w:rPr>
          <w:rFonts w:ascii="Menlo" w:hAnsi="Menlo" w:cs="Menlo"/>
          <w:color w:val="000000"/>
          <w:sz w:val="18"/>
          <w:szCs w:val="18"/>
          <w:lang w:val="en-US"/>
        </w:rPr>
        <w:t>.println</w:t>
      </w:r>
      <w:proofErr w:type="spellEnd"/>
      <w:r w:rsidRPr="000213AD">
        <w:rPr>
          <w:rFonts w:ascii="Menlo" w:hAnsi="Menlo" w:cs="Menlo"/>
          <w:color w:val="000000"/>
          <w:sz w:val="18"/>
          <w:szCs w:val="18"/>
          <w:lang w:val="en-US"/>
        </w:rPr>
        <w:t>( test() );</w:t>
      </w:r>
      <w:r w:rsidRPr="000213AD">
        <w:rPr>
          <w:rFonts w:ascii="Menlo" w:hAnsi="Menlo" w:cs="Menlo"/>
          <w:color w:val="000000"/>
          <w:sz w:val="18"/>
          <w:szCs w:val="18"/>
          <w:lang w:val="en-US"/>
        </w:rPr>
        <w:br/>
        <w:t>}</w:t>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i/>
          <w:iCs/>
          <w:color w:val="808080"/>
          <w:sz w:val="18"/>
          <w:szCs w:val="18"/>
          <w:lang w:val="en-US"/>
        </w:rPr>
        <w:t xml:space="preserve">// Code qui </w:t>
      </w:r>
      <w:proofErr w:type="spellStart"/>
      <w:r w:rsidRPr="000213AD">
        <w:rPr>
          <w:rFonts w:ascii="Menlo" w:hAnsi="Menlo" w:cs="Menlo"/>
          <w:i/>
          <w:iCs/>
          <w:color w:val="808080"/>
          <w:sz w:val="18"/>
          <w:szCs w:val="18"/>
          <w:lang w:val="en-US"/>
        </w:rPr>
        <w:t>dure</w:t>
      </w:r>
      <w:proofErr w:type="spellEnd"/>
      <w:r w:rsidRPr="000213AD">
        <w:rPr>
          <w:rFonts w:ascii="Menlo" w:hAnsi="Menlo" w:cs="Menlo"/>
          <w:i/>
          <w:iCs/>
          <w:color w:val="808080"/>
          <w:sz w:val="18"/>
          <w:szCs w:val="18"/>
          <w:lang w:val="en-US"/>
        </w:rPr>
        <w:t xml:space="preserve"> 1 </w:t>
      </w:r>
      <w:proofErr w:type="spellStart"/>
      <w:r w:rsidRPr="000213AD">
        <w:rPr>
          <w:rFonts w:ascii="Menlo" w:hAnsi="Menlo" w:cs="Menlo"/>
          <w:i/>
          <w:iCs/>
          <w:color w:val="808080"/>
          <w:sz w:val="18"/>
          <w:szCs w:val="18"/>
          <w:lang w:val="en-US"/>
        </w:rPr>
        <w:t>seconde</w:t>
      </w:r>
      <w:proofErr w:type="spellEnd"/>
      <w:r w:rsidRPr="000213AD">
        <w:rPr>
          <w:rFonts w:ascii="Menlo" w:hAnsi="Menlo" w:cs="Menlo"/>
          <w:i/>
          <w:iCs/>
          <w:color w:val="808080"/>
          <w:sz w:val="18"/>
          <w:szCs w:val="18"/>
          <w:lang w:val="en-US"/>
        </w:rPr>
        <w:br/>
      </w:r>
      <w:r w:rsidRPr="000213AD">
        <w:rPr>
          <w:rFonts w:ascii="Menlo" w:hAnsi="Menlo" w:cs="Menlo"/>
          <w:b/>
          <w:bCs/>
          <w:color w:val="000080"/>
          <w:sz w:val="18"/>
          <w:szCs w:val="18"/>
          <w:lang w:val="en-US"/>
        </w:rPr>
        <w:t xml:space="preserve">for </w:t>
      </w:r>
      <w:r w:rsidRPr="000213AD">
        <w:rPr>
          <w:rFonts w:ascii="Menlo" w:hAnsi="Menlo" w:cs="Menlo"/>
          <w:color w:val="000000"/>
          <w:sz w:val="18"/>
          <w:szCs w:val="18"/>
          <w:lang w:val="en-US"/>
        </w:rPr>
        <w:t>(</w:t>
      </w:r>
      <w:r w:rsidRPr="000213AD">
        <w:rPr>
          <w:rFonts w:ascii="Menlo" w:hAnsi="Menlo" w:cs="Menlo"/>
          <w:b/>
          <w:bCs/>
          <w:color w:val="000080"/>
          <w:sz w:val="18"/>
          <w:szCs w:val="18"/>
          <w:lang w:val="en-US"/>
        </w:rPr>
        <w:t xml:space="preserve">int </w:t>
      </w:r>
      <w:proofErr w:type="spellStart"/>
      <w:r w:rsidRPr="000213AD">
        <w:rPr>
          <w:rFonts w:ascii="Menlo" w:hAnsi="Menlo" w:cs="Menlo"/>
          <w:b/>
          <w:bCs/>
          <w:color w:val="660E7A"/>
          <w:sz w:val="18"/>
          <w:szCs w:val="18"/>
          <w:lang w:val="en-US"/>
        </w:rPr>
        <w:t>i</w:t>
      </w:r>
      <w:proofErr w:type="spellEnd"/>
      <w:r w:rsidRPr="000213AD">
        <w:rPr>
          <w:rFonts w:ascii="Menlo" w:hAnsi="Menlo" w:cs="Menlo"/>
          <w:b/>
          <w:bCs/>
          <w:color w:val="660E7A"/>
          <w:sz w:val="18"/>
          <w:szCs w:val="18"/>
          <w:lang w:val="en-US"/>
        </w:rPr>
        <w:t xml:space="preserve"> </w:t>
      </w:r>
      <w:r w:rsidRPr="000213AD">
        <w:rPr>
          <w:rFonts w:ascii="Menlo" w:hAnsi="Menlo" w:cs="Menlo"/>
          <w:color w:val="000000"/>
          <w:sz w:val="18"/>
          <w:szCs w:val="18"/>
          <w:lang w:val="en-US"/>
        </w:rPr>
        <w:t xml:space="preserve">= </w:t>
      </w:r>
      <w:r w:rsidRPr="000213AD">
        <w:rPr>
          <w:rFonts w:ascii="Menlo" w:hAnsi="Menlo" w:cs="Menlo"/>
          <w:color w:val="0000FF"/>
          <w:sz w:val="18"/>
          <w:szCs w:val="18"/>
          <w:lang w:val="en-US"/>
        </w:rPr>
        <w:t>0</w:t>
      </w:r>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i</w:t>
      </w:r>
      <w:proofErr w:type="spellEnd"/>
      <w:r w:rsidRPr="000213AD">
        <w:rPr>
          <w:rFonts w:ascii="Menlo" w:hAnsi="Menlo" w:cs="Menlo"/>
          <w:color w:val="000000"/>
          <w:sz w:val="18"/>
          <w:szCs w:val="18"/>
          <w:lang w:val="en-US"/>
        </w:rPr>
        <w:t xml:space="preserve"> &lt; </w:t>
      </w:r>
      <w:r w:rsidRPr="000213AD">
        <w:rPr>
          <w:rFonts w:ascii="Menlo" w:hAnsi="Menlo" w:cs="Menlo"/>
          <w:color w:val="0000FF"/>
          <w:sz w:val="18"/>
          <w:szCs w:val="18"/>
          <w:lang w:val="en-US"/>
        </w:rPr>
        <w:t>3</w:t>
      </w:r>
      <w:r w:rsidRPr="000213AD">
        <w:rPr>
          <w:rFonts w:ascii="Menlo" w:hAnsi="Menlo" w:cs="Menlo"/>
          <w:color w:val="000000"/>
          <w:sz w:val="18"/>
          <w:szCs w:val="18"/>
          <w:lang w:val="en-US"/>
        </w:rPr>
        <w:t xml:space="preserve">; </w:t>
      </w:r>
      <w:proofErr w:type="spellStart"/>
      <w:r w:rsidRPr="000213AD">
        <w:rPr>
          <w:rFonts w:ascii="Menlo" w:hAnsi="Menlo" w:cs="Menlo"/>
          <w:b/>
          <w:bCs/>
          <w:color w:val="660E7A"/>
          <w:sz w:val="18"/>
          <w:szCs w:val="18"/>
          <w:lang w:val="en-US"/>
        </w:rPr>
        <w:t>i</w:t>
      </w:r>
      <w:proofErr w:type="spellEnd"/>
      <w:r w:rsidRPr="000213AD">
        <w:rPr>
          <w:rFonts w:ascii="Menlo" w:hAnsi="Menlo" w:cs="Menlo"/>
          <w:color w:val="000000"/>
          <w:sz w:val="18"/>
          <w:szCs w:val="18"/>
          <w:lang w:val="en-US"/>
        </w:rPr>
        <w:t>++){</w:t>
      </w:r>
      <w:r w:rsidRPr="000213AD">
        <w:rPr>
          <w:rFonts w:ascii="Menlo" w:hAnsi="Menlo" w:cs="Menlo"/>
          <w:color w:val="000000"/>
          <w:sz w:val="18"/>
          <w:szCs w:val="18"/>
          <w:lang w:val="en-US"/>
        </w:rPr>
        <w:br/>
      </w:r>
      <w:proofErr w:type="spellStart"/>
      <w:r w:rsidRPr="000213AD">
        <w:rPr>
          <w:rFonts w:ascii="Menlo" w:hAnsi="Menlo" w:cs="Menlo"/>
          <w:color w:val="000000"/>
          <w:sz w:val="18"/>
          <w:szCs w:val="18"/>
          <w:lang w:val="en-US"/>
        </w:rPr>
        <w:t>CompletableFuture.supplyAsync</w:t>
      </w:r>
      <w:proofErr w:type="spellEnd"/>
      <w:r w:rsidRPr="000213AD">
        <w:rPr>
          <w:rFonts w:ascii="Menlo" w:hAnsi="Menlo" w:cs="Menlo"/>
          <w:color w:val="000000"/>
          <w:sz w:val="18"/>
          <w:szCs w:val="18"/>
          <w:lang w:val="en-US"/>
        </w:rPr>
        <w:t>( () -&gt; test() ).</w:t>
      </w:r>
      <w:proofErr w:type="spellStart"/>
      <w:r w:rsidRPr="000213AD">
        <w:rPr>
          <w:rFonts w:ascii="Menlo" w:hAnsi="Menlo" w:cs="Menlo"/>
          <w:color w:val="000000"/>
          <w:sz w:val="18"/>
          <w:szCs w:val="18"/>
          <w:lang w:val="en-US"/>
        </w:rPr>
        <w:t>thenAccept</w:t>
      </w:r>
      <w:proofErr w:type="spellEnd"/>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System.</w:t>
      </w:r>
      <w:r w:rsidRPr="000213AD">
        <w:rPr>
          <w:rFonts w:ascii="Menlo" w:hAnsi="Menlo" w:cs="Menlo"/>
          <w:b/>
          <w:bCs/>
          <w:i/>
          <w:iCs/>
          <w:color w:val="660E7A"/>
          <w:sz w:val="18"/>
          <w:szCs w:val="18"/>
          <w:lang w:val="en-US"/>
        </w:rPr>
        <w:t>out</w:t>
      </w:r>
      <w:proofErr w:type="spellEnd"/>
      <w:r w:rsidRPr="000213AD">
        <w:rPr>
          <w:rFonts w:ascii="Menlo" w:hAnsi="Menlo" w:cs="Menlo"/>
          <w:color w:val="000000"/>
          <w:sz w:val="18"/>
          <w:szCs w:val="18"/>
          <w:lang w:val="en-US"/>
        </w:rPr>
        <w:t>::</w:t>
      </w:r>
      <w:proofErr w:type="spellStart"/>
      <w:r w:rsidRPr="000213AD">
        <w:rPr>
          <w:rFonts w:ascii="Menlo" w:hAnsi="Menlo" w:cs="Menlo"/>
          <w:color w:val="000000"/>
          <w:sz w:val="18"/>
          <w:szCs w:val="18"/>
          <w:lang w:val="en-US"/>
        </w:rPr>
        <w:t>println</w:t>
      </w:r>
      <w:proofErr w:type="spellEnd"/>
      <w:r w:rsidRPr="000213AD">
        <w:rPr>
          <w:rFonts w:ascii="Menlo" w:hAnsi="Menlo" w:cs="Menlo"/>
          <w:color w:val="000000"/>
          <w:sz w:val="18"/>
          <w:szCs w:val="18"/>
          <w:lang w:val="en-US"/>
        </w:rPr>
        <w:t xml:space="preserve"> );</w:t>
      </w:r>
      <w:r w:rsidRPr="000213AD">
        <w:rPr>
          <w:rFonts w:ascii="Menlo" w:hAnsi="Menlo" w:cs="Menlo"/>
          <w:color w:val="000000"/>
          <w:sz w:val="18"/>
          <w:szCs w:val="18"/>
          <w:lang w:val="en-US"/>
        </w:rPr>
        <w:br/>
      </w:r>
      <w:r w:rsidRPr="000213AD">
        <w:rPr>
          <w:rFonts w:ascii="Menlo" w:hAnsi="Menlo" w:cs="Menlo"/>
          <w:i/>
          <w:iCs/>
          <w:color w:val="808080"/>
          <w:sz w:val="18"/>
          <w:szCs w:val="18"/>
          <w:lang w:val="en-US"/>
        </w:rPr>
        <w:t>//                           supplier, lazy call          side effect</w:t>
      </w:r>
      <w:r w:rsidRPr="000213AD">
        <w:rPr>
          <w:rFonts w:ascii="Menlo" w:hAnsi="Menlo" w:cs="Menlo"/>
          <w:i/>
          <w:iCs/>
          <w:color w:val="808080"/>
          <w:sz w:val="18"/>
          <w:szCs w:val="18"/>
          <w:lang w:val="en-US"/>
        </w:rPr>
        <w:br/>
      </w:r>
      <w:r w:rsidRPr="000213AD">
        <w:rPr>
          <w:rFonts w:ascii="Menlo" w:hAnsi="Menlo" w:cs="Menlo"/>
          <w:color w:val="000000"/>
          <w:sz w:val="18"/>
          <w:szCs w:val="18"/>
          <w:lang w:val="en-US"/>
        </w:rPr>
        <w:t>}</w:t>
      </w:r>
    </w:p>
    <w:p w14:paraId="049B8AFF" w14:textId="77A578A4" w:rsidR="007A0BE5" w:rsidRPr="00E47E0D" w:rsidRDefault="007A0BE5"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lang w:val="en-US"/>
        </w:rPr>
      </w:pPr>
    </w:p>
    <w:p w14:paraId="7FA19F2A" w14:textId="4475DC43" w:rsidR="00E47E0D" w:rsidRDefault="00E47E0D" w:rsidP="00E47E0D">
      <w:pPr>
        <w:pStyle w:val="Lgende"/>
        <w:jc w:val="center"/>
      </w:pPr>
      <w:bookmarkStart w:id="57" w:name="_Toc12956562"/>
      <w:r>
        <w:t xml:space="preserve">Listing </w:t>
      </w:r>
      <w:r w:rsidR="00521874">
        <w:fldChar w:fldCharType="begin"/>
      </w:r>
      <w:r w:rsidR="00521874">
        <w:instrText xml:space="preserve"> SEQ Listing \* ARABIC </w:instrText>
      </w:r>
      <w:r w:rsidR="00521874">
        <w:fldChar w:fldCharType="separate"/>
      </w:r>
      <w:r w:rsidR="005C4995">
        <w:rPr>
          <w:noProof/>
        </w:rPr>
        <w:t>2</w:t>
      </w:r>
      <w:r w:rsidR="00521874">
        <w:rPr>
          <w:noProof/>
        </w:rPr>
        <w:fldChar w:fldCharType="end"/>
      </w:r>
      <w:r>
        <w:t xml:space="preserve"> - </w:t>
      </w:r>
      <w:r w:rsidRPr="006374A2">
        <w:t>Exemple d'utilisation d'un Future (Source : Joël Cavat)</w:t>
      </w:r>
      <w:bookmarkEnd w:id="57"/>
    </w:p>
    <w:p w14:paraId="666CD307" w14:textId="77777777" w:rsidR="00CE0A5B" w:rsidRDefault="00CE0A5B" w:rsidP="000213AD">
      <w:pPr>
        <w:pStyle w:val="VRAINORMAL"/>
        <w:ind w:firstLine="0"/>
      </w:pPr>
    </w:p>
    <w:p w14:paraId="4F3FB871" w14:textId="043EFC83" w:rsidR="001602F9" w:rsidRDefault="008D283F" w:rsidP="000213AD">
      <w:pPr>
        <w:pStyle w:val="VRAINORMAL"/>
        <w:ind w:firstLine="0"/>
      </w:pPr>
      <w:r>
        <w:t xml:space="preserve">Javalin implémente nativement un moyen de </w:t>
      </w:r>
      <w:r w:rsidR="000213AD">
        <w:t>donner</w:t>
      </w:r>
      <w:r>
        <w:t xml:space="preserve"> un Future </w:t>
      </w:r>
      <w:r w:rsidR="000213AD">
        <w:t xml:space="preserve">en réponse </w:t>
      </w:r>
      <w:r>
        <w:t>à une requête</w:t>
      </w:r>
      <w:r w:rsidR="00CE0A5B">
        <w:t xml:space="preserve"> (voir Listing 3).</w:t>
      </w:r>
    </w:p>
    <w:p w14:paraId="2F48D2B1" w14:textId="77777777" w:rsidR="007A0BE5"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1548152F" w14:textId="4C0AF1F7" w:rsidR="00656FE3" w:rsidRPr="00417B95"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417B95">
        <w:rPr>
          <w:rFonts w:ascii="Menlo" w:hAnsi="Menlo" w:cs="Menlo"/>
          <w:i/>
          <w:iCs/>
          <w:color w:val="808080"/>
          <w:sz w:val="18"/>
          <w:szCs w:val="18"/>
        </w:rPr>
        <w:t xml:space="preserve">// </w:t>
      </w:r>
      <w:proofErr w:type="spellStart"/>
      <w:r w:rsidRPr="00417B95">
        <w:rPr>
          <w:rFonts w:ascii="Menlo" w:hAnsi="Menlo" w:cs="Menlo"/>
          <w:i/>
          <w:iCs/>
          <w:color w:val="808080"/>
          <w:sz w:val="18"/>
          <w:szCs w:val="18"/>
        </w:rPr>
        <w:t>ctx.json</w:t>
      </w:r>
      <w:proofErr w:type="spellEnd"/>
      <w:r w:rsidRPr="00417B95">
        <w:rPr>
          <w:rFonts w:ascii="Menlo" w:hAnsi="Menlo" w:cs="Menlo"/>
          <w:i/>
          <w:iCs/>
          <w:color w:val="808080"/>
          <w:sz w:val="18"/>
          <w:szCs w:val="18"/>
        </w:rPr>
        <w:t>(future)</w:t>
      </w:r>
    </w:p>
    <w:p w14:paraId="5AF17CA0" w14:textId="77777777" w:rsidR="00656FE3"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29DA5118" w14:textId="03441616" w:rsidR="00EE0486" w:rsidRDefault="00EE0486"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roofErr w:type="spellStart"/>
      <w:r w:rsidRPr="00EE0486">
        <w:rPr>
          <w:rFonts w:ascii="Menlo" w:hAnsi="Menlo" w:cs="Menlo"/>
          <w:color w:val="000000"/>
          <w:sz w:val="18"/>
          <w:szCs w:val="18"/>
        </w:rPr>
        <w:t>app.get</w:t>
      </w:r>
      <w:proofErr w:type="spellEnd"/>
      <w:r w:rsidRPr="00EE0486">
        <w:rPr>
          <w:rFonts w:ascii="Menlo" w:hAnsi="Menlo" w:cs="Menlo"/>
          <w:color w:val="000000"/>
          <w:sz w:val="18"/>
          <w:szCs w:val="18"/>
        </w:rPr>
        <w:t>(</w:t>
      </w:r>
      <w:r w:rsidRPr="00EE0486">
        <w:rPr>
          <w:rFonts w:ascii="Menlo" w:hAnsi="Menlo" w:cs="Menlo"/>
          <w:b/>
          <w:bCs/>
          <w:color w:val="008000"/>
          <w:sz w:val="18"/>
          <w:szCs w:val="18"/>
        </w:rPr>
        <w:t>"program/:id"</w:t>
      </w:r>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ctx</w:t>
      </w:r>
      <w:proofErr w:type="spellEnd"/>
      <w:r w:rsidRPr="00EE0486">
        <w:rPr>
          <w:rFonts w:ascii="Menlo" w:hAnsi="Menlo" w:cs="Menlo"/>
          <w:color w:val="000000"/>
          <w:sz w:val="18"/>
          <w:szCs w:val="18"/>
        </w:rPr>
        <w:t xml:space="preserve"> -&gt; {</w:t>
      </w:r>
      <w:r w:rsidRPr="00EE0486">
        <w:rPr>
          <w:rFonts w:ascii="Menlo" w:hAnsi="Menlo" w:cs="Menlo"/>
          <w:color w:val="000000"/>
          <w:sz w:val="18"/>
          <w:szCs w:val="18"/>
        </w:rPr>
        <w:br/>
        <w:t>ctx.json(</w:t>
      </w:r>
      <w:r w:rsidRPr="00EE0486">
        <w:rPr>
          <w:rFonts w:ascii="Menlo" w:hAnsi="Menlo" w:cs="Menlo"/>
          <w:i/>
          <w:iCs/>
          <w:color w:val="660E7A"/>
          <w:sz w:val="18"/>
          <w:szCs w:val="18"/>
        </w:rPr>
        <w:t>dbPrograms</w:t>
      </w:r>
      <w:r w:rsidRPr="00EE0486">
        <w:rPr>
          <w:rFonts w:ascii="Menlo" w:hAnsi="Menlo" w:cs="Menlo"/>
          <w:color w:val="000000"/>
          <w:sz w:val="18"/>
          <w:szCs w:val="18"/>
        </w:rPr>
        <w:t>.programDetailsById(ctx.pathParam(</w:t>
      </w:r>
      <w:r w:rsidRPr="00EE0486">
        <w:rPr>
          <w:rFonts w:ascii="Menlo" w:hAnsi="Menlo" w:cs="Menlo"/>
          <w:b/>
          <w:bCs/>
          <w:color w:val="008000"/>
          <w:sz w:val="18"/>
          <w:szCs w:val="18"/>
        </w:rPr>
        <w:t>"id"</w:t>
      </w:r>
      <w:r w:rsidRPr="00EE0486">
        <w:rPr>
          <w:rFonts w:ascii="Menlo" w:hAnsi="Menlo" w:cs="Menlo"/>
          <w:color w:val="000000"/>
          <w:sz w:val="18"/>
          <w:szCs w:val="18"/>
        </w:rPr>
        <w:t>)).toCompletableFuture());</w:t>
      </w:r>
      <w:r w:rsidRPr="00EE0486">
        <w:rPr>
          <w:rFonts w:ascii="Menlo" w:hAnsi="Menlo" w:cs="Menlo"/>
          <w:color w:val="000000"/>
          <w:sz w:val="18"/>
          <w:szCs w:val="18"/>
        </w:rPr>
        <w:br/>
        <w:t xml:space="preserve">}, </w:t>
      </w:r>
      <w:proofErr w:type="spellStart"/>
      <w:r w:rsidRPr="00EE0486">
        <w:rPr>
          <w:rFonts w:ascii="Menlo" w:hAnsi="Menlo" w:cs="Menlo"/>
          <w:i/>
          <w:iCs/>
          <w:color w:val="000000"/>
          <w:sz w:val="18"/>
          <w:szCs w:val="18"/>
        </w:rPr>
        <w:t>roles</w:t>
      </w:r>
      <w:proofErr w:type="spellEnd"/>
      <w:r w:rsidRPr="00EE0486">
        <w:rPr>
          <w:rFonts w:ascii="Menlo" w:hAnsi="Menlo" w:cs="Menlo"/>
          <w:color w:val="000000"/>
          <w:sz w:val="18"/>
          <w:szCs w:val="18"/>
        </w:rPr>
        <w:t>(</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SHODAI</w:t>
      </w:r>
      <w:proofErr w:type="spellEnd"/>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SENSEI</w:t>
      </w:r>
      <w:proofErr w:type="spellEnd"/>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MONJI</w:t>
      </w:r>
      <w:proofErr w:type="spellEnd"/>
      <w:r w:rsidRPr="00EE0486">
        <w:rPr>
          <w:rFonts w:ascii="Menlo" w:hAnsi="Menlo" w:cs="Menlo"/>
          <w:color w:val="000000"/>
          <w:sz w:val="18"/>
          <w:szCs w:val="18"/>
        </w:rPr>
        <w:t>));</w:t>
      </w:r>
    </w:p>
    <w:p w14:paraId="625852EE" w14:textId="77777777" w:rsidR="007A0BE5" w:rsidRPr="00EE0486"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3E5ADAD9" w14:textId="3F877860" w:rsidR="00E47E0D" w:rsidRDefault="00E47E0D" w:rsidP="00E47E0D">
      <w:pPr>
        <w:pStyle w:val="Lgende"/>
        <w:jc w:val="center"/>
      </w:pPr>
      <w:bookmarkStart w:id="58" w:name="_Toc12956563"/>
      <w:r>
        <w:t xml:space="preserve">Listing </w:t>
      </w:r>
      <w:r w:rsidR="00521874">
        <w:fldChar w:fldCharType="begin"/>
      </w:r>
      <w:r w:rsidR="00521874">
        <w:instrText xml:space="preserve"> SEQ Listing \* ARABIC </w:instrText>
      </w:r>
      <w:r w:rsidR="00521874">
        <w:fldChar w:fldCharType="separate"/>
      </w:r>
      <w:r w:rsidR="005C4995">
        <w:rPr>
          <w:noProof/>
        </w:rPr>
        <w:t>3</w:t>
      </w:r>
      <w:r w:rsidR="00521874">
        <w:rPr>
          <w:noProof/>
        </w:rPr>
        <w:fldChar w:fldCharType="end"/>
      </w:r>
      <w:r>
        <w:t xml:space="preserve"> - </w:t>
      </w:r>
      <w:r w:rsidRPr="008A6260">
        <w:t>Exemple d'une utilisation de future dans le Gateway</w:t>
      </w:r>
      <w:bookmarkEnd w:id="58"/>
    </w:p>
    <w:p w14:paraId="2724AE6E" w14:textId="77777777" w:rsidR="00AA2EE9" w:rsidRDefault="00AA2EE9" w:rsidP="00AA2EE9">
      <w:pPr>
        <w:pStyle w:val="VRAINORMAL"/>
        <w:ind w:firstLine="0"/>
      </w:pPr>
    </w:p>
    <w:p w14:paraId="5C3EA0E6" w14:textId="7325C680" w:rsidR="00CD33EB" w:rsidRDefault="00CE0A5B" w:rsidP="001602F9">
      <w:pPr>
        <w:pStyle w:val="VRAINORMAL"/>
        <w:ind w:firstLine="0"/>
      </w:pPr>
      <w:r>
        <w:t xml:space="preserve">Cela permet d’encapsuler la requête </w:t>
      </w:r>
      <w:r w:rsidR="00656FE3">
        <w:t xml:space="preserve">du Client </w:t>
      </w:r>
      <w:r>
        <w:t xml:space="preserve">dans un Future, </w:t>
      </w:r>
      <w:r w:rsidR="001602F9">
        <w:t>et de le donner à un processus. De cette façon, le client peut continuer de recevoir des requête, pendant que le processus exécute le code encapsulé. Lorsque le code est exécuté, le résultat est envoyé au client, et le processus est de nouveau disponible.</w:t>
      </w:r>
    </w:p>
    <w:p w14:paraId="6CA96336" w14:textId="77777777" w:rsidR="00AA2EE9" w:rsidRDefault="00AA2EE9" w:rsidP="001602F9">
      <w:pPr>
        <w:pStyle w:val="VRAINORMAL"/>
        <w:ind w:firstLine="0"/>
        <w:rPr>
          <w:u w:val="single"/>
        </w:rPr>
      </w:pPr>
    </w:p>
    <w:p w14:paraId="256ABD4D" w14:textId="44AE0AC9" w:rsidR="00CE0A5B" w:rsidRDefault="00CE0A5B" w:rsidP="001602F9">
      <w:pPr>
        <w:pStyle w:val="VRAINORMAL"/>
        <w:ind w:firstLine="0"/>
        <w:rPr>
          <w:u w:val="single"/>
        </w:rPr>
      </w:pPr>
      <w:r w:rsidRPr="00AC1CAB">
        <w:rPr>
          <w:u w:val="single"/>
        </w:rPr>
        <w:t>Du coté Client</w:t>
      </w:r>
    </w:p>
    <w:p w14:paraId="63E098FC" w14:textId="1E348374" w:rsidR="001602F9" w:rsidRDefault="001602F9" w:rsidP="00CF32D7">
      <w:pPr>
        <w:pStyle w:val="VRAINORMAL"/>
        <w:ind w:firstLine="0"/>
      </w:pPr>
      <w:r w:rsidRPr="001602F9">
        <w:t>Angular propose un système d’abonnement à une requête</w:t>
      </w:r>
      <w:r w:rsidR="00CF32D7">
        <w:t xml:space="preserve"> (voir : </w:t>
      </w:r>
      <w:hyperlink r:id="rId32" w:history="1">
        <w:r w:rsidR="00CF32D7">
          <w:rPr>
            <w:rStyle w:val="Lienhypertexte"/>
          </w:rPr>
          <w:t>https://angular.io/tutorial/toh-pt4</w:t>
        </w:r>
      </w:hyperlink>
      <w:r w:rsidR="00CF32D7">
        <w:t>)</w:t>
      </w:r>
      <w:r w:rsidRPr="001602F9">
        <w:t xml:space="preserve">, ce qui permet d’assurer que la demande du clients est correctement </w:t>
      </w:r>
      <w:r>
        <w:t>traitée (ce système permet aussi de gérer d’éventuelles erreurs)</w:t>
      </w:r>
      <w:r w:rsidRPr="001602F9">
        <w:t>.</w:t>
      </w:r>
      <w:r>
        <w:t xml:space="preserve"> Le Listing 4 est un exemple d’abonnement à une requête.</w:t>
      </w:r>
    </w:p>
    <w:p w14:paraId="304B6967" w14:textId="18757BCD" w:rsid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b/>
          <w:bCs/>
          <w:color w:val="000080"/>
          <w:sz w:val="18"/>
          <w:szCs w:val="18"/>
        </w:rPr>
      </w:pPr>
      <w:r>
        <w:rPr>
          <w:rFonts w:ascii="Menlo" w:hAnsi="Menlo" w:cs="Menlo"/>
          <w:i/>
          <w:iCs/>
          <w:color w:val="808080"/>
          <w:sz w:val="18"/>
          <w:szCs w:val="18"/>
        </w:rPr>
        <w:t>// Requête au serveur : Rapatriement d’un programme particulier</w:t>
      </w:r>
    </w:p>
    <w:p w14:paraId="382F76B6" w14:textId="7AF8A7D4" w:rsidR="00855A1F" w:rsidRPr="00417B95"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proofErr w:type="spellStart"/>
      <w:r w:rsidRPr="00855A1F">
        <w:rPr>
          <w:rFonts w:ascii="Menlo" w:hAnsi="Menlo" w:cs="Menlo"/>
          <w:b/>
          <w:bCs/>
          <w:color w:val="000080"/>
          <w:sz w:val="18"/>
          <w:szCs w:val="18"/>
        </w:rPr>
        <w:t>this</w:t>
      </w:r>
      <w:r w:rsidRPr="00855A1F">
        <w:rPr>
          <w:rFonts w:ascii="Menlo" w:hAnsi="Menlo" w:cs="Menlo"/>
          <w:color w:val="000000"/>
          <w:sz w:val="18"/>
          <w:szCs w:val="18"/>
        </w:rPr>
        <w:t>.</w:t>
      </w:r>
      <w:r w:rsidRPr="00855A1F">
        <w:rPr>
          <w:rFonts w:ascii="Menlo" w:hAnsi="Menlo" w:cs="Menlo"/>
          <w:b/>
          <w:bCs/>
          <w:color w:val="660E7A"/>
          <w:sz w:val="18"/>
          <w:szCs w:val="18"/>
        </w:rPr>
        <w:t>programService</w:t>
      </w:r>
      <w:r w:rsidRPr="00855A1F">
        <w:rPr>
          <w:rFonts w:ascii="Menlo" w:hAnsi="Menlo" w:cs="Menlo"/>
          <w:color w:val="000000"/>
          <w:sz w:val="18"/>
          <w:szCs w:val="18"/>
        </w:rPr>
        <w:t>.</w:t>
      </w:r>
      <w:r w:rsidRPr="00855A1F">
        <w:rPr>
          <w:rFonts w:ascii="Menlo" w:hAnsi="Menlo" w:cs="Menlo"/>
          <w:color w:val="7A7A43"/>
          <w:sz w:val="18"/>
          <w:szCs w:val="18"/>
        </w:rPr>
        <w:t>getById</w:t>
      </w:r>
      <w:proofErr w:type="spellEnd"/>
      <w:r w:rsidRPr="00855A1F">
        <w:rPr>
          <w:rFonts w:ascii="Menlo" w:hAnsi="Menlo" w:cs="Menlo"/>
          <w:color w:val="000000"/>
          <w:sz w:val="18"/>
          <w:szCs w:val="18"/>
        </w:rPr>
        <w:t>(</w:t>
      </w:r>
      <w:proofErr w:type="spellStart"/>
      <w:r w:rsidRPr="00855A1F">
        <w:rPr>
          <w:rFonts w:ascii="Menlo" w:hAnsi="Menlo" w:cs="Menlo"/>
          <w:b/>
          <w:bCs/>
          <w:color w:val="000080"/>
          <w:sz w:val="18"/>
          <w:szCs w:val="18"/>
        </w:rPr>
        <w:t>this</w:t>
      </w:r>
      <w:r w:rsidRPr="00855A1F">
        <w:rPr>
          <w:rFonts w:ascii="Menlo" w:hAnsi="Menlo" w:cs="Menlo"/>
          <w:color w:val="000000"/>
          <w:sz w:val="18"/>
          <w:szCs w:val="18"/>
        </w:rPr>
        <w:t>.</w:t>
      </w:r>
      <w:r w:rsidRPr="00855A1F">
        <w:rPr>
          <w:rFonts w:ascii="Menlo" w:hAnsi="Menlo" w:cs="Menlo"/>
          <w:b/>
          <w:bCs/>
          <w:color w:val="660E7A"/>
          <w:sz w:val="18"/>
          <w:szCs w:val="18"/>
        </w:rPr>
        <w:t>programid</w:t>
      </w:r>
      <w:proofErr w:type="spellEnd"/>
      <w:r w:rsidRPr="00855A1F">
        <w:rPr>
          <w:rFonts w:ascii="Menlo" w:hAnsi="Menlo" w:cs="Menlo"/>
          <w:color w:val="000000"/>
          <w:sz w:val="18"/>
          <w:szCs w:val="18"/>
        </w:rPr>
        <w:t>).</w:t>
      </w:r>
      <w:proofErr w:type="spellStart"/>
      <w:r w:rsidRPr="00855A1F">
        <w:rPr>
          <w:rFonts w:ascii="Menlo" w:hAnsi="Menlo" w:cs="Menlo"/>
          <w:color w:val="7A7A43"/>
          <w:sz w:val="18"/>
          <w:szCs w:val="18"/>
        </w:rPr>
        <w:t>subscribe</w:t>
      </w:r>
      <w:proofErr w:type="spellEnd"/>
      <w:r w:rsidRPr="00855A1F">
        <w:rPr>
          <w:rFonts w:ascii="Menlo" w:hAnsi="Menlo" w:cs="Menlo"/>
          <w:color w:val="000000"/>
          <w:sz w:val="18"/>
          <w:szCs w:val="18"/>
        </w:rPr>
        <w:t>((data: Program) =&gt; {</w:t>
      </w:r>
      <w:r w:rsidRPr="00855A1F">
        <w:rPr>
          <w:rFonts w:ascii="Menlo" w:hAnsi="Menlo" w:cs="Menlo"/>
          <w:color w:val="000000"/>
          <w:sz w:val="18"/>
          <w:szCs w:val="18"/>
        </w:rPr>
        <w:br/>
      </w:r>
      <w:r w:rsidRPr="00855A1F">
        <w:rPr>
          <w:rFonts w:ascii="Menlo" w:hAnsi="Menlo" w:cs="Menlo"/>
          <w:color w:val="000000"/>
          <w:sz w:val="18"/>
          <w:szCs w:val="18"/>
        </w:rPr>
        <w:br/>
      </w:r>
      <w:r w:rsidRPr="00417B95">
        <w:rPr>
          <w:rFonts w:ascii="Menlo" w:hAnsi="Menlo" w:cs="Menlo"/>
          <w:i/>
          <w:iCs/>
          <w:color w:val="808080"/>
          <w:sz w:val="18"/>
          <w:szCs w:val="18"/>
        </w:rPr>
        <w:t xml:space="preserve">// </w:t>
      </w:r>
      <w:r>
        <w:rPr>
          <w:rFonts w:ascii="Menlo" w:hAnsi="Menlo" w:cs="Menlo"/>
          <w:i/>
          <w:iCs/>
          <w:color w:val="808080"/>
          <w:sz w:val="18"/>
          <w:szCs w:val="18"/>
        </w:rPr>
        <w:t>Traitement du résultat, lorsque le client reçoit la réponse du Gateway</w:t>
      </w:r>
    </w:p>
    <w:p w14:paraId="692D631A" w14:textId="31FEBC4E" w:rsidR="00855A1F" w:rsidRPr="00855A1F" w:rsidRDefault="00855A1F" w:rsidP="00855A1F">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b/>
          <w:bCs/>
          <w:color w:val="000080"/>
          <w:sz w:val="18"/>
          <w:szCs w:val="18"/>
        </w:rPr>
      </w:pPr>
    </w:p>
    <w:p w14:paraId="4B36E56E" w14:textId="77777777" w:rsid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855A1F">
        <w:rPr>
          <w:rFonts w:ascii="Menlo" w:hAnsi="Menlo" w:cs="Menlo"/>
          <w:color w:val="000000"/>
          <w:sz w:val="18"/>
          <w:szCs w:val="18"/>
        </w:rPr>
        <w:t>}, (erreur =&gt; {</w:t>
      </w:r>
      <w:r w:rsidRPr="00855A1F">
        <w:rPr>
          <w:rFonts w:ascii="Menlo" w:hAnsi="Menlo" w:cs="Menlo"/>
          <w:color w:val="000000"/>
          <w:sz w:val="18"/>
          <w:szCs w:val="18"/>
        </w:rPr>
        <w:br/>
      </w:r>
      <w:r w:rsidRPr="00417B95">
        <w:rPr>
          <w:rFonts w:ascii="Menlo" w:hAnsi="Menlo" w:cs="Menlo"/>
          <w:i/>
          <w:iCs/>
          <w:color w:val="808080"/>
          <w:sz w:val="18"/>
          <w:szCs w:val="18"/>
        </w:rPr>
        <w:t xml:space="preserve">// </w:t>
      </w:r>
      <w:r>
        <w:rPr>
          <w:rFonts w:ascii="Menlo" w:hAnsi="Menlo" w:cs="Menlo"/>
          <w:i/>
          <w:iCs/>
          <w:color w:val="808080"/>
          <w:sz w:val="18"/>
          <w:szCs w:val="18"/>
        </w:rPr>
        <w:t>Traitement des éventuelles erreurs</w:t>
      </w:r>
    </w:p>
    <w:p w14:paraId="790E0C19" w14:textId="7C6509D3" w:rsidR="00855A1F" w:rsidRP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855A1F">
        <w:rPr>
          <w:rFonts w:ascii="Menlo" w:hAnsi="Menlo" w:cs="Menlo"/>
          <w:color w:val="000000"/>
          <w:sz w:val="18"/>
          <w:szCs w:val="18"/>
        </w:rPr>
        <w:t>}));</w:t>
      </w:r>
    </w:p>
    <w:p w14:paraId="5F9C54B3" w14:textId="17F35187" w:rsidR="00855A1F" w:rsidRPr="00855A1F" w:rsidRDefault="00855A1F" w:rsidP="00855A1F">
      <w:pPr>
        <w:pStyle w:val="Lgende"/>
        <w:jc w:val="center"/>
      </w:pPr>
      <w:bookmarkStart w:id="59" w:name="_Toc12956564"/>
      <w:r>
        <w:t xml:space="preserve">Listing </w:t>
      </w:r>
      <w:r w:rsidR="00521874">
        <w:fldChar w:fldCharType="begin"/>
      </w:r>
      <w:r w:rsidR="00521874">
        <w:instrText xml:space="preserve"> SEQ Listing \* ARABIC </w:instrText>
      </w:r>
      <w:r w:rsidR="00521874">
        <w:fldChar w:fldCharType="separate"/>
      </w:r>
      <w:r w:rsidR="005C4995">
        <w:rPr>
          <w:noProof/>
        </w:rPr>
        <w:t>4</w:t>
      </w:r>
      <w:r w:rsidR="00521874">
        <w:rPr>
          <w:noProof/>
        </w:rPr>
        <w:fldChar w:fldCharType="end"/>
      </w:r>
      <w:r>
        <w:t xml:space="preserve"> - Exemple d'abonnement à une requête, Angular</w:t>
      </w:r>
      <w:bookmarkEnd w:id="59"/>
    </w:p>
    <w:p w14:paraId="55A45945" w14:textId="1D019678" w:rsidR="001602F9" w:rsidRPr="00855A1F" w:rsidRDefault="001602F9" w:rsidP="001602F9">
      <w:pPr>
        <w:pStyle w:val="VRAINORMAL"/>
        <w:ind w:firstLine="0"/>
      </w:pPr>
    </w:p>
    <w:p w14:paraId="28226E21" w14:textId="77777777" w:rsidR="00CD33EB" w:rsidRPr="00855A1F" w:rsidRDefault="00CD33EB" w:rsidP="00CD33EB">
      <w:pPr>
        <w:pStyle w:val="VRAINORMAL"/>
        <w:ind w:firstLine="0"/>
      </w:pPr>
    </w:p>
    <w:p w14:paraId="2F97B7B3" w14:textId="0561F0B7" w:rsidR="00AC1CAB" w:rsidRPr="000213AD" w:rsidRDefault="00AC1CAB" w:rsidP="00AC1CAB">
      <w:pPr>
        <w:pStyle w:val="Titre1"/>
      </w:pPr>
      <w:bookmarkStart w:id="60" w:name="_Toc12958822"/>
      <w:r>
        <w:lastRenderedPageBreak/>
        <w:t>Le client</w:t>
      </w:r>
      <w:bookmarkEnd w:id="60"/>
    </w:p>
    <w:p w14:paraId="638C7EC1" w14:textId="77777777" w:rsidR="0013510A" w:rsidRDefault="0013510A" w:rsidP="00E76523">
      <w:pPr>
        <w:jc w:val="center"/>
      </w:pPr>
      <w:r w:rsidRPr="00E76523">
        <w:rPr>
          <w:noProof/>
        </w:rPr>
        <w:drawing>
          <wp:inline distT="0" distB="0" distL="0" distR="0" wp14:anchorId="34394038" wp14:editId="10C4735A">
            <wp:extent cx="5760720" cy="2282825"/>
            <wp:effectExtent l="0" t="0" r="5080" b="3175"/>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apture d’écran 2019-06-27 à 15.22.1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8A7BA5E" w14:textId="4F4A8FD0" w:rsidR="0013510A" w:rsidRDefault="0013510A" w:rsidP="0013510A">
      <w:pPr>
        <w:pStyle w:val="Lgende"/>
        <w:jc w:val="center"/>
      </w:pPr>
      <w:bookmarkStart w:id="61" w:name="_Toc12956518"/>
      <w:bookmarkStart w:id="62" w:name="_Ref12965594"/>
      <w:r>
        <w:t xml:space="preserve">Figure </w:t>
      </w:r>
      <w:r w:rsidR="00521874">
        <w:fldChar w:fldCharType="begin"/>
      </w:r>
      <w:r w:rsidR="00521874">
        <w:instrText xml:space="preserve"> SEQ Figure \* ARABIC </w:instrText>
      </w:r>
      <w:r w:rsidR="00521874">
        <w:fldChar w:fldCharType="separate"/>
      </w:r>
      <w:r w:rsidR="00E72388">
        <w:rPr>
          <w:noProof/>
        </w:rPr>
        <w:t>9</w:t>
      </w:r>
      <w:r w:rsidR="00521874">
        <w:rPr>
          <w:noProof/>
        </w:rPr>
        <w:fldChar w:fldCharType="end"/>
      </w:r>
      <w:bookmarkEnd w:id="62"/>
      <w:r>
        <w:t xml:space="preserve"> - Le client, page d'accueil</w:t>
      </w:r>
      <w:r w:rsidR="00530D5A">
        <w:t xml:space="preserve"> (AV, 2019)</w:t>
      </w:r>
      <w:bookmarkEnd w:id="61"/>
    </w:p>
    <w:p w14:paraId="088093A2" w14:textId="2A2C622A" w:rsidR="0013510A" w:rsidRDefault="0013510A" w:rsidP="0013510A">
      <w:pPr>
        <w:pStyle w:val="VRAINORMAL"/>
        <w:ind w:firstLine="0"/>
      </w:pPr>
      <w:r>
        <w:t xml:space="preserve">Comme décrit dans </w:t>
      </w:r>
      <w:r w:rsidR="00C24035">
        <w:t xml:space="preserve">le sous chapitre </w:t>
      </w:r>
      <w:r>
        <w:t xml:space="preserve">« choix technologiques », le Client est implémenté à l’aide du Framework Angular CLI. Ce Framework permet de facilement créer des briques </w:t>
      </w:r>
      <w:r w:rsidR="00206056">
        <w:t>de la plateforme</w:t>
      </w:r>
      <w:r>
        <w:t xml:space="preserve"> à l’aide des composants, et de créer une interface de communication avec le Gateway à l’aide des services. Ce </w:t>
      </w:r>
      <w:r w:rsidR="00A83D64">
        <w:t xml:space="preserve">sous </w:t>
      </w:r>
      <w:r>
        <w:t xml:space="preserve">chapitre </w:t>
      </w:r>
      <w:r w:rsidR="00C24035">
        <w:t>a</w:t>
      </w:r>
      <w:r>
        <w:t xml:space="preserve"> pour but</w:t>
      </w:r>
      <w:r w:rsidR="00206056">
        <w:t>, à travers les points suivants,</w:t>
      </w:r>
      <w:r>
        <w:t xml:space="preserve"> de décrire comment le</w:t>
      </w:r>
      <w:r w:rsidR="00C24035">
        <w:t xml:space="preserve">s différentes briques </w:t>
      </w:r>
      <w:r>
        <w:t>fonctionne</w:t>
      </w:r>
      <w:r w:rsidR="00C24035">
        <w:t xml:space="preserve">nt entre elles </w:t>
      </w:r>
      <w:r>
        <w:t xml:space="preserve">et quels ont été les choix d’implémentation pour que soit posé l’interface </w:t>
      </w:r>
      <w:r w:rsidR="00A83D64">
        <w:t>de</w:t>
      </w:r>
      <w:r>
        <w:t xml:space="preserve"> </w:t>
      </w:r>
      <w:r w:rsidR="00C24035">
        <w:t>ma</w:t>
      </w:r>
      <w:r>
        <w:t xml:space="preserve"> </w:t>
      </w:r>
      <w:r w:rsidR="00C24035">
        <w:t>plateforme</w:t>
      </w:r>
      <w:r>
        <w:t xml:space="preserve"> d’apprentissage de programmation en ligne</w:t>
      </w:r>
      <w:r w:rsidR="00206056">
        <w:t> :</w:t>
      </w:r>
    </w:p>
    <w:p w14:paraId="774B2889" w14:textId="793F8AA5" w:rsidR="0013510A" w:rsidRDefault="0013510A" w:rsidP="0013510A">
      <w:pPr>
        <w:pStyle w:val="VRAINORMAL"/>
        <w:numPr>
          <w:ilvl w:val="0"/>
          <w:numId w:val="42"/>
        </w:numPr>
      </w:pPr>
      <w:r>
        <w:t>Les composants</w:t>
      </w:r>
    </w:p>
    <w:p w14:paraId="15B6D9F9" w14:textId="5B13B1AA" w:rsidR="0013510A" w:rsidRDefault="0013510A" w:rsidP="0013510A">
      <w:pPr>
        <w:pStyle w:val="VRAINORMAL"/>
        <w:numPr>
          <w:ilvl w:val="0"/>
          <w:numId w:val="42"/>
        </w:numPr>
      </w:pPr>
      <w:r>
        <w:t>Les services</w:t>
      </w:r>
    </w:p>
    <w:p w14:paraId="1D93AC5D" w14:textId="1C2EF8B8" w:rsidR="0013510A" w:rsidRDefault="0013510A" w:rsidP="0013510A">
      <w:pPr>
        <w:pStyle w:val="VRAINORMAL"/>
        <w:numPr>
          <w:ilvl w:val="0"/>
          <w:numId w:val="42"/>
        </w:numPr>
      </w:pPr>
      <w:r>
        <w:t>Les abonnements</w:t>
      </w:r>
    </w:p>
    <w:p w14:paraId="510876E5" w14:textId="13F2AD8F" w:rsidR="0013510A" w:rsidRDefault="0013510A" w:rsidP="0013510A">
      <w:pPr>
        <w:pStyle w:val="VRAINORMAL"/>
        <w:numPr>
          <w:ilvl w:val="0"/>
          <w:numId w:val="42"/>
        </w:numPr>
      </w:pPr>
      <w:r>
        <w:t>Les programmes</w:t>
      </w:r>
    </w:p>
    <w:p w14:paraId="5FF90A4F" w14:textId="65EA68D7" w:rsidR="0013510A" w:rsidRDefault="0013510A" w:rsidP="0013510A">
      <w:pPr>
        <w:pStyle w:val="VRAINORMAL"/>
        <w:numPr>
          <w:ilvl w:val="0"/>
          <w:numId w:val="42"/>
        </w:numPr>
      </w:pPr>
      <w:r>
        <w:t>Les katas</w:t>
      </w:r>
    </w:p>
    <w:p w14:paraId="22FF0910" w14:textId="77777777" w:rsidR="00C85589" w:rsidRDefault="00C85589" w:rsidP="00AC1CAB">
      <w:pPr>
        <w:pStyle w:val="Titre2"/>
      </w:pPr>
      <w:bookmarkStart w:id="63" w:name="_Toc12958823"/>
    </w:p>
    <w:p w14:paraId="7F8673CF" w14:textId="32528682" w:rsidR="00CB1605" w:rsidRDefault="00CB1605" w:rsidP="00AC1CAB">
      <w:pPr>
        <w:pStyle w:val="Titre2"/>
      </w:pPr>
      <w:r>
        <w:t>Les composants</w:t>
      </w:r>
      <w:bookmarkEnd w:id="63"/>
    </w:p>
    <w:p w14:paraId="41DB2153" w14:textId="3B91A85F" w:rsidR="002947F3" w:rsidRDefault="00FF1419" w:rsidP="00FF1419">
      <w:pPr>
        <w:pStyle w:val="VRAINORMAL"/>
        <w:ind w:firstLine="0"/>
      </w:pPr>
      <w:r>
        <w:t>Les composants, ou « briques » sont des répertoire</w:t>
      </w:r>
      <w:r w:rsidR="00206056">
        <w:t>s</w:t>
      </w:r>
      <w:r>
        <w:t xml:space="preserve"> contenant</w:t>
      </w:r>
      <w:r w:rsidR="00206056">
        <w:t xml:space="preserve">s </w:t>
      </w:r>
      <w:r>
        <w:t>de manière générale 4 fichiers :</w:t>
      </w:r>
    </w:p>
    <w:p w14:paraId="786B1070" w14:textId="0124CDB3" w:rsidR="0013510A" w:rsidRDefault="00FF1419" w:rsidP="00FF1419">
      <w:pPr>
        <w:pStyle w:val="VRAINORMAL"/>
        <w:numPr>
          <w:ilvl w:val="0"/>
          <w:numId w:val="43"/>
        </w:numPr>
      </w:pPr>
      <w:r>
        <w:t xml:space="preserve">Un </w:t>
      </w:r>
      <w:r w:rsidR="0013510A">
        <w:t>fichier HTML</w:t>
      </w:r>
    </w:p>
    <w:p w14:paraId="6E793DD9" w14:textId="556EF005" w:rsidR="0013510A" w:rsidRDefault="00FF1419" w:rsidP="00FF1419">
      <w:pPr>
        <w:pStyle w:val="VRAINORMAL"/>
        <w:numPr>
          <w:ilvl w:val="0"/>
          <w:numId w:val="43"/>
        </w:numPr>
      </w:pPr>
      <w:r>
        <w:t>Un</w:t>
      </w:r>
      <w:r w:rsidR="0013510A">
        <w:t xml:space="preserve"> fichier </w:t>
      </w:r>
      <w:r>
        <w:t>CSS</w:t>
      </w:r>
    </w:p>
    <w:p w14:paraId="5E5DC2CB" w14:textId="581DCD0C" w:rsidR="0013510A" w:rsidRDefault="00FF1419" w:rsidP="00FF1419">
      <w:pPr>
        <w:pStyle w:val="VRAINORMAL"/>
        <w:numPr>
          <w:ilvl w:val="0"/>
          <w:numId w:val="43"/>
        </w:numPr>
      </w:pPr>
      <w:r>
        <w:t>Un</w:t>
      </w:r>
      <w:r w:rsidR="0013510A">
        <w:t xml:space="preserve"> fichier typescript </w:t>
      </w:r>
    </w:p>
    <w:p w14:paraId="46D5BDD7" w14:textId="63893143" w:rsidR="00A83D64" w:rsidRDefault="00FF1419" w:rsidP="00C85589">
      <w:pPr>
        <w:pStyle w:val="VRAINORMAL"/>
        <w:numPr>
          <w:ilvl w:val="0"/>
          <w:numId w:val="43"/>
        </w:numPr>
      </w:pPr>
      <w:r w:rsidRPr="00A83D64">
        <w:t>Un fichier de spécificatio</w:t>
      </w:r>
      <w:r w:rsidR="00206056" w:rsidRPr="00A83D64">
        <w:t xml:space="preserve">n </w:t>
      </w:r>
      <w:r w:rsidR="00206056" w:rsidRPr="00A83D64">
        <w:rPr>
          <w:i/>
          <w:iCs/>
        </w:rPr>
        <w:t>(</w:t>
      </w:r>
      <w:r w:rsidRPr="00A83D64">
        <w:rPr>
          <w:i/>
          <w:iCs/>
        </w:rPr>
        <w:t>propre à Angular</w:t>
      </w:r>
      <w:r w:rsidR="00206056" w:rsidRPr="00A83D64">
        <w:rPr>
          <w:i/>
          <w:iCs/>
        </w:rPr>
        <w:t>)</w:t>
      </w:r>
      <w:r w:rsidRPr="00A83D64">
        <w:t>.</w:t>
      </w:r>
    </w:p>
    <w:p w14:paraId="559E9D7A" w14:textId="5C80FE70" w:rsidR="0056582F" w:rsidRDefault="00A83D64" w:rsidP="00FF1419">
      <w:pPr>
        <w:pStyle w:val="VRAINORMAL"/>
        <w:ind w:firstLine="0"/>
      </w:pPr>
      <w:r>
        <w:lastRenderedPageBreak/>
        <w:t>La particularité d’un composants est qu’il se concentre sur une fonctionnalité. En effet, j’ai par exemple créer un composant permettant d’afficher sous forme de carte (voi</w:t>
      </w:r>
      <w:r w:rsidR="005E75F4">
        <w:t xml:space="preserve">r </w:t>
      </w:r>
      <w:r w:rsidR="005E75F4">
        <w:fldChar w:fldCharType="begin"/>
      </w:r>
      <w:r w:rsidR="005E75F4">
        <w:instrText xml:space="preserve"> REF _Ref12965594 </w:instrText>
      </w:r>
      <w:r w:rsidR="005E75F4">
        <w:fldChar w:fldCharType="separate"/>
      </w:r>
      <w:r w:rsidR="005E75F4">
        <w:t xml:space="preserve">Figure </w:t>
      </w:r>
      <w:r w:rsidR="005E75F4">
        <w:rPr>
          <w:noProof/>
        </w:rPr>
        <w:t>9</w:t>
      </w:r>
      <w:r w:rsidR="005E75F4">
        <w:fldChar w:fldCharType="end"/>
      </w:r>
      <w:r>
        <w:t xml:space="preserve">), la liste des programmes disponibles sur la plateforme. Ce composant une fois définit (grâce au 4 fichiers cités plus haut), est réutilisable dans n’importe quel autre composant ce qui permet d’éviter de réécrire une fonctionnalité déjà existante. </w:t>
      </w:r>
    </w:p>
    <w:p w14:paraId="5BADF497" w14:textId="1A9FD203" w:rsidR="005E75F4" w:rsidRDefault="005E75F4" w:rsidP="00FF1419">
      <w:pPr>
        <w:pStyle w:val="VRAINORMAL"/>
        <w:ind w:firstLine="0"/>
      </w:pPr>
    </w:p>
    <w:p w14:paraId="0048804E" w14:textId="4F8EEF84" w:rsidR="00C85589" w:rsidRDefault="00C85589" w:rsidP="00FF1419">
      <w:pPr>
        <w:pStyle w:val="VRAINORMAL"/>
        <w:ind w:firstLine="0"/>
      </w:pPr>
      <w:r>
        <w:t>Pour une plus amples description de ce qu’est un composant, rendez-vous sur :</w:t>
      </w:r>
    </w:p>
    <w:p w14:paraId="50F2A121" w14:textId="639311B3" w:rsidR="00C85589" w:rsidRPr="00C85589" w:rsidRDefault="00C85589" w:rsidP="00C85589">
      <w:pPr>
        <w:rPr>
          <w:lang w:val="en-US"/>
        </w:rPr>
      </w:pPr>
      <w:hyperlink r:id="rId34" w:history="1">
        <w:r w:rsidRPr="00C85589">
          <w:rPr>
            <w:rStyle w:val="Lienhypertexte"/>
            <w:lang w:val="en-US"/>
          </w:rPr>
          <w:t>angu</w:t>
        </w:r>
        <w:r w:rsidRPr="00C85589">
          <w:rPr>
            <w:rStyle w:val="Lienhypertexte"/>
            <w:lang w:val="en-US"/>
          </w:rPr>
          <w:t>l</w:t>
        </w:r>
        <w:r w:rsidRPr="00C85589">
          <w:rPr>
            <w:rStyle w:val="Lienhypertexte"/>
            <w:lang w:val="en-US"/>
          </w:rPr>
          <w:t>ar.io/guide/architecture-components</w:t>
        </w:r>
      </w:hyperlink>
      <w:r w:rsidRPr="00C85589">
        <w:rPr>
          <w:lang w:val="en-US"/>
        </w:rPr>
        <w:t xml:space="preserve"> </w:t>
      </w:r>
      <w:r>
        <w:rPr>
          <w:lang w:val="en-US"/>
        </w:rPr>
        <w:fldChar w:fldCharType="begin"/>
      </w:r>
      <w:r>
        <w:rPr>
          <w:lang w:val="en-US"/>
        </w:rPr>
        <w:instrText xml:space="preserve"> ADDIN ZOTERO_ITEM CSL_CITATION {"citationID":"RjzbcINz","properties":{"formattedCitation":"({\\i{}Angular - Introduction to components} 2019)","plainCitation":"(Angular - Introduction to components 2019)","noteIndex":0},"citationItems":[{"id":114,"uris":["http://zotero.org/users/local/6OwvRo0M/items/34GDDVH4"],"uri":["http://zotero.org/users/local/6OwvRo0M/items/34GDDVH4"],"itemData":{"id":114,"type":"webpage","title":"Angular - Introduction to components","URL":"https://angular.io/guide/architecture-components","issued":{"date-parts":[["2019"]]},"accessed":{"date-parts":[["2019",7,2]]}}}],"schema":"https://github.com/citation-style-language/schema/raw/master/csl-citation.json"} </w:instrText>
      </w:r>
      <w:r>
        <w:rPr>
          <w:lang w:val="en-US"/>
        </w:rPr>
        <w:fldChar w:fldCharType="separate"/>
      </w:r>
      <w:r w:rsidRPr="00C85589">
        <w:rPr>
          <w:lang w:val="en-US"/>
        </w:rPr>
        <w:t>(</w:t>
      </w:r>
      <w:r w:rsidRPr="00C85589">
        <w:rPr>
          <w:i/>
          <w:iCs/>
          <w:lang w:val="en-US"/>
        </w:rPr>
        <w:t>Angular - Introduction to components</w:t>
      </w:r>
      <w:r w:rsidRPr="00C85589">
        <w:rPr>
          <w:lang w:val="en-US"/>
        </w:rPr>
        <w:t xml:space="preserve"> 2019)</w:t>
      </w:r>
      <w:r>
        <w:rPr>
          <w:lang w:val="en-US"/>
        </w:rPr>
        <w:fldChar w:fldCharType="end"/>
      </w:r>
    </w:p>
    <w:p w14:paraId="50C48FD7" w14:textId="77777777" w:rsidR="00C85589" w:rsidRPr="00C85589" w:rsidRDefault="00C85589" w:rsidP="00FF1419">
      <w:pPr>
        <w:pStyle w:val="VRAINORMAL"/>
        <w:ind w:firstLine="0"/>
        <w:rPr>
          <w:lang w:val="en-US"/>
        </w:rPr>
      </w:pPr>
    </w:p>
    <w:p w14:paraId="440C316C" w14:textId="4EC049C6" w:rsidR="00AC1CAB" w:rsidRDefault="00AC1CAB" w:rsidP="00AC1CAB">
      <w:pPr>
        <w:pStyle w:val="Titre2"/>
      </w:pPr>
      <w:bookmarkStart w:id="64" w:name="_Toc12958824"/>
      <w:r>
        <w:t>Les services</w:t>
      </w:r>
      <w:bookmarkEnd w:id="64"/>
      <w:r>
        <w:t xml:space="preserve"> </w:t>
      </w:r>
    </w:p>
    <w:p w14:paraId="6A6F0AF1" w14:textId="2B6CD7D6" w:rsidR="00AC1CAB" w:rsidRDefault="00AC1CAB" w:rsidP="00AC1CAB">
      <w:pPr>
        <w:pStyle w:val="VRAINORMAL"/>
        <w:ind w:firstLine="0"/>
      </w:pPr>
      <w:r>
        <w:t xml:space="preserve">Les services Angular sont des classes </w:t>
      </w:r>
      <w:r w:rsidR="002947F3">
        <w:t xml:space="preserve">permettant </w:t>
      </w:r>
      <w:r>
        <w:t xml:space="preserve">de créer une interface de communication (API) avec le Gateway. </w:t>
      </w:r>
      <w:r w:rsidR="00CA36BE">
        <w:t>ils</w:t>
      </w:r>
      <w:r>
        <w:t xml:space="preserve"> donnent la possibilité de contacter celui-ci, pour recevoir / poster / mettre à jour ou encore supprimer des informations. On peut catégoriser </w:t>
      </w:r>
      <w:r w:rsidR="002947F3">
        <w:t>les</w:t>
      </w:r>
      <w:r>
        <w:t xml:space="preserve"> services </w:t>
      </w:r>
      <w:r w:rsidR="002947F3">
        <w:t xml:space="preserve">créer pour DojoHepia </w:t>
      </w:r>
      <w:r>
        <w:t>en 5 parties :</w:t>
      </w:r>
    </w:p>
    <w:p w14:paraId="4103B33E" w14:textId="77777777" w:rsidR="00AC1CAB" w:rsidRDefault="00AC1CAB" w:rsidP="00AC1CAB">
      <w:pPr>
        <w:pStyle w:val="VRAINORMAL"/>
        <w:numPr>
          <w:ilvl w:val="2"/>
          <w:numId w:val="18"/>
        </w:numPr>
      </w:pPr>
      <w:r>
        <w:t>Les programmes</w:t>
      </w:r>
    </w:p>
    <w:p w14:paraId="46001662" w14:textId="77777777" w:rsidR="00AC1CAB" w:rsidRDefault="00AC1CAB" w:rsidP="00AC1CAB">
      <w:pPr>
        <w:pStyle w:val="VRAINORMAL"/>
        <w:numPr>
          <w:ilvl w:val="3"/>
          <w:numId w:val="18"/>
        </w:numPr>
      </w:pPr>
      <w:r>
        <w:t>Interactions avec un programme</w:t>
      </w:r>
    </w:p>
    <w:p w14:paraId="0C6784AC" w14:textId="77777777" w:rsidR="00AC1CAB" w:rsidRDefault="00AC1CAB" w:rsidP="00AC1CAB">
      <w:pPr>
        <w:pStyle w:val="VRAINORMAL"/>
        <w:numPr>
          <w:ilvl w:val="3"/>
          <w:numId w:val="18"/>
        </w:numPr>
      </w:pPr>
      <w:r>
        <w:t>Les abonnements aux programmes</w:t>
      </w:r>
    </w:p>
    <w:p w14:paraId="7A597081" w14:textId="77777777" w:rsidR="00AC1CAB" w:rsidRDefault="00AC1CAB" w:rsidP="00AC1CAB">
      <w:pPr>
        <w:pStyle w:val="VRAINORMAL"/>
        <w:numPr>
          <w:ilvl w:val="3"/>
          <w:numId w:val="18"/>
        </w:numPr>
      </w:pPr>
      <w:r>
        <w:t>La recherche de programmes</w:t>
      </w:r>
    </w:p>
    <w:p w14:paraId="543E03A4" w14:textId="77777777" w:rsidR="00AC1CAB" w:rsidRDefault="00AC1CAB" w:rsidP="00AC1CAB">
      <w:pPr>
        <w:pStyle w:val="VRAINORMAL"/>
        <w:numPr>
          <w:ilvl w:val="2"/>
          <w:numId w:val="18"/>
        </w:numPr>
      </w:pPr>
      <w:r>
        <w:t>Les katas</w:t>
      </w:r>
    </w:p>
    <w:p w14:paraId="6A1E914D" w14:textId="77777777" w:rsidR="00AC1CAB" w:rsidRDefault="00AC1CAB" w:rsidP="00AC1CAB">
      <w:pPr>
        <w:pStyle w:val="VRAINORMAL"/>
        <w:numPr>
          <w:ilvl w:val="3"/>
          <w:numId w:val="18"/>
        </w:numPr>
      </w:pPr>
      <w:r>
        <w:t>Interaction avec un programme</w:t>
      </w:r>
    </w:p>
    <w:p w14:paraId="31B9384D" w14:textId="09A100F7" w:rsidR="00AC1CAB" w:rsidRDefault="00AC1CAB" w:rsidP="00AC1CAB">
      <w:pPr>
        <w:pStyle w:val="VRAINORMAL"/>
        <w:numPr>
          <w:ilvl w:val="3"/>
          <w:numId w:val="18"/>
        </w:numPr>
      </w:pPr>
      <w:r>
        <w:t>Les abonnements aux kata</w:t>
      </w:r>
      <w:r w:rsidR="00CA36BE">
        <w:t>s</w:t>
      </w:r>
    </w:p>
    <w:p w14:paraId="29B1A915" w14:textId="77777777" w:rsidR="00AC1CAB" w:rsidRDefault="00AC1CAB" w:rsidP="00AC1CAB">
      <w:pPr>
        <w:pStyle w:val="VRAINORMAL"/>
        <w:numPr>
          <w:ilvl w:val="2"/>
          <w:numId w:val="18"/>
        </w:numPr>
      </w:pPr>
      <w:r>
        <w:t>La compilation</w:t>
      </w:r>
    </w:p>
    <w:p w14:paraId="1FB04C91" w14:textId="77777777" w:rsidR="00AC1CAB" w:rsidRDefault="00AC1CAB" w:rsidP="00AC1CAB">
      <w:pPr>
        <w:pStyle w:val="VRAINORMAL"/>
        <w:numPr>
          <w:ilvl w:val="2"/>
          <w:numId w:val="18"/>
        </w:numPr>
      </w:pPr>
      <w:r>
        <w:t>L’authentification</w:t>
      </w:r>
    </w:p>
    <w:p w14:paraId="49762A85" w14:textId="77777777" w:rsidR="00AC1CAB" w:rsidRDefault="00AC1CAB" w:rsidP="00AC1CAB">
      <w:pPr>
        <w:pStyle w:val="VRAINORMAL"/>
        <w:numPr>
          <w:ilvl w:val="3"/>
          <w:numId w:val="18"/>
        </w:numPr>
      </w:pPr>
      <w:r>
        <w:t>Connection, inscription, génération de token</w:t>
      </w:r>
    </w:p>
    <w:p w14:paraId="554A13F8" w14:textId="5D51ADC3" w:rsidR="00AC1CAB" w:rsidRDefault="00AC1CAB" w:rsidP="00AC1CAB">
      <w:pPr>
        <w:pStyle w:val="VRAINORMAL"/>
        <w:numPr>
          <w:ilvl w:val="2"/>
          <w:numId w:val="18"/>
        </w:numPr>
      </w:pPr>
      <w:r>
        <w:t>Le service LANG</w:t>
      </w:r>
    </w:p>
    <w:p w14:paraId="2184042F" w14:textId="48926122" w:rsidR="00C900AB" w:rsidRDefault="00C900AB" w:rsidP="00C900AB">
      <w:pPr>
        <w:pStyle w:val="VRAINORMAL"/>
        <w:numPr>
          <w:ilvl w:val="3"/>
          <w:numId w:val="18"/>
        </w:numPr>
      </w:pPr>
      <w:r>
        <w:t xml:space="preserve">Récupération du code </w:t>
      </w:r>
      <w:r w:rsidR="00C85589">
        <w:t>canevas</w:t>
      </w:r>
      <w:r>
        <w:t xml:space="preserve"> lors de la création d’un kata</w:t>
      </w:r>
    </w:p>
    <w:p w14:paraId="5ECEFA46" w14:textId="77777777" w:rsidR="005E75F4" w:rsidRDefault="005E75F4" w:rsidP="005E75F4">
      <w:pPr>
        <w:pStyle w:val="VRAINORMAL"/>
        <w:ind w:left="2880" w:firstLine="0"/>
      </w:pPr>
    </w:p>
    <w:p w14:paraId="1BC1EFA6" w14:textId="14FFBF17" w:rsidR="00B27969" w:rsidRPr="005E75F4" w:rsidRDefault="005E75F4" w:rsidP="005E75F4">
      <w:pPr>
        <w:pStyle w:val="WARNING"/>
        <w:tabs>
          <w:tab w:val="left" w:pos="3544"/>
        </w:tabs>
        <w:rPr>
          <w:b w:val="0"/>
          <w:bCs w:val="0"/>
        </w:rPr>
      </w:pPr>
      <w:r w:rsidRPr="005E75F4">
        <w:t>Note</w:t>
      </w:r>
      <w:r>
        <w:t xml:space="preserve"> : </w:t>
      </w:r>
      <w:r w:rsidRPr="005E75F4">
        <w:rPr>
          <w:b w:val="0"/>
          <w:bCs w:val="0"/>
        </w:rPr>
        <w:t xml:space="preserve">L’annexe </w:t>
      </w:r>
      <w:r w:rsidRPr="005E75F4">
        <w:rPr>
          <w:b w:val="0"/>
          <w:bCs w:val="0"/>
          <w:shd w:val="clear" w:color="auto" w:fill="FF0000"/>
        </w:rPr>
        <w:t>N</w:t>
      </w:r>
      <w:r w:rsidRPr="005E75F4">
        <w:rPr>
          <w:b w:val="0"/>
          <w:bCs w:val="0"/>
        </w:rPr>
        <w:t xml:space="preserve"> liste et décrit l’ensemble des services</w:t>
      </w:r>
      <w:r w:rsidR="00C85589">
        <w:rPr>
          <w:b w:val="0"/>
          <w:bCs w:val="0"/>
        </w:rPr>
        <w:t>, ainsi que</w:t>
      </w:r>
      <w:r w:rsidRPr="005E75F4">
        <w:rPr>
          <w:b w:val="0"/>
          <w:bCs w:val="0"/>
        </w:rPr>
        <w:t xml:space="preserve"> </w:t>
      </w:r>
      <w:r w:rsidR="00C85589">
        <w:rPr>
          <w:b w:val="0"/>
          <w:bCs w:val="0"/>
        </w:rPr>
        <w:t>leurs</w:t>
      </w:r>
      <w:r w:rsidRPr="005E75F4">
        <w:rPr>
          <w:b w:val="0"/>
          <w:bCs w:val="0"/>
        </w:rPr>
        <w:t xml:space="preserve"> fonctions.</w:t>
      </w:r>
      <w:r w:rsidR="00AC1CAB" w:rsidRPr="005E75F4">
        <w:rPr>
          <w:b w:val="0"/>
          <w:bCs w:val="0"/>
        </w:rPr>
        <w:br w:type="page"/>
      </w:r>
    </w:p>
    <w:p w14:paraId="7A138593" w14:textId="77777777" w:rsidR="00B27969" w:rsidRPr="004F222C" w:rsidRDefault="00B27969" w:rsidP="00B27969">
      <w:pPr>
        <w:pStyle w:val="Titre2"/>
      </w:pPr>
      <w:bookmarkStart w:id="65" w:name="_Toc12958825"/>
      <w:r w:rsidRPr="004F222C">
        <w:lastRenderedPageBreak/>
        <w:t>Les abonnements</w:t>
      </w:r>
      <w:bookmarkEnd w:id="65"/>
    </w:p>
    <w:p w14:paraId="551063F0" w14:textId="398770AC" w:rsidR="00B27969" w:rsidRPr="00B27969" w:rsidRDefault="00B27969" w:rsidP="00B27969">
      <w:pPr>
        <w:pStyle w:val="VRAINORMAL"/>
        <w:ind w:firstLine="0"/>
      </w:pPr>
      <w:r>
        <w:t>Les abonnements sont le moyen de sauvegarder la progression d’un utilisateur sur un programme. Ils permettent notamment de :</w:t>
      </w:r>
    </w:p>
    <w:p w14:paraId="79D387BD" w14:textId="1B7DF038" w:rsidR="00B27969" w:rsidRDefault="00B27969" w:rsidP="00B27969">
      <w:pPr>
        <w:pStyle w:val="VRAINORMAL"/>
        <w:numPr>
          <w:ilvl w:val="0"/>
          <w:numId w:val="40"/>
        </w:numPr>
        <w:ind w:left="851"/>
      </w:pPr>
      <w:r w:rsidRPr="00B27969">
        <w:t>Garder un suivi de son évolution sur un programme spécifique</w:t>
      </w:r>
      <w:r w:rsidR="00736F30">
        <w:t xml:space="preserve"> (nombre de kata réalisés)</w:t>
      </w:r>
    </w:p>
    <w:p w14:paraId="2805DE87" w14:textId="48477EAD" w:rsidR="00B27969" w:rsidRPr="00B27969" w:rsidRDefault="00B27969" w:rsidP="00B27969">
      <w:pPr>
        <w:pStyle w:val="VRAINORMAL"/>
        <w:numPr>
          <w:ilvl w:val="0"/>
          <w:numId w:val="40"/>
        </w:numPr>
        <w:ind w:left="851"/>
      </w:pPr>
      <w:r w:rsidRPr="00B27969">
        <w:t>Garder un suivi de son évolution sur un kata (Nombre d’essai, solution, etc..)</w:t>
      </w:r>
    </w:p>
    <w:p w14:paraId="4213E8A1" w14:textId="77777777" w:rsidR="00B27969" w:rsidRPr="00B27969" w:rsidRDefault="00B27969" w:rsidP="00B27969">
      <w:pPr>
        <w:pStyle w:val="VRAINORMAL"/>
        <w:numPr>
          <w:ilvl w:val="0"/>
          <w:numId w:val="40"/>
        </w:numPr>
        <w:ind w:left="851"/>
      </w:pPr>
      <w:r w:rsidRPr="00B27969">
        <w:t xml:space="preserve">Protéger un programme d’un mot de passe </w:t>
      </w:r>
    </w:p>
    <w:p w14:paraId="342738A6" w14:textId="0F647B56" w:rsidR="00B27969" w:rsidRPr="00B27969" w:rsidRDefault="00B27969" w:rsidP="00B27969">
      <w:pPr>
        <w:pStyle w:val="VRAINORMAL"/>
        <w:numPr>
          <w:ilvl w:val="0"/>
          <w:numId w:val="40"/>
        </w:numPr>
        <w:ind w:left="851"/>
      </w:pPr>
      <w:r w:rsidRPr="00B27969">
        <w:t>Avoir une page “Mes abonnements”</w:t>
      </w:r>
    </w:p>
    <w:p w14:paraId="47D5F850" w14:textId="77777777" w:rsidR="00B27969" w:rsidRDefault="00B27969" w:rsidP="00B27969">
      <w:pPr>
        <w:pStyle w:val="VRAINORMAL"/>
        <w:ind w:firstLine="0"/>
        <w:rPr>
          <w:u w:val="single"/>
        </w:rPr>
      </w:pPr>
    </w:p>
    <w:p w14:paraId="41212021" w14:textId="4102D35A" w:rsidR="00B27969" w:rsidRDefault="00B27969" w:rsidP="00B27969">
      <w:pPr>
        <w:pStyle w:val="VRAINORMAL"/>
        <w:ind w:firstLine="0"/>
        <w:rPr>
          <w:u w:val="single"/>
        </w:rPr>
      </w:pPr>
      <w:r w:rsidRPr="00B27969">
        <w:rPr>
          <w:u w:val="single"/>
        </w:rPr>
        <w:t>Sur le long terme</w:t>
      </w:r>
    </w:p>
    <w:p w14:paraId="02D96634" w14:textId="1BFA4889" w:rsidR="00B27969" w:rsidRDefault="00B27969" w:rsidP="00B27969">
      <w:pPr>
        <w:pStyle w:val="VRAINORMAL"/>
        <w:ind w:firstLine="0"/>
      </w:pPr>
      <w:r>
        <w:t xml:space="preserve">Sur un plus long terme, un système d’abonnement permettrait de </w:t>
      </w:r>
      <w:r w:rsidR="006D6CD1">
        <w:t>récupérer</w:t>
      </w:r>
      <w:r>
        <w:t xml:space="preserve"> </w:t>
      </w:r>
      <w:r w:rsidR="006D6CD1">
        <w:t>les</w:t>
      </w:r>
      <w:r>
        <w:t xml:space="preserve"> statistiques </w:t>
      </w:r>
      <w:r w:rsidR="006D6CD1">
        <w:t>d’un</w:t>
      </w:r>
      <w:r>
        <w:t xml:space="preserve"> un programme </w:t>
      </w:r>
      <w:r w:rsidR="006D6CD1">
        <w:t>tout</w:t>
      </w:r>
      <w:r>
        <w:t xml:space="preserve"> entier, ou un kata particulier. On pourrait par exemple imaginer que le Sensei souhaite voir les solutions de ses abonnées sur un kata, ainsi que le taux de réussite. Cela lui </w:t>
      </w:r>
      <w:r w:rsidR="006D6CD1">
        <w:t>permettrai</w:t>
      </w:r>
      <w:r>
        <w:t xml:space="preserve"> de juger de la qualité de son enseignement, </w:t>
      </w:r>
      <w:r w:rsidR="006D6CD1">
        <w:t>ou</w:t>
      </w:r>
      <w:r>
        <w:t xml:space="preserve"> d’aller voir l’élève dans le cas </w:t>
      </w:r>
      <w:r w:rsidR="006D6CD1">
        <w:t>où</w:t>
      </w:r>
      <w:r>
        <w:t xml:space="preserve"> celui-ci aurait eu des résultats peu convaincants</w:t>
      </w:r>
      <w:r w:rsidR="00C85589">
        <w:t>,</w:t>
      </w:r>
      <w:r w:rsidR="006D6CD1">
        <w:t xml:space="preserve"> par exemple</w:t>
      </w:r>
      <w:r>
        <w:t>.</w:t>
      </w:r>
    </w:p>
    <w:p w14:paraId="7A96F177" w14:textId="77777777" w:rsidR="006D6CD1" w:rsidRDefault="006D6CD1" w:rsidP="00B27969">
      <w:pPr>
        <w:pStyle w:val="VRAINORMAL"/>
        <w:ind w:firstLine="0"/>
      </w:pPr>
    </w:p>
    <w:p w14:paraId="11ED0B6D" w14:textId="75C2026F" w:rsidR="004F222C" w:rsidRDefault="00353938" w:rsidP="00417B95">
      <w:pPr>
        <w:pStyle w:val="Titre2"/>
      </w:pPr>
      <w:bookmarkStart w:id="66" w:name="_Toc12958826"/>
      <w:r>
        <w:t xml:space="preserve">Les  </w:t>
      </w:r>
      <w:r w:rsidR="0029103D">
        <w:t>p</w:t>
      </w:r>
      <w:r>
        <w:t>rogrammes</w:t>
      </w:r>
      <w:bookmarkEnd w:id="66"/>
    </w:p>
    <w:p w14:paraId="1F149D1F" w14:textId="64DEF037"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473A8177" w:rsidR="00542779" w:rsidRDefault="00A90C3D" w:rsidP="00A90C3D">
      <w:pPr>
        <w:pStyle w:val="Lgende"/>
        <w:jc w:val="center"/>
      </w:pPr>
      <w:bookmarkStart w:id="67" w:name="_Toc12956519"/>
      <w:r>
        <w:t xml:space="preserve">Figure </w:t>
      </w:r>
      <w:r w:rsidR="00521874">
        <w:fldChar w:fldCharType="begin"/>
      </w:r>
      <w:r w:rsidR="00521874">
        <w:instrText xml:space="preserve"> SEQ Figure \* ARABIC </w:instrText>
      </w:r>
      <w:r w:rsidR="00521874">
        <w:fldChar w:fldCharType="separate"/>
      </w:r>
      <w:r w:rsidR="00E72388">
        <w:rPr>
          <w:noProof/>
        </w:rPr>
        <w:t>10</w:t>
      </w:r>
      <w:r w:rsidR="00521874">
        <w:rPr>
          <w:noProof/>
        </w:rPr>
        <w:fldChar w:fldCharType="end"/>
      </w:r>
      <w:r>
        <w:t xml:space="preserve"> - Vue des programmes</w:t>
      </w:r>
      <w:r w:rsidR="003976A3">
        <w:t xml:space="preserve"> (AV, 2019)</w:t>
      </w:r>
      <w:bookmarkEnd w:id="67"/>
    </w:p>
    <w:p w14:paraId="042E2305" w14:textId="6087BA56" w:rsidR="00542779" w:rsidRPr="004F222C" w:rsidRDefault="004F222C" w:rsidP="009C0196">
      <w:pPr>
        <w:pStyle w:val="VRAINORMAL"/>
        <w:ind w:firstLine="0"/>
      </w:pPr>
      <w:r w:rsidRPr="004F222C">
        <w:t>Les programmes sont des ensembles de katas cré</w:t>
      </w:r>
      <w:r w:rsidR="00B57CC2">
        <w:t>es</w:t>
      </w:r>
      <w:r w:rsidRPr="004F222C">
        <w:t xml:space="preserve"> par un Sensei, auxquels un utilisateur peut s’abonner et y sauvegarder sa progression. Ils sont orientés sur un langage de programmation</w:t>
      </w:r>
      <w:r w:rsidR="00C5464F">
        <w:t xml:space="preserve"> </w:t>
      </w:r>
      <w:r w:rsidRPr="004F222C">
        <w:lastRenderedPageBreak/>
        <w:t>en particulier, ce qui oblige son créateur à ne poster que des kata</w:t>
      </w:r>
      <w:r w:rsidR="00A72B2F">
        <w:t>s</w:t>
      </w:r>
      <w:r w:rsidRPr="004F222C">
        <w:t xml:space="preserve"> correspondant</w:t>
      </w:r>
      <w:r w:rsidR="00A72B2F">
        <w:t>s</w:t>
      </w:r>
      <w:r w:rsidRPr="004F222C">
        <w:t xml:space="preserve"> au langage du programme. De cette  manière, le créateur est obligé de séparer les kata</w:t>
      </w:r>
      <w:r w:rsidR="00CA36BE">
        <w:t>s</w:t>
      </w:r>
      <w:r w:rsidRPr="004F222C">
        <w:t xml:space="preserve"> par langages et non par notions</w:t>
      </w:r>
      <w:r w:rsidR="00C5464F">
        <w:t xml:space="preserve"> </w:t>
      </w:r>
      <w:r w:rsidR="00C85589">
        <w:t xml:space="preserve">(voir </w:t>
      </w:r>
      <w:r w:rsidR="00C85589">
        <w:fldChar w:fldCharType="begin"/>
      </w:r>
      <w:r w:rsidR="00C85589">
        <w:instrText xml:space="preserve"> REF _Ref12966216 </w:instrText>
      </w:r>
      <w:r w:rsidR="00C85589">
        <w:fldChar w:fldCharType="separate"/>
      </w:r>
      <w:r w:rsidR="00C85589">
        <w:t xml:space="preserve">Tableau </w:t>
      </w:r>
      <w:r w:rsidR="00C85589">
        <w:rPr>
          <w:noProof/>
        </w:rPr>
        <w:t>2</w:t>
      </w:r>
      <w:r w:rsidR="00C85589">
        <w:fldChar w:fldCharType="end"/>
      </w:r>
      <w:r w:rsidR="00C5464F">
        <w:t>)</w:t>
      </w:r>
      <w:r w:rsidRPr="004F222C">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4C304B">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4C304B">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4C304B">
            <w:pPr>
              <w:pStyle w:val="Paragraphedeliste"/>
              <w:numPr>
                <w:ilvl w:val="2"/>
                <w:numId w:val="18"/>
              </w:numPr>
              <w:ind w:left="452"/>
            </w:pPr>
            <w:r w:rsidRPr="004F222C">
              <w:t>Les listes en Java</w:t>
            </w:r>
          </w:p>
          <w:p w14:paraId="71AB0E6F" w14:textId="78C1177A" w:rsidR="004F222C" w:rsidRPr="004F222C" w:rsidRDefault="004F222C" w:rsidP="004C304B">
            <w:pPr>
              <w:pStyle w:val="Paragraphedeliste"/>
              <w:numPr>
                <w:ilvl w:val="2"/>
                <w:numId w:val="18"/>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4C304B">
            <w:pPr>
              <w:pStyle w:val="Paragraphedeliste"/>
              <w:numPr>
                <w:ilvl w:val="2"/>
                <w:numId w:val="18"/>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4C304B">
            <w:pPr>
              <w:pStyle w:val="Paragraphedeliste"/>
              <w:numPr>
                <w:ilvl w:val="2"/>
                <w:numId w:val="18"/>
              </w:numPr>
              <w:ind w:left="438"/>
            </w:pPr>
            <w:r w:rsidRPr="004F222C">
              <w:t>Les listes</w:t>
            </w:r>
          </w:p>
        </w:tc>
      </w:tr>
    </w:tbl>
    <w:p w14:paraId="61683E58" w14:textId="422CA7F0" w:rsidR="00542779" w:rsidRDefault="00542779" w:rsidP="004C304B">
      <w:pPr>
        <w:pStyle w:val="Lgende"/>
        <w:jc w:val="center"/>
      </w:pPr>
      <w:bookmarkStart w:id="68" w:name="_Toc12956550"/>
      <w:bookmarkStart w:id="69" w:name="_Ref12966216"/>
      <w:r>
        <w:t xml:space="preserve">Tableau </w:t>
      </w:r>
      <w:r w:rsidR="00521874">
        <w:fldChar w:fldCharType="begin"/>
      </w:r>
      <w:r w:rsidR="00521874">
        <w:instrText xml:space="preserve"> SEQ Tableau \* ARABIC </w:instrText>
      </w:r>
      <w:r w:rsidR="00521874">
        <w:fldChar w:fldCharType="separate"/>
      </w:r>
      <w:r w:rsidR="005C4995">
        <w:rPr>
          <w:noProof/>
        </w:rPr>
        <w:t>2</w:t>
      </w:r>
      <w:r w:rsidR="00521874">
        <w:rPr>
          <w:noProof/>
        </w:rPr>
        <w:fldChar w:fldCharType="end"/>
      </w:r>
      <w:bookmarkEnd w:id="69"/>
      <w:r>
        <w:t xml:space="preserve"> - Les programmes par notion / par langage</w:t>
      </w:r>
      <w:bookmarkEnd w:id="68"/>
    </w:p>
    <w:p w14:paraId="0D2C40D9" w14:textId="77777777" w:rsidR="00C85589" w:rsidRDefault="00C85589" w:rsidP="004C304B">
      <w:pPr>
        <w:pStyle w:val="VRAINORMAL"/>
        <w:ind w:firstLine="0"/>
      </w:pPr>
    </w:p>
    <w:p w14:paraId="5562F661" w14:textId="22EDD6C6" w:rsidR="004C304B" w:rsidRDefault="004F222C" w:rsidP="004C304B">
      <w:pPr>
        <w:pStyle w:val="VRAINORMAL"/>
        <w:ind w:firstLine="0"/>
      </w:pPr>
      <w:r w:rsidRPr="004F222C">
        <w:t xml:space="preserve">Les programmes sont agencé en “carte” (éléments de </w:t>
      </w:r>
      <w:proofErr w:type="spellStart"/>
      <w:r w:rsidRPr="004F222C">
        <w:t>bootstrap</w:t>
      </w:r>
      <w:proofErr w:type="spellEnd"/>
      <w:r w:rsidRPr="004F222C">
        <w:t>, voi</w:t>
      </w:r>
      <w:r w:rsidR="00C85589">
        <w:t xml:space="preserve">r </w:t>
      </w:r>
      <w:r w:rsidR="00C85589">
        <w:fldChar w:fldCharType="begin"/>
      </w:r>
      <w:r w:rsidR="00C85589">
        <w:instrText xml:space="preserve"> REF _Ref12966243 </w:instrText>
      </w:r>
      <w:r w:rsidR="00C85589">
        <w:fldChar w:fldCharType="separate"/>
      </w:r>
      <w:r w:rsidR="00C85589">
        <w:t xml:space="preserve">Figure </w:t>
      </w:r>
      <w:r w:rsidR="00C85589">
        <w:rPr>
          <w:noProof/>
        </w:rPr>
        <w:t>11</w:t>
      </w:r>
      <w:r w:rsidR="00C85589">
        <w:fldChar w:fldCharType="end"/>
      </w:r>
      <w:r w:rsidRPr="004F222C">
        <w:t xml:space="preserve">). </w:t>
      </w:r>
      <w:r w:rsidR="002E7398">
        <w:t xml:space="preserve">Cela permet </w:t>
      </w:r>
      <w:r w:rsidRPr="004F222C">
        <w:t xml:space="preserve">d’orienter l’utilisateur de manière optimal lorsqu’il s'agit de </w:t>
      </w:r>
      <w:r w:rsidR="002E7398">
        <w:t>trouver</w:t>
      </w:r>
      <w:r w:rsidRPr="004F222C">
        <w:t xml:space="preserve">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308"/>
        <w:gridCol w:w="3718"/>
      </w:tblGrid>
      <w:tr w:rsidR="004C304B" w:rsidRPr="004C304B" w14:paraId="3A3C784F" w14:textId="77777777" w:rsidTr="00D554D2">
        <w:tc>
          <w:tcPr>
            <w:tcW w:w="0" w:type="auto"/>
            <w:tcMar>
              <w:top w:w="100" w:type="dxa"/>
              <w:left w:w="100" w:type="dxa"/>
              <w:bottom w:w="100" w:type="dxa"/>
              <w:right w:w="100" w:type="dxa"/>
            </w:tcMar>
            <w:hideMark/>
          </w:tcPr>
          <w:p w14:paraId="5092CB7E" w14:textId="77777777"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CE03043" wp14:editId="381A06C7">
                  <wp:extent cx="1758060" cy="1131849"/>
                  <wp:effectExtent l="0" t="0" r="0" b="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4625" cy="11875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A957BF6" w14:textId="1541F208" w:rsidR="004C304B" w:rsidRPr="004F222C" w:rsidRDefault="004C304B" w:rsidP="00D554D2">
            <w:pPr>
              <w:pStyle w:val="Lgende"/>
              <w:jc w:val="center"/>
            </w:pPr>
            <w:bookmarkStart w:id="70" w:name="_Toc12956520"/>
            <w:bookmarkStart w:id="71" w:name="_Ref12966243"/>
            <w:r>
              <w:t xml:space="preserve">Figure </w:t>
            </w:r>
            <w:r w:rsidR="00521874">
              <w:fldChar w:fldCharType="begin"/>
            </w:r>
            <w:r w:rsidR="00521874">
              <w:instrText xml:space="preserve"> SEQ Figure \* ARABIC </w:instrText>
            </w:r>
            <w:r w:rsidR="00521874">
              <w:fldChar w:fldCharType="separate"/>
            </w:r>
            <w:r w:rsidR="00E72388">
              <w:rPr>
                <w:noProof/>
              </w:rPr>
              <w:t>11</w:t>
            </w:r>
            <w:r w:rsidR="00521874">
              <w:rPr>
                <w:noProof/>
              </w:rPr>
              <w:fldChar w:fldCharType="end"/>
            </w:r>
            <w:bookmarkEnd w:id="71"/>
            <w:r>
              <w:t xml:space="preserve"> - Carte d'un programme (AV, 2019)</w:t>
            </w:r>
            <w:bookmarkEnd w:id="70"/>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4385DCBF" w14:textId="6317BCAF" w:rsidR="00417B95" w:rsidRDefault="00417B95" w:rsidP="00417B95"/>
    <w:p w14:paraId="20AE7299" w14:textId="77777777" w:rsidR="00F320AE" w:rsidRDefault="00F320AE" w:rsidP="00417B95"/>
    <w:p w14:paraId="50FD8469" w14:textId="01725E43" w:rsidR="00A0259B" w:rsidRDefault="0041083E" w:rsidP="00417B95">
      <w:pPr>
        <w:rPr>
          <w:u w:val="single"/>
        </w:rPr>
      </w:pPr>
      <w:r w:rsidRPr="00417B95">
        <w:rPr>
          <w:u w:val="single"/>
        </w:rPr>
        <w:t>Filtrer un programme</w:t>
      </w:r>
    </w:p>
    <w:p w14:paraId="1B96DFC6" w14:textId="77777777" w:rsidR="00417B95" w:rsidRPr="00417B95" w:rsidRDefault="00417B95" w:rsidP="00417B95">
      <w:pPr>
        <w:rPr>
          <w:u w:val="single"/>
        </w:rPr>
      </w:pPr>
    </w:p>
    <w:p w14:paraId="7E5125C9" w14:textId="1B66A928" w:rsidR="00132C0C" w:rsidRDefault="0041083E" w:rsidP="00A0259B">
      <w:pPr>
        <w:pStyle w:val="VRAINORMAL"/>
        <w:ind w:firstLine="0"/>
      </w:pPr>
      <w:r w:rsidRPr="004F222C">
        <w:t xml:space="preserve">Les </w:t>
      </w:r>
      <w:r w:rsidR="00A90C3D">
        <w:t>cartes programme</w:t>
      </w:r>
      <w:r w:rsidR="00CA36BE">
        <w:t>s</w:t>
      </w:r>
      <w:r w:rsidRPr="004F222C">
        <w:t xml:space="preserve"> ont été conçu</w:t>
      </w:r>
      <w:r w:rsidR="002E7398">
        <w:t>es</w:t>
      </w:r>
      <w:r w:rsidRPr="004F222C">
        <w:t xml:space="preserve"> pour être filtrable</w:t>
      </w:r>
      <w:r w:rsidR="00CA36BE">
        <w:t>s</w:t>
      </w:r>
      <w:r w:rsidR="00132C0C">
        <w:t>, pour que l’utilisateur puisse s’y retrouver avec la multitude de programme</w:t>
      </w:r>
      <w:r w:rsidR="00CA36BE">
        <w:t>s</w:t>
      </w:r>
      <w:r w:rsidR="00132C0C">
        <w:t xml:space="preserve"> présent</w:t>
      </w:r>
      <w:r w:rsidR="00CA36BE">
        <w:t>s</w:t>
      </w:r>
      <w:r w:rsidR="00132C0C">
        <w:t xml:space="preserve"> sur la plateforme. En effet, il est possible d’appliquer un filtr</w:t>
      </w:r>
      <w:r w:rsidR="00C85589">
        <w:t xml:space="preserve">e (voir </w:t>
      </w:r>
      <w:r w:rsidR="00C85589">
        <w:fldChar w:fldCharType="begin"/>
      </w:r>
      <w:r w:rsidR="00C85589">
        <w:instrText xml:space="preserve"> REF _Ref12966277 </w:instrText>
      </w:r>
      <w:r w:rsidR="00C85589">
        <w:fldChar w:fldCharType="separate"/>
      </w:r>
      <w:r w:rsidR="00C85589">
        <w:t xml:space="preserve">Figure </w:t>
      </w:r>
      <w:r w:rsidR="00C85589">
        <w:rPr>
          <w:noProof/>
        </w:rPr>
        <w:t>12</w:t>
      </w:r>
      <w:r w:rsidR="00C85589">
        <w:fldChar w:fldCharType="end"/>
      </w:r>
      <w:r w:rsidR="00C85589">
        <w:t xml:space="preserve"> et </w:t>
      </w:r>
      <w:r w:rsidR="00C85589">
        <w:fldChar w:fldCharType="begin"/>
      </w:r>
      <w:r w:rsidR="00C85589">
        <w:instrText xml:space="preserve"> REF _Ref12966286 </w:instrText>
      </w:r>
      <w:r w:rsidR="00C85589">
        <w:fldChar w:fldCharType="separate"/>
      </w:r>
      <w:r w:rsidR="00C85589">
        <w:t xml:space="preserve">Figure </w:t>
      </w:r>
      <w:r w:rsidR="00C85589">
        <w:rPr>
          <w:noProof/>
        </w:rPr>
        <w:t>13</w:t>
      </w:r>
      <w:r w:rsidR="00C85589">
        <w:fldChar w:fldCharType="end"/>
      </w:r>
      <w:r w:rsidR="00C85589">
        <w:t xml:space="preserve">) </w:t>
      </w:r>
      <w:r w:rsidR="00132C0C">
        <w:t>sur</w:t>
      </w:r>
      <w:r w:rsidR="00CA36BE">
        <w:t xml:space="preserve"> l</w:t>
      </w:r>
      <w:r w:rsidR="00132C0C">
        <w:t>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72E1965C" w:rsidR="0041083E" w:rsidRPr="004F222C" w:rsidRDefault="00132C0C" w:rsidP="00132C0C">
      <w:pPr>
        <w:pStyle w:val="Lgende"/>
        <w:jc w:val="center"/>
      </w:pPr>
      <w:bookmarkStart w:id="72" w:name="_Toc12956521"/>
      <w:bookmarkStart w:id="73" w:name="_Ref12966277"/>
      <w:r>
        <w:t xml:space="preserve">Figure </w:t>
      </w:r>
      <w:r w:rsidR="00521874">
        <w:fldChar w:fldCharType="begin"/>
      </w:r>
      <w:r w:rsidR="00521874">
        <w:instrText xml:space="preserve"> SEQ Figure \* ARABIC </w:instrText>
      </w:r>
      <w:r w:rsidR="00521874">
        <w:fldChar w:fldCharType="separate"/>
      </w:r>
      <w:r w:rsidR="00E72388">
        <w:rPr>
          <w:noProof/>
        </w:rPr>
        <w:t>12</w:t>
      </w:r>
      <w:r w:rsidR="00521874">
        <w:rPr>
          <w:noProof/>
        </w:rPr>
        <w:fldChar w:fldCharType="end"/>
      </w:r>
      <w:bookmarkEnd w:id="73"/>
      <w:r>
        <w:t xml:space="preserve"> - Vue des  programmes, aucun filtre (A</w:t>
      </w:r>
      <w:r w:rsidR="003976A3">
        <w:t>V,</w:t>
      </w:r>
      <w:r>
        <w:t>, 2019)</w:t>
      </w:r>
      <w:bookmarkEnd w:id="72"/>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039B7D49" w:rsidR="0041083E" w:rsidRPr="004F222C" w:rsidRDefault="00132C0C" w:rsidP="00132C0C">
      <w:pPr>
        <w:pStyle w:val="Lgende"/>
        <w:jc w:val="center"/>
      </w:pPr>
      <w:bookmarkStart w:id="74" w:name="_Toc12956522"/>
      <w:bookmarkStart w:id="75" w:name="_Ref12966286"/>
      <w:r>
        <w:t xml:space="preserve">Figure </w:t>
      </w:r>
      <w:r w:rsidR="00521874">
        <w:fldChar w:fldCharType="begin"/>
      </w:r>
      <w:r w:rsidR="00521874">
        <w:instrText xml:space="preserve"> SEQ Figure \* ARABIC </w:instrText>
      </w:r>
      <w:r w:rsidR="00521874">
        <w:fldChar w:fldCharType="separate"/>
      </w:r>
      <w:r w:rsidR="00E72388">
        <w:rPr>
          <w:noProof/>
        </w:rPr>
        <w:t>13</w:t>
      </w:r>
      <w:r w:rsidR="00521874">
        <w:rPr>
          <w:noProof/>
        </w:rPr>
        <w:fldChar w:fldCharType="end"/>
      </w:r>
      <w:bookmarkEnd w:id="75"/>
      <w:r>
        <w:t xml:space="preserve"> - Vue des programmes, Filtre sur tag "</w:t>
      </w:r>
      <w:proofErr w:type="spellStart"/>
      <w:r>
        <w:t>list</w:t>
      </w:r>
      <w:proofErr w:type="spellEnd"/>
      <w:r>
        <w:t>" appliqué (A</w:t>
      </w:r>
      <w:r w:rsidR="003976A3">
        <w:t>V</w:t>
      </w:r>
      <w:r>
        <w:t>, 2019)</w:t>
      </w:r>
      <w:bookmarkEnd w:id="74"/>
    </w:p>
    <w:p w14:paraId="6CE7CB5C" w14:textId="77777777" w:rsidR="0041083E" w:rsidRPr="004F222C" w:rsidRDefault="0041083E" w:rsidP="0041083E"/>
    <w:p w14:paraId="13717898" w14:textId="218051CE" w:rsidR="0041083E" w:rsidRPr="00B37130" w:rsidRDefault="00132C0C" w:rsidP="00132C0C">
      <w:pPr>
        <w:pStyle w:val="VRAINORMAL"/>
        <w:ind w:firstLine="0"/>
        <w:rPr>
          <w:color w:val="FF0000"/>
          <w:u w:val="single"/>
        </w:rPr>
      </w:pPr>
      <w:r w:rsidRPr="00B37130">
        <w:rPr>
          <w:color w:val="FF0000"/>
          <w:u w:val="single"/>
        </w:rPr>
        <w:t xml:space="preserve">Filtre sur la page : </w:t>
      </w:r>
      <w:r w:rsidR="0041083E" w:rsidRPr="00B37130">
        <w:rPr>
          <w:color w:val="FF0000"/>
          <w:u w:val="single"/>
        </w:rPr>
        <w:t>Tous les programmes</w:t>
      </w:r>
    </w:p>
    <w:p w14:paraId="3B27022D" w14:textId="40BDB43D" w:rsidR="00CA36BE" w:rsidRPr="00CA36BE" w:rsidRDefault="00CA36BE" w:rsidP="00CA36BE">
      <w:pPr>
        <w:pStyle w:val="VRAINORMAL"/>
        <w:ind w:firstLine="0"/>
        <w:rPr>
          <w:color w:val="FF0000"/>
        </w:rPr>
      </w:pPr>
      <w:r w:rsidRPr="00CA36BE">
        <w:rPr>
          <w:color w:val="FF0000"/>
        </w:rPr>
        <w:t>Dans le cas de la page “tous les programmes”, à chaque fois que l’utilisateur clique sur un champ de filtre, le Client va demander au Gateway de lui fournir une nouvelle liste de programmes comportant les programmes correspondants au filtre souhaité. Le filtre n’est pas directement appliqué sur les programmes déjà récupérés, car dans le cas où le site contiendrait un nombre de programmes conséquents, il ne serait pas tous rapatriés sur la page d'accueil (pour des questions de charges et de temps de traitement). Ce qui permet donc de filtrer sur le contenu présent dans la base de données, et non le contenu limité de la requête effectuée au préalable pour afficher les programmes lors du chargement de la page.</w:t>
      </w:r>
    </w:p>
    <w:p w14:paraId="59B2DC44" w14:textId="77777777" w:rsidR="00A90C3D" w:rsidRPr="00B37130" w:rsidRDefault="00A90C3D" w:rsidP="00132C0C">
      <w:pPr>
        <w:pStyle w:val="VRAINORMAL"/>
        <w:ind w:firstLine="0"/>
        <w:rPr>
          <w:color w:val="FF0000"/>
        </w:rPr>
      </w:pPr>
    </w:p>
    <w:p w14:paraId="3F2452D1" w14:textId="7FAAE227" w:rsidR="0041083E" w:rsidRPr="00B37130" w:rsidRDefault="00132C0C" w:rsidP="00132C0C">
      <w:pPr>
        <w:pStyle w:val="VRAINORMAL"/>
        <w:ind w:firstLine="0"/>
        <w:rPr>
          <w:color w:val="FF0000"/>
          <w:u w:val="single"/>
        </w:rPr>
      </w:pPr>
      <w:r w:rsidRPr="00B37130">
        <w:rPr>
          <w:color w:val="FF0000"/>
          <w:u w:val="single"/>
        </w:rPr>
        <w:t xml:space="preserve">Filtre sur les pages : </w:t>
      </w:r>
      <w:r w:rsidR="0041083E" w:rsidRPr="00B37130">
        <w:rPr>
          <w:color w:val="FF0000"/>
          <w:u w:val="single"/>
        </w:rPr>
        <w:t>Mes programmes &amp; Mes abonnements</w:t>
      </w:r>
    </w:p>
    <w:p w14:paraId="5FD41438" w14:textId="6471ED39" w:rsidR="00A90C3D" w:rsidRPr="00B37130" w:rsidRDefault="0041083E" w:rsidP="00A90C3D">
      <w:pPr>
        <w:pStyle w:val="VRAINORMAL"/>
        <w:ind w:firstLine="0"/>
        <w:rPr>
          <w:color w:val="FF0000"/>
        </w:rPr>
      </w:pPr>
      <w:r w:rsidRPr="00B37130">
        <w:rPr>
          <w:color w:val="FF0000"/>
        </w:rPr>
        <w:t>En ce qui concerne les pages “Mes programmes” et “Mes abonnements”, comme les programmes sont en quelque</w:t>
      </w:r>
      <w:r w:rsidR="00CA36BE">
        <w:rPr>
          <w:color w:val="FF0000"/>
        </w:rPr>
        <w:t>s</w:t>
      </w:r>
      <w:r w:rsidRPr="00B37130">
        <w:rPr>
          <w:color w:val="FF0000"/>
        </w:rPr>
        <w:t xml:space="preserve"> sorte</w:t>
      </w:r>
      <w:r w:rsidR="00CA36BE">
        <w:rPr>
          <w:color w:val="FF0000"/>
        </w:rPr>
        <w:t>s</w:t>
      </w:r>
      <w:r w:rsidRPr="00B37130">
        <w:rPr>
          <w:color w:val="FF0000"/>
        </w:rPr>
        <w:t xml:space="preserve"> déjà triés, </w:t>
      </w:r>
      <w:r w:rsidR="00414BCA" w:rsidRPr="00B37130">
        <w:rPr>
          <w:color w:val="FF0000"/>
        </w:rPr>
        <w:t>l</w:t>
      </w:r>
      <w:r w:rsidR="00A90C3D" w:rsidRPr="00B37130">
        <w:rPr>
          <w:color w:val="FF0000"/>
        </w:rPr>
        <w:t>e filtre lors d’un clique utilisateur s’effectue sur le contenu de la requête effectuée lors du chargement de la page.</w:t>
      </w:r>
    </w:p>
    <w:p w14:paraId="7DA203C9" w14:textId="77777777" w:rsidR="004D3002" w:rsidRDefault="004D3002" w:rsidP="00A90C3D">
      <w:pPr>
        <w:pStyle w:val="Titre2"/>
      </w:pPr>
    </w:p>
    <w:p w14:paraId="0FB25EB6" w14:textId="255D0BFF" w:rsidR="00A90C3D" w:rsidRPr="00417B95" w:rsidRDefault="0041083E" w:rsidP="00417B95">
      <w:pPr>
        <w:pStyle w:val="VRAINORMAL"/>
        <w:ind w:firstLine="0"/>
        <w:rPr>
          <w:u w:val="single"/>
        </w:rPr>
      </w:pPr>
      <w:r w:rsidRPr="00417B95">
        <w:rPr>
          <w:u w:val="single"/>
        </w:rPr>
        <w:t>Recherche</w:t>
      </w:r>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5B97F5F6" w:rsidR="004F222C" w:rsidRPr="00417B95" w:rsidRDefault="004F222C" w:rsidP="00417B95">
      <w:pPr>
        <w:pStyle w:val="VRAINORMAL"/>
        <w:ind w:firstLine="0"/>
        <w:rPr>
          <w:u w:val="single"/>
        </w:rPr>
      </w:pPr>
      <w:r w:rsidRPr="00417B95">
        <w:rPr>
          <w:u w:val="single"/>
        </w:rPr>
        <w:t>Gestion</w:t>
      </w:r>
    </w:p>
    <w:p w14:paraId="1074D63B" w14:textId="01A68831" w:rsidR="004F222C" w:rsidRPr="004D4701" w:rsidRDefault="00B37130" w:rsidP="004D4701">
      <w:pPr>
        <w:pStyle w:val="VRAINORMAL"/>
        <w:ind w:firstLine="0"/>
      </w:pPr>
      <w:r w:rsidRPr="004D4701">
        <w:t>Un Sensei se voit offrir un petit panel de gestion des programmes, pour pouvoir les manipuler de manière optimal. En effet, un Sensei peut créer son programme, et même y appliquer un mot de passe</w:t>
      </w:r>
      <w:r w:rsidR="004D4701" w:rsidRPr="004D4701">
        <w:t>. De plus, il peut</w:t>
      </w:r>
      <w:r w:rsidR="004D4701">
        <w:t xml:space="preserve"> </w:t>
      </w:r>
      <w:r w:rsidRPr="004D4701">
        <w:t xml:space="preserve">modifier </w:t>
      </w:r>
      <w:r w:rsidR="004D4701">
        <w:t xml:space="preserve">le </w:t>
      </w:r>
      <w:r w:rsidRPr="004D4701">
        <w:t xml:space="preserve">programme, le supprimer, et le dupliquer. La duplication </w:t>
      </w:r>
      <w:r w:rsidRPr="004D4701">
        <w:lastRenderedPageBreak/>
        <w:t>d’un programme, implique évidemment de dupliquer tous ses katas</w:t>
      </w:r>
      <w:r w:rsidR="004D4701">
        <w:t>, m</w:t>
      </w:r>
      <w:r w:rsidR="004D4701" w:rsidRPr="004D4701">
        <w:t>ais ne copiera pas la progression des utilisateurs abonnés</w:t>
      </w:r>
    </w:p>
    <w:p w14:paraId="73551684" w14:textId="77777777" w:rsidR="004F222C" w:rsidRPr="004F222C" w:rsidRDefault="004F222C" w:rsidP="004F222C">
      <w:pPr>
        <w:spacing w:after="240"/>
      </w:pPr>
    </w:p>
    <w:p w14:paraId="224DB3CD" w14:textId="77777777" w:rsidR="004F222C" w:rsidRPr="004F222C" w:rsidRDefault="004F222C" w:rsidP="00417B95">
      <w:pPr>
        <w:pStyle w:val="Titre2"/>
      </w:pPr>
      <w:bookmarkStart w:id="76" w:name="_Toc12958827"/>
      <w:r w:rsidRPr="004F222C">
        <w:t>Les katas</w:t>
      </w:r>
      <w:bookmarkEnd w:id="76"/>
    </w:p>
    <w:p w14:paraId="0F853546" w14:textId="04596E8A" w:rsidR="00C85589" w:rsidRDefault="004F222C" w:rsidP="005C19D0">
      <w:pPr>
        <w:pStyle w:val="VRAINORMAL"/>
        <w:ind w:firstLine="0"/>
      </w:pPr>
      <w:r w:rsidRPr="004F222C">
        <w:t>Les kata</w:t>
      </w:r>
      <w:r w:rsidR="00CA36BE">
        <w:t>s</w:t>
      </w:r>
      <w:r w:rsidRPr="004F222C">
        <w:t xml:space="preserve"> sont le centre névralgique de l’application</w:t>
      </w:r>
      <w:r w:rsidR="00310751">
        <w:t xml:space="preserve">, </w:t>
      </w:r>
      <w:r w:rsidRPr="004F222C">
        <w:t xml:space="preserve">c’est sur eux que s’est portée la plus grosse partie du développement. </w:t>
      </w:r>
      <w:r w:rsidR="001A4415">
        <w:t xml:space="preserve">Ce sous-chapitre permet d’élaborer plus en détails l’utilité d’un kata, et </w:t>
      </w:r>
      <w:r w:rsidR="00C85589">
        <w:t>les</w:t>
      </w:r>
      <w:r w:rsidR="001A4415">
        <w:t xml:space="preserve"> outils mis à disposition du Sensei pour les gérer.</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3A4ACE05" w:rsidR="00A0259B" w:rsidRPr="004F222C" w:rsidRDefault="00A0259B" w:rsidP="00A0259B">
      <w:pPr>
        <w:pStyle w:val="Lgende"/>
        <w:jc w:val="center"/>
      </w:pPr>
      <w:bookmarkStart w:id="77" w:name="_Toc12956523"/>
      <w:r>
        <w:t xml:space="preserve">Figure </w:t>
      </w:r>
      <w:r w:rsidR="00521874">
        <w:fldChar w:fldCharType="begin"/>
      </w:r>
      <w:r w:rsidR="00521874">
        <w:instrText xml:space="preserve"> SEQ Figure \* ARABIC </w:instrText>
      </w:r>
      <w:r w:rsidR="00521874">
        <w:fldChar w:fldCharType="separate"/>
      </w:r>
      <w:r w:rsidR="00E72388">
        <w:rPr>
          <w:noProof/>
        </w:rPr>
        <w:t>14</w:t>
      </w:r>
      <w:r w:rsidR="00521874">
        <w:rPr>
          <w:noProof/>
        </w:rPr>
        <w:fldChar w:fldCharType="end"/>
      </w:r>
      <w:r>
        <w:t xml:space="preserve"> - Vue des katas, </w:t>
      </w:r>
      <w:proofErr w:type="spellStart"/>
      <w:r>
        <w:t>Monji</w:t>
      </w:r>
      <w:proofErr w:type="spellEnd"/>
      <w:r>
        <w:t xml:space="preserve"> (A</w:t>
      </w:r>
      <w:r w:rsidR="003976A3">
        <w:t>V</w:t>
      </w:r>
      <w:r>
        <w:t>, 2019)</w:t>
      </w:r>
      <w:bookmarkEnd w:id="77"/>
    </w:p>
    <w:p w14:paraId="2BFD6C7D" w14:textId="77777777" w:rsidR="004F222C" w:rsidRPr="004F222C" w:rsidRDefault="004F222C" w:rsidP="004F222C"/>
    <w:p w14:paraId="57756EB2" w14:textId="34811DDB" w:rsidR="004F222C" w:rsidRPr="001A4415" w:rsidRDefault="001A4415" w:rsidP="0044654D">
      <w:pPr>
        <w:pStyle w:val="VRAINORMAL"/>
        <w:ind w:firstLine="0"/>
        <w:rPr>
          <w:color w:val="000000" w:themeColor="text1"/>
        </w:rPr>
      </w:pPr>
      <w:r w:rsidRPr="001A4415">
        <w:rPr>
          <w:color w:val="000000" w:themeColor="text1"/>
        </w:rPr>
        <w:t>Le</w:t>
      </w:r>
      <w:r w:rsidR="004D2181">
        <w:rPr>
          <w:color w:val="000000" w:themeColor="text1"/>
        </w:rPr>
        <w:t>s</w:t>
      </w:r>
      <w:r w:rsidRPr="001A4415">
        <w:rPr>
          <w:color w:val="000000" w:themeColor="text1"/>
        </w:rPr>
        <w:t xml:space="preserve"> kata</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des</w:t>
      </w:r>
      <w:r w:rsidRPr="001A4415">
        <w:rPr>
          <w:color w:val="000000" w:themeColor="text1"/>
        </w:rPr>
        <w:t xml:space="preserve"> exercice</w:t>
      </w:r>
      <w:r w:rsidR="004D2181">
        <w:rPr>
          <w:color w:val="000000" w:themeColor="text1"/>
        </w:rPr>
        <w:t>s</w:t>
      </w:r>
      <w:r w:rsidRPr="001A4415">
        <w:rPr>
          <w:color w:val="000000" w:themeColor="text1"/>
        </w:rPr>
        <w:t xml:space="preserve"> de programmation, crée</w:t>
      </w:r>
      <w:r w:rsidR="004D2181">
        <w:rPr>
          <w:color w:val="000000" w:themeColor="text1"/>
        </w:rPr>
        <w:t>s</w:t>
      </w:r>
      <w:r w:rsidR="0044654D" w:rsidRPr="001A4415">
        <w:rPr>
          <w:color w:val="000000" w:themeColor="text1"/>
        </w:rPr>
        <w:t xml:space="preserve"> par un Sensei, </w:t>
      </w:r>
      <w:r w:rsidRPr="001A4415">
        <w:rPr>
          <w:color w:val="000000" w:themeColor="text1"/>
        </w:rPr>
        <w:t>au</w:t>
      </w:r>
      <w:r w:rsidR="004D2181">
        <w:rPr>
          <w:color w:val="000000" w:themeColor="text1"/>
        </w:rPr>
        <w:t>x</w:t>
      </w:r>
      <w:r w:rsidRPr="001A4415">
        <w:rPr>
          <w:color w:val="000000" w:themeColor="text1"/>
        </w:rPr>
        <w:t>quel</w:t>
      </w:r>
      <w:r w:rsidR="004D2181">
        <w:rPr>
          <w:color w:val="000000" w:themeColor="text1"/>
        </w:rPr>
        <w:t>s</w:t>
      </w:r>
      <w:r w:rsidR="0044654D" w:rsidRPr="001A4415">
        <w:rPr>
          <w:color w:val="000000" w:themeColor="text1"/>
        </w:rPr>
        <w:t xml:space="preserve"> un </w:t>
      </w:r>
      <w:r w:rsidR="004D2181">
        <w:rPr>
          <w:color w:val="000000" w:themeColor="text1"/>
        </w:rPr>
        <w:t>utilisateur</w:t>
      </w:r>
      <w:r w:rsidR="0044654D" w:rsidRPr="001A4415">
        <w:rPr>
          <w:color w:val="000000" w:themeColor="text1"/>
        </w:rPr>
        <w:t xml:space="preserve"> peut participer</w:t>
      </w:r>
      <w:r w:rsidR="004D2181">
        <w:rPr>
          <w:color w:val="000000" w:themeColor="text1"/>
        </w:rPr>
        <w:t>.</w:t>
      </w:r>
      <w:r w:rsidR="0044654D" w:rsidRPr="001A4415">
        <w:rPr>
          <w:color w:val="000000" w:themeColor="text1"/>
        </w:rPr>
        <w:t xml:space="preserve"> </w:t>
      </w:r>
      <w:r w:rsidR="004D2181">
        <w:rPr>
          <w:color w:val="000000" w:themeColor="text1"/>
        </w:rPr>
        <w:t>I</w:t>
      </w:r>
      <w:r w:rsidRPr="001A4415">
        <w:rPr>
          <w:color w:val="000000" w:themeColor="text1"/>
        </w:rPr>
        <w:t>l</w:t>
      </w:r>
      <w:r w:rsidR="004D2181">
        <w:rPr>
          <w:color w:val="000000" w:themeColor="text1"/>
        </w:rPr>
        <w:t xml:space="preserve">s </w:t>
      </w:r>
      <w:r w:rsidRPr="001A4415">
        <w:rPr>
          <w:color w:val="000000" w:themeColor="text1"/>
        </w:rPr>
        <w:t>permet</w:t>
      </w:r>
      <w:r w:rsidR="004D2181">
        <w:rPr>
          <w:color w:val="000000" w:themeColor="text1"/>
        </w:rPr>
        <w:t xml:space="preserve">tent </w:t>
      </w:r>
      <w:r w:rsidR="0044654D" w:rsidRPr="001A4415">
        <w:rPr>
          <w:color w:val="000000" w:themeColor="text1"/>
        </w:rPr>
        <w:t xml:space="preserve">de faire évoluer </w:t>
      </w:r>
      <w:r w:rsidR="003976A3" w:rsidRPr="001A4415">
        <w:rPr>
          <w:color w:val="000000" w:themeColor="text1"/>
        </w:rPr>
        <w:t>la</w:t>
      </w:r>
      <w:r w:rsidR="0044654D" w:rsidRPr="001A4415">
        <w:rPr>
          <w:color w:val="000000" w:themeColor="text1"/>
        </w:rPr>
        <w:t xml:space="preserve"> progression</w:t>
      </w:r>
      <w:r w:rsidR="003976A3" w:rsidRPr="001A4415">
        <w:rPr>
          <w:color w:val="000000" w:themeColor="text1"/>
        </w:rPr>
        <w:t xml:space="preserve"> </w:t>
      </w:r>
      <w:r w:rsidR="004D2181">
        <w:rPr>
          <w:color w:val="000000" w:themeColor="text1"/>
        </w:rPr>
        <w:t>de</w:t>
      </w:r>
      <w:r w:rsidR="003976A3" w:rsidRPr="001A4415">
        <w:rPr>
          <w:color w:val="000000" w:themeColor="text1"/>
        </w:rPr>
        <w:t xml:space="preserve"> </w:t>
      </w:r>
      <w:r w:rsidR="004D2181">
        <w:rPr>
          <w:color w:val="000000" w:themeColor="text1"/>
        </w:rPr>
        <w:t>l’</w:t>
      </w:r>
      <w:r w:rsidR="003976A3" w:rsidRPr="001A4415">
        <w:rPr>
          <w:color w:val="000000" w:themeColor="text1"/>
        </w:rPr>
        <w:t>utilisateur</w:t>
      </w:r>
      <w:r w:rsidR="0044654D" w:rsidRPr="001A4415">
        <w:rPr>
          <w:color w:val="000000" w:themeColor="text1"/>
        </w:rPr>
        <w:t xml:space="preserve"> dans un programme, en </w:t>
      </w:r>
      <w:r w:rsidRPr="001A4415">
        <w:rPr>
          <w:color w:val="000000" w:themeColor="text1"/>
        </w:rPr>
        <w:t>le</w:t>
      </w:r>
      <w:r w:rsidR="004D2181">
        <w:rPr>
          <w:color w:val="000000" w:themeColor="text1"/>
        </w:rPr>
        <w:t>s</w:t>
      </w:r>
      <w:r w:rsidR="0044654D" w:rsidRPr="001A4415">
        <w:rPr>
          <w:color w:val="000000" w:themeColor="text1"/>
        </w:rPr>
        <w:t xml:space="preserve"> </w:t>
      </w:r>
      <w:r w:rsidR="00B54075" w:rsidRPr="001A4415">
        <w:rPr>
          <w:color w:val="000000" w:themeColor="text1"/>
        </w:rPr>
        <w:t>réalisant</w:t>
      </w:r>
      <w:r w:rsidR="0044654D" w:rsidRPr="001A4415">
        <w:rPr>
          <w:color w:val="000000" w:themeColor="text1"/>
        </w:rPr>
        <w:t>.</w:t>
      </w:r>
      <w:r w:rsidR="00B54075" w:rsidRPr="001A4415">
        <w:rPr>
          <w:color w:val="000000" w:themeColor="text1"/>
        </w:rPr>
        <w:t xml:space="preserve"> De plus, </w:t>
      </w:r>
      <w:r w:rsidRPr="001A4415">
        <w:rPr>
          <w:color w:val="000000" w:themeColor="text1"/>
        </w:rPr>
        <w:t>il</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eux</w:t>
      </w:r>
      <w:r w:rsidRPr="001A4415">
        <w:rPr>
          <w:color w:val="000000" w:themeColor="text1"/>
        </w:rPr>
        <w:t xml:space="preserve"> aussi</w:t>
      </w:r>
      <w:r w:rsidR="00B54075" w:rsidRPr="001A4415">
        <w:rPr>
          <w:color w:val="000000" w:themeColor="text1"/>
        </w:rPr>
        <w:t xml:space="preserve"> agencé</w:t>
      </w:r>
      <w:r w:rsidR="004D2181">
        <w:rPr>
          <w:color w:val="000000" w:themeColor="text1"/>
        </w:rPr>
        <w:t>s</w:t>
      </w:r>
      <w:r w:rsidR="00B54075" w:rsidRPr="001A4415">
        <w:rPr>
          <w:color w:val="000000" w:themeColor="text1"/>
        </w:rPr>
        <w:t xml:space="preserve"> sous forme de cart</w:t>
      </w:r>
      <w:r w:rsidR="001265AB">
        <w:rPr>
          <w:color w:val="000000" w:themeColor="text1"/>
        </w:rPr>
        <w:t xml:space="preserve">e (voir </w:t>
      </w:r>
      <w:r w:rsidR="001265AB">
        <w:rPr>
          <w:color w:val="000000" w:themeColor="text1"/>
        </w:rPr>
        <w:fldChar w:fldCharType="begin"/>
      </w:r>
      <w:r w:rsidR="001265AB">
        <w:rPr>
          <w:color w:val="000000" w:themeColor="text1"/>
        </w:rPr>
        <w:instrText xml:space="preserve"> REF _Ref12966574 </w:instrText>
      </w:r>
      <w:r w:rsidR="001265AB">
        <w:rPr>
          <w:color w:val="000000" w:themeColor="text1"/>
        </w:rPr>
        <w:fldChar w:fldCharType="separate"/>
      </w:r>
      <w:r w:rsidR="001265AB">
        <w:t xml:space="preserve">Figure </w:t>
      </w:r>
      <w:r w:rsidR="001265AB">
        <w:rPr>
          <w:noProof/>
        </w:rPr>
        <w:t>15</w:t>
      </w:r>
      <w:r w:rsidR="001265AB">
        <w:rPr>
          <w:color w:val="000000" w:themeColor="text1"/>
        </w:rPr>
        <w:fldChar w:fldCharType="end"/>
      </w:r>
      <w:r w:rsidR="001265AB">
        <w:rPr>
          <w:color w:val="000000" w:themeColor="text1"/>
        </w:rPr>
        <w:t xml:space="preserve">), </w:t>
      </w:r>
      <w:r w:rsidR="00B54075" w:rsidRPr="001A4415">
        <w:rPr>
          <w:color w:val="000000" w:themeColor="text1"/>
        </w:rPr>
        <w:t>pour maintenir une cohérence dans l’affichage des ressources</w:t>
      </w:r>
      <w:r w:rsidR="00310751" w:rsidRPr="001A4415">
        <w:rPr>
          <w:color w:val="000000" w:themeColor="text1"/>
        </w:rPr>
        <w:t xml:space="preserve"> à travers la plateforme</w:t>
      </w:r>
      <w:r w:rsidR="00B54075" w:rsidRPr="001A4415">
        <w:rPr>
          <w:color w:val="000000" w:themeColor="text1"/>
        </w:rPr>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0431AB78" w:rsidR="00341B45" w:rsidRDefault="00341B45" w:rsidP="00341B45">
            <w:pPr>
              <w:pStyle w:val="Lgende"/>
              <w:jc w:val="center"/>
            </w:pPr>
            <w:bookmarkStart w:id="78" w:name="_Toc12956524"/>
            <w:bookmarkStart w:id="79" w:name="_Ref12966574"/>
            <w:r>
              <w:t xml:space="preserve">Figure </w:t>
            </w:r>
            <w:r w:rsidR="00521874">
              <w:fldChar w:fldCharType="begin"/>
            </w:r>
            <w:r w:rsidR="00521874">
              <w:instrText xml:space="preserve"> SEQ Figure \* ARABIC </w:instrText>
            </w:r>
            <w:r w:rsidR="00521874">
              <w:fldChar w:fldCharType="separate"/>
            </w:r>
            <w:r w:rsidR="00E72388">
              <w:rPr>
                <w:noProof/>
              </w:rPr>
              <w:t>15</w:t>
            </w:r>
            <w:r w:rsidR="00521874">
              <w:rPr>
                <w:noProof/>
              </w:rPr>
              <w:fldChar w:fldCharType="end"/>
            </w:r>
            <w:bookmarkEnd w:id="79"/>
            <w:r>
              <w:t xml:space="preserve"> - </w:t>
            </w:r>
            <w:proofErr w:type="spellStart"/>
            <w:r>
              <w:t>Uu</w:t>
            </w:r>
            <w:proofErr w:type="spellEnd"/>
            <w:r>
              <w:t xml:space="preserve"> kata, utilisateur Sensei (A</w:t>
            </w:r>
            <w:r w:rsidR="003976A3">
              <w:t>V</w:t>
            </w:r>
            <w:r>
              <w:t>, 2019)</w:t>
            </w:r>
            <w:bookmarkEnd w:id="78"/>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 xml:space="preserve">Menu du gestion, </w:t>
            </w:r>
            <w:r w:rsidRPr="004D2181">
              <w:rPr>
                <w:u w:val="single"/>
              </w:rPr>
              <w:t>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4F6EEF69" w14:textId="77777777" w:rsidR="00C20B71" w:rsidRDefault="00C20B71" w:rsidP="00417B95">
      <w:pPr>
        <w:pStyle w:val="VRAINORMAL"/>
        <w:ind w:firstLine="0"/>
        <w:rPr>
          <w:u w:val="single"/>
        </w:rPr>
      </w:pPr>
    </w:p>
    <w:p w14:paraId="4798A4B8" w14:textId="77777777" w:rsidR="00C20B71" w:rsidRDefault="00C20B71" w:rsidP="00417B95">
      <w:pPr>
        <w:pStyle w:val="VRAINORMAL"/>
        <w:ind w:firstLine="0"/>
        <w:rPr>
          <w:u w:val="single"/>
        </w:rPr>
      </w:pPr>
    </w:p>
    <w:p w14:paraId="709901D4" w14:textId="77777777" w:rsidR="001265AB" w:rsidRDefault="001265AB" w:rsidP="00417B95">
      <w:pPr>
        <w:pStyle w:val="VRAINORMAL"/>
        <w:ind w:firstLine="0"/>
        <w:rPr>
          <w:u w:val="single"/>
        </w:rPr>
      </w:pPr>
    </w:p>
    <w:p w14:paraId="3BEFC02C" w14:textId="38E81196" w:rsidR="00520F5C" w:rsidRDefault="00CB3BF3" w:rsidP="00417B95">
      <w:pPr>
        <w:pStyle w:val="VRAINORMAL"/>
        <w:ind w:firstLine="0"/>
        <w:rPr>
          <w:u w:val="single"/>
        </w:rPr>
      </w:pPr>
      <w:r w:rsidRPr="00417B95">
        <w:rPr>
          <w:u w:val="single"/>
        </w:rPr>
        <w:lastRenderedPageBreak/>
        <w:t>Les états</w:t>
      </w:r>
    </w:p>
    <w:p w14:paraId="39F76CCD" w14:textId="1565BE37" w:rsidR="001265AB" w:rsidRPr="001265AB" w:rsidRDefault="001265AB" w:rsidP="00417B95">
      <w:pPr>
        <w:pStyle w:val="VRAINORMAL"/>
        <w:ind w:firstLine="0"/>
      </w:pPr>
      <w:r w:rsidRPr="001265AB">
        <w:t>Les états permettent de caractériser l’avancement d’un  utilisateur sur un kata.</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2A2B38B4" w:rsidR="004F222C" w:rsidRPr="004F222C" w:rsidRDefault="004F222C" w:rsidP="00DE615E">
            <w:pPr>
              <w:pStyle w:val="VRAINORMAL"/>
              <w:ind w:firstLine="0"/>
            </w:pPr>
            <w:r w:rsidRPr="004F222C">
              <w:t xml:space="preserve">L’utilisateur </w:t>
            </w:r>
            <w:r w:rsidR="00F320AE" w:rsidRPr="004F222C">
              <w:t>a</w:t>
            </w:r>
            <w:r w:rsidRPr="004F222C">
              <w:t xml:space="preserve"> abandonn</w:t>
            </w:r>
            <w:r w:rsidR="00945BA3">
              <w:t>é</w:t>
            </w:r>
            <w:r w:rsidRPr="004F222C">
              <w:t xml:space="preserve">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11006218" w:rsidR="00DE615E" w:rsidRPr="004F222C" w:rsidRDefault="00DE615E" w:rsidP="00DE615E">
            <w:pPr>
              <w:pStyle w:val="VRAINORMAL"/>
              <w:ind w:firstLine="0"/>
            </w:pPr>
            <w:r>
              <w:t xml:space="preserve">Le </w:t>
            </w:r>
            <w:r w:rsidR="003A03E6">
              <w:t>S</w:t>
            </w:r>
            <w:r>
              <w:t xml:space="preserve">ensei </w:t>
            </w:r>
            <w:r w:rsidR="003A03E6">
              <w:t xml:space="preserve">désactive </w:t>
            </w:r>
            <w:r>
              <w:t>le kata</w:t>
            </w:r>
            <w:r w:rsidR="00BD328C">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233E28DA" w:rsidR="00DE615E" w:rsidRPr="004F222C" w:rsidRDefault="003A03E6" w:rsidP="00BD328C">
            <w:pPr>
              <w:pStyle w:val="VRAINORMAL"/>
              <w:ind w:firstLine="0"/>
            </w:pPr>
            <w:r>
              <w:t xml:space="preserve">Le kata n’est plus visible coté </w:t>
            </w:r>
            <w:proofErr w:type="spellStart"/>
            <w:r>
              <w:t>Monji</w:t>
            </w:r>
            <w:proofErr w:type="spellEnd"/>
          </w:p>
        </w:tc>
      </w:tr>
      <w:tr w:rsidR="003A03E6" w:rsidRPr="004F222C" w14:paraId="6347734F" w14:textId="77777777" w:rsidTr="003A03E6">
        <w:tc>
          <w:tcPr>
            <w:tcW w:w="0" w:type="auto"/>
            <w:tcBorders>
              <w:top w:val="single" w:sz="8" w:space="0" w:color="000000"/>
              <w:left w:val="single" w:sz="8" w:space="0" w:color="000000"/>
              <w:bottom w:val="single" w:sz="8" w:space="0" w:color="000000"/>
              <w:right w:val="single" w:sz="8" w:space="0" w:color="000000"/>
            </w:tcBorders>
            <w:shd w:val="clear" w:color="auto" w:fill="34495E"/>
            <w:tcMar>
              <w:top w:w="100" w:type="dxa"/>
              <w:left w:w="100" w:type="dxa"/>
              <w:bottom w:w="100" w:type="dxa"/>
              <w:right w:w="100" w:type="dxa"/>
            </w:tcMar>
            <w:vAlign w:val="center"/>
          </w:tcPr>
          <w:p w14:paraId="5BA547B1" w14:textId="010E1D7E" w:rsidR="003A03E6" w:rsidRDefault="003A03E6" w:rsidP="00BD328C">
            <w:pPr>
              <w:pStyle w:val="VRAINORMAL"/>
              <w:ind w:firstLine="0"/>
              <w:jc w:val="center"/>
            </w:pPr>
            <w:r>
              <w:t>CLO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BC4B48" w14:textId="639E837E" w:rsidR="003A03E6" w:rsidRDefault="003A03E6" w:rsidP="00DE615E">
            <w:pPr>
              <w:pStyle w:val="VRAINORMAL"/>
              <w:ind w:firstLine="0"/>
            </w:pPr>
            <w:r>
              <w:t>Le Sensei</w:t>
            </w:r>
            <w:r w:rsidR="00945BA3">
              <w:t xml:space="preserve"> à</w:t>
            </w:r>
            <w:r>
              <w:t xml:space="preserve"> ferm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A0FE45" w14:textId="5D9A169F" w:rsidR="003A03E6" w:rsidRDefault="003A03E6" w:rsidP="00BD328C">
            <w:pPr>
              <w:pStyle w:val="VRAINORMAL"/>
              <w:ind w:firstLine="0"/>
            </w:pPr>
            <w:r>
              <w:t xml:space="preserve">Le kata est visible coté </w:t>
            </w:r>
            <w:proofErr w:type="spellStart"/>
            <w:r>
              <w:t>Monji</w:t>
            </w:r>
            <w:proofErr w:type="spellEnd"/>
            <w:r>
              <w:t>, mais n’est plus réalisable</w:t>
            </w:r>
          </w:p>
        </w:tc>
      </w:tr>
    </w:tbl>
    <w:p w14:paraId="27E3808C" w14:textId="4C68BDBC" w:rsidR="004F222C" w:rsidRPr="004F222C" w:rsidRDefault="00BD328C" w:rsidP="00427573">
      <w:pPr>
        <w:pStyle w:val="Lgende"/>
        <w:jc w:val="center"/>
      </w:pPr>
      <w:bookmarkStart w:id="80" w:name="_Toc12956551"/>
      <w:r>
        <w:t xml:space="preserve">Tableau </w:t>
      </w:r>
      <w:r w:rsidR="00521874">
        <w:fldChar w:fldCharType="begin"/>
      </w:r>
      <w:r w:rsidR="00521874">
        <w:instrText xml:space="preserve"> SEQ Tableau \* ARABIC </w:instrText>
      </w:r>
      <w:r w:rsidR="00521874">
        <w:fldChar w:fldCharType="separate"/>
      </w:r>
      <w:r w:rsidR="005C4995">
        <w:rPr>
          <w:noProof/>
        </w:rPr>
        <w:t>3</w:t>
      </w:r>
      <w:r w:rsidR="00521874">
        <w:rPr>
          <w:noProof/>
        </w:rPr>
        <w:fldChar w:fldCharType="end"/>
      </w:r>
      <w:r>
        <w:t xml:space="preserve"> - Les </w:t>
      </w:r>
      <w:proofErr w:type="spellStart"/>
      <w:r>
        <w:t>differents</w:t>
      </w:r>
      <w:proofErr w:type="spellEnd"/>
      <w:r>
        <w:t xml:space="preserve"> </w:t>
      </w:r>
      <w:proofErr w:type="spellStart"/>
      <w:r>
        <w:t>status</w:t>
      </w:r>
      <w:proofErr w:type="spellEnd"/>
      <w:r>
        <w:t xml:space="preserve"> d'un kata</w:t>
      </w:r>
      <w:bookmarkEnd w:id="80"/>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315B7F54" w14:textId="06136196" w:rsidR="004F222C" w:rsidRPr="00417B95" w:rsidRDefault="00B04FBE" w:rsidP="00417B95">
      <w:pPr>
        <w:pStyle w:val="VRAINORMAL"/>
        <w:ind w:firstLine="0"/>
        <w:rPr>
          <w:u w:val="single"/>
        </w:rPr>
      </w:pPr>
      <w:r w:rsidRPr="00417B95">
        <w:rPr>
          <w:u w:val="single"/>
        </w:rPr>
        <w:t>Interface de réalisation</w:t>
      </w:r>
    </w:p>
    <w:p w14:paraId="1756F2F9" w14:textId="7B3F132D" w:rsidR="00B04FBE" w:rsidRDefault="00B04FBE" w:rsidP="00B04FBE">
      <w:pPr>
        <w:pStyle w:val="VRAINORMAL"/>
        <w:ind w:firstLine="0"/>
      </w:pPr>
      <w:r>
        <w:t xml:space="preserve">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w:t>
      </w:r>
      <w:r>
        <w:lastRenderedPageBreak/>
        <w:t>se faisant de haut en bas, et de droite à gauche, toutes les informations devaient apparaître dans un ordre cohérent.</w:t>
      </w:r>
    </w:p>
    <w:p w14:paraId="3DCFA553" w14:textId="77777777" w:rsidR="001265AB" w:rsidRDefault="001265AB" w:rsidP="00B04FBE">
      <w:pPr>
        <w:pStyle w:val="VRAINORMAL"/>
        <w:ind w:firstLine="0"/>
      </w:pPr>
    </w:p>
    <w:p w14:paraId="54646A82" w14:textId="1A084F6C" w:rsidR="00B04FBE" w:rsidRPr="00B04FBE" w:rsidRDefault="00F55357" w:rsidP="00F55357">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4B4FCA2D" wp14:editId="4F0BFD7C">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87982BA" w14:textId="726A6DE8" w:rsidR="009128D2" w:rsidRDefault="009128D2" w:rsidP="009128D2">
      <w:pPr>
        <w:keepNext/>
        <w:jc w:val="center"/>
      </w:pPr>
    </w:p>
    <w:p w14:paraId="6B0A7AC5" w14:textId="6A24E739" w:rsidR="004F222C" w:rsidRDefault="009128D2" w:rsidP="009128D2">
      <w:pPr>
        <w:pStyle w:val="Lgende"/>
        <w:jc w:val="center"/>
      </w:pPr>
      <w:bookmarkStart w:id="81" w:name="_Toc12956525"/>
      <w:bookmarkStart w:id="82" w:name="_Ref12967272"/>
      <w:r>
        <w:t xml:space="preserve">Figure </w:t>
      </w:r>
      <w:r w:rsidR="00521874">
        <w:fldChar w:fldCharType="begin"/>
      </w:r>
      <w:r w:rsidR="00521874">
        <w:instrText xml:space="preserve"> SEQ Figure \* ARABIC </w:instrText>
      </w:r>
      <w:r w:rsidR="00521874">
        <w:fldChar w:fldCharType="separate"/>
      </w:r>
      <w:r w:rsidR="00E72388">
        <w:rPr>
          <w:noProof/>
        </w:rPr>
        <w:t>16</w:t>
      </w:r>
      <w:r w:rsidR="00521874">
        <w:rPr>
          <w:noProof/>
        </w:rPr>
        <w:fldChar w:fldCharType="end"/>
      </w:r>
      <w:bookmarkEnd w:id="82"/>
      <w:r>
        <w:t xml:space="preserve"> - Vue de la réalisation d'un kata (AV, 2019)</w:t>
      </w:r>
      <w:bookmarkEnd w:id="81"/>
    </w:p>
    <w:p w14:paraId="5AD38ABC" w14:textId="77777777" w:rsidR="00A948D5" w:rsidRDefault="00A948D5" w:rsidP="00277FE3">
      <w:pPr>
        <w:pStyle w:val="VRAINORMAL"/>
        <w:ind w:firstLine="0"/>
      </w:pPr>
    </w:p>
    <w:p w14:paraId="361F6017" w14:textId="51CDAF86"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1E71E7E5" w14:textId="36D7FBB4" w:rsidR="00FB5605" w:rsidRPr="00F55357" w:rsidRDefault="00277FE3" w:rsidP="00F55357">
      <w:pPr>
        <w:pStyle w:val="VRAINORMAL"/>
        <w:numPr>
          <w:ilvl w:val="0"/>
          <w:numId w:val="29"/>
        </w:numPr>
      </w:pPr>
      <w:r>
        <w:t>Les actions</w:t>
      </w:r>
    </w:p>
    <w:p w14:paraId="3E0CFCC3" w14:textId="77777777" w:rsidR="00C20B71" w:rsidRDefault="00C20B71" w:rsidP="00277FE3">
      <w:pPr>
        <w:pStyle w:val="VRAINORMAL"/>
        <w:ind w:firstLine="0"/>
        <w:rPr>
          <w:u w:val="single"/>
        </w:rPr>
      </w:pPr>
    </w:p>
    <w:p w14:paraId="54186B2A" w14:textId="45F40913" w:rsidR="00B04FBE" w:rsidRPr="00277FE3" w:rsidRDefault="00277FE3" w:rsidP="00277FE3">
      <w:pPr>
        <w:pStyle w:val="VRAINORMAL"/>
        <w:ind w:firstLine="0"/>
        <w:rPr>
          <w:u w:val="single"/>
        </w:rPr>
      </w:pPr>
      <w:r w:rsidRPr="00277FE3">
        <w:rPr>
          <w:u w:val="single"/>
        </w:rPr>
        <w:t>L’en-tête</w:t>
      </w:r>
    </w:p>
    <w:p w14:paraId="71F8DC1E" w14:textId="347B4201"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w:t>
      </w:r>
      <w:r w:rsidR="00945BA3">
        <w:t>s</w:t>
      </w:r>
      <w:r>
        <w:t xml:space="preserve"> déjà effectué</w:t>
      </w:r>
      <w:r w:rsidR="00945BA3">
        <w:t>s</w:t>
      </w:r>
      <w:r>
        <w:t>.</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lastRenderedPageBreak/>
        <w:t>Les outils de réalisation</w:t>
      </w:r>
    </w:p>
    <w:p w14:paraId="493FA57D" w14:textId="77777777" w:rsidR="00277FE3" w:rsidRPr="004F222C" w:rsidRDefault="00277FE3" w:rsidP="00277FE3">
      <w:pPr>
        <w:ind w:left="360"/>
      </w:pPr>
    </w:p>
    <w:p w14:paraId="1775B3DC" w14:textId="3B2E6E6B" w:rsidR="009128D2" w:rsidRDefault="004F222C" w:rsidP="004B4747">
      <w:pPr>
        <w:pStyle w:val="VRAINORMAL"/>
        <w:numPr>
          <w:ilvl w:val="0"/>
          <w:numId w:val="28"/>
        </w:numPr>
      </w:pPr>
      <w:r w:rsidRPr="004F222C">
        <w:t>Règles du kata (</w:t>
      </w:r>
      <w:proofErr w:type="spellStart"/>
      <w:r w:rsidRPr="004F222C">
        <w:t>rules</w:t>
      </w:r>
      <w:proofErr w:type="spellEnd"/>
      <w:r w:rsidR="00A948D5">
        <w:t xml:space="preserve">, </w:t>
      </w:r>
      <w:r w:rsidR="00A948D5">
        <w:fldChar w:fldCharType="begin"/>
      </w:r>
      <w:r w:rsidR="00A948D5">
        <w:instrText xml:space="preserve"> REF _Ref12967272 </w:instrText>
      </w:r>
      <w:r w:rsidR="00A948D5">
        <w:fldChar w:fldCharType="separate"/>
      </w:r>
      <w:r w:rsidR="00A948D5">
        <w:t xml:space="preserve">Figure </w:t>
      </w:r>
      <w:r w:rsidR="00A948D5">
        <w:rPr>
          <w:noProof/>
        </w:rPr>
        <w:t>16</w:t>
      </w:r>
      <w:r w:rsidR="00A948D5">
        <w:fldChar w:fldCharType="end"/>
      </w:r>
      <w:r w:rsidRPr="004F222C">
        <w:t>)</w:t>
      </w:r>
    </w:p>
    <w:p w14:paraId="22AB25C9" w14:textId="4EED155B"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w:t>
      </w:r>
      <w:r w:rsidR="00A948D5">
        <w:t xml:space="preserve"> (PNG, JPG)</w:t>
      </w:r>
      <w:r w:rsidR="009128D2" w:rsidRPr="009128D2">
        <w:t xml:space="preserve"> ou un PDF .</w:t>
      </w:r>
    </w:p>
    <w:p w14:paraId="32F8A9C8" w14:textId="77777777" w:rsidR="00B37130" w:rsidRDefault="00B37130" w:rsidP="00B37130">
      <w:pPr>
        <w:pStyle w:val="VRAINORMAL"/>
        <w:ind w:left="720" w:firstLine="0"/>
      </w:pPr>
    </w:p>
    <w:p w14:paraId="1AD5600C" w14:textId="11C91CB5" w:rsidR="004F222C" w:rsidRPr="00A948D5" w:rsidRDefault="00945BA3" w:rsidP="004B4747">
      <w:pPr>
        <w:pStyle w:val="VRAINORMAL"/>
        <w:numPr>
          <w:ilvl w:val="0"/>
          <w:numId w:val="28"/>
        </w:numPr>
        <w:rPr>
          <w:lang w:val="en-US"/>
        </w:rPr>
      </w:pPr>
      <w:proofErr w:type="spellStart"/>
      <w:r w:rsidRPr="00A948D5">
        <w:rPr>
          <w:lang w:val="en-US"/>
        </w:rPr>
        <w:t>Canevas</w:t>
      </w:r>
      <w:proofErr w:type="spellEnd"/>
      <w:r w:rsidR="004F222C" w:rsidRPr="00A948D5">
        <w:rPr>
          <w:lang w:val="en-US"/>
        </w:rPr>
        <w:t xml:space="preserve"> (</w:t>
      </w:r>
      <w:r w:rsidR="004F222C" w:rsidRPr="00A948D5">
        <w:rPr>
          <w:i/>
          <w:iCs/>
          <w:lang w:val="en-US"/>
        </w:rPr>
        <w:t>kata.jav</w:t>
      </w:r>
      <w:r w:rsidR="00A948D5" w:rsidRPr="00A948D5">
        <w:rPr>
          <w:i/>
          <w:iCs/>
          <w:lang w:val="en-US"/>
        </w:rPr>
        <w:t>a</w:t>
      </w:r>
      <w:r w:rsidR="00A948D5">
        <w:rPr>
          <w:lang w:val="en-US"/>
        </w:rPr>
        <w:t xml:space="preserve">, </w:t>
      </w:r>
      <w:r w:rsidR="00A948D5">
        <w:rPr>
          <w:lang w:val="en-US"/>
        </w:rPr>
        <w:fldChar w:fldCharType="begin"/>
      </w:r>
      <w:r w:rsidR="00A948D5">
        <w:rPr>
          <w:lang w:val="en-US"/>
        </w:rPr>
        <w:instrText xml:space="preserve"> REF _Ref12967272 </w:instrText>
      </w:r>
      <w:r w:rsidR="00A948D5">
        <w:rPr>
          <w:lang w:val="en-US"/>
        </w:rPr>
        <w:fldChar w:fldCharType="separate"/>
      </w:r>
      <w:r w:rsidR="00A948D5">
        <w:t xml:space="preserve">Figure </w:t>
      </w:r>
      <w:r w:rsidR="00A948D5">
        <w:rPr>
          <w:noProof/>
        </w:rPr>
        <w:t>16</w:t>
      </w:r>
      <w:r w:rsidR="00A948D5">
        <w:rPr>
          <w:lang w:val="en-US"/>
        </w:rPr>
        <w:fldChar w:fldCharType="end"/>
      </w:r>
      <w:r w:rsidR="004F222C" w:rsidRPr="00A948D5">
        <w:rPr>
          <w:lang w:val="en-US"/>
        </w:rPr>
        <w:t>)</w:t>
      </w:r>
    </w:p>
    <w:p w14:paraId="4FA7E6EE" w14:textId="5DA7B9BE" w:rsidR="004F222C" w:rsidRPr="004F222C" w:rsidRDefault="004F222C" w:rsidP="009128D2">
      <w:pPr>
        <w:pStyle w:val="VRAINORMAL"/>
        <w:ind w:firstLine="0"/>
      </w:pPr>
      <w:r w:rsidRPr="004F222C">
        <w:t xml:space="preserve">Cette partie contient le </w:t>
      </w:r>
      <w:r w:rsidR="00945BA3">
        <w:t>canevas</w:t>
      </w:r>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03A58E4A" w14:textId="77777777" w:rsidR="00B37130" w:rsidRDefault="00B37130" w:rsidP="00B37130">
      <w:pPr>
        <w:pStyle w:val="VRAINORMAL"/>
        <w:ind w:left="720" w:firstLine="0"/>
      </w:pPr>
    </w:p>
    <w:p w14:paraId="77532255" w14:textId="5ED6427A" w:rsidR="004F222C" w:rsidRPr="00A948D5" w:rsidRDefault="004F222C" w:rsidP="004B4747">
      <w:pPr>
        <w:pStyle w:val="VRAINORMAL"/>
        <w:numPr>
          <w:ilvl w:val="0"/>
          <w:numId w:val="28"/>
        </w:numPr>
      </w:pPr>
      <w:r w:rsidRPr="004F222C">
        <w:t>Boîte de batterie de tests (</w:t>
      </w:r>
      <w:r w:rsidRPr="00A948D5">
        <w:rPr>
          <w:i/>
          <w:iCs/>
        </w:rPr>
        <w:t>Main.jav</w:t>
      </w:r>
      <w:r w:rsidR="00A948D5" w:rsidRPr="00A948D5">
        <w:rPr>
          <w:i/>
          <w:iCs/>
        </w:rPr>
        <w:t>a</w:t>
      </w:r>
      <w:r w:rsidR="00A948D5" w:rsidRPr="00A948D5">
        <w:t xml:space="preserve">, </w:t>
      </w:r>
      <w:r w:rsidR="00A948D5">
        <w:fldChar w:fldCharType="begin"/>
      </w:r>
      <w:r w:rsidR="00A948D5">
        <w:instrText xml:space="preserve"> REF _Ref12967272 </w:instrText>
      </w:r>
      <w:r w:rsidR="00A948D5">
        <w:fldChar w:fldCharType="separate"/>
      </w:r>
      <w:r w:rsidR="00A948D5">
        <w:t xml:space="preserve">Figure </w:t>
      </w:r>
      <w:r w:rsidR="00A948D5">
        <w:rPr>
          <w:noProof/>
        </w:rPr>
        <w:t>16</w:t>
      </w:r>
      <w:r w:rsidR="00A948D5">
        <w:fldChar w:fldCharType="end"/>
      </w:r>
      <w:r w:rsidR="00A948D5" w:rsidRPr="00A948D5">
        <w:t>)</w:t>
      </w:r>
    </w:p>
    <w:p w14:paraId="31E048EF" w14:textId="7255016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w:t>
      </w:r>
      <w:r w:rsidR="00945BA3">
        <w:t>er</w:t>
      </w:r>
      <w:r w:rsidR="004F222C" w:rsidRPr="004F222C">
        <w:t xml:space="preserv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323002">
        <w:t xml:space="preserve">(voir </w:t>
      </w:r>
      <w:r w:rsidR="00323002" w:rsidRPr="00323002">
        <w:t>le sous chapitre :</w:t>
      </w:r>
      <w:r w:rsidRPr="00323002">
        <w:t xml:space="preserve"> </w:t>
      </w:r>
      <w:r w:rsidR="00323002" w:rsidRPr="00323002">
        <w:t>S</w:t>
      </w:r>
      <w:r w:rsidRPr="00323002">
        <w:t>ervice de compilation)</w:t>
      </w:r>
      <w:r w:rsidR="004F222C" w:rsidRPr="004F222C">
        <w:t>).</w:t>
      </w:r>
    </w:p>
    <w:p w14:paraId="046AD124" w14:textId="77777777" w:rsidR="00B37130" w:rsidRDefault="00B37130" w:rsidP="00B37130">
      <w:pPr>
        <w:pStyle w:val="VRAINORMAL"/>
        <w:ind w:left="720" w:firstLine="0"/>
      </w:pPr>
    </w:p>
    <w:p w14:paraId="2A93E02B" w14:textId="5C7B2046" w:rsidR="009128D2" w:rsidRDefault="004F222C" w:rsidP="004B4747">
      <w:pPr>
        <w:pStyle w:val="VRAINORMAL"/>
        <w:numPr>
          <w:ilvl w:val="0"/>
          <w:numId w:val="28"/>
        </w:numPr>
      </w:pPr>
      <w:r w:rsidRPr="004F222C">
        <w:t>Boîte de sortie (</w:t>
      </w:r>
      <w:r w:rsidRPr="00A948D5">
        <w:t>outpu</w:t>
      </w:r>
      <w:r w:rsidR="00A948D5" w:rsidRPr="00A948D5">
        <w:t xml:space="preserve">t, </w:t>
      </w:r>
      <w:r w:rsidR="00A948D5">
        <w:fldChar w:fldCharType="begin"/>
      </w:r>
      <w:r w:rsidR="00A948D5">
        <w:instrText xml:space="preserve"> REF _Ref12967272 </w:instrText>
      </w:r>
      <w:r w:rsidR="00A948D5">
        <w:fldChar w:fldCharType="separate"/>
      </w:r>
      <w:r w:rsidR="00A948D5">
        <w:t xml:space="preserve">Figure </w:t>
      </w:r>
      <w:r w:rsidR="00A948D5">
        <w:rPr>
          <w:noProof/>
        </w:rPr>
        <w:t>16</w:t>
      </w:r>
      <w:r w:rsidR="00A948D5">
        <w:fldChar w:fldCharType="end"/>
      </w:r>
      <w:r w:rsidRPr="004F222C">
        <w:t>)</w:t>
      </w:r>
    </w:p>
    <w:p w14:paraId="2A174387" w14:textId="4222C1E0" w:rsid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écrit par l’utilisateur</w:t>
      </w:r>
      <w:r w:rsidR="00A948D5">
        <w:t>.</w:t>
      </w:r>
    </w:p>
    <w:p w14:paraId="2E8C1371" w14:textId="77777777" w:rsidR="00323002" w:rsidRDefault="00323002" w:rsidP="009128D2">
      <w:pPr>
        <w:pStyle w:val="VRAINORMAL"/>
        <w:ind w:firstLine="0"/>
        <w:rPr>
          <w:u w:val="single"/>
        </w:rPr>
      </w:pPr>
    </w:p>
    <w:p w14:paraId="4A748DE9" w14:textId="6A4D3235" w:rsidR="00323002" w:rsidRPr="00323002" w:rsidRDefault="00323002" w:rsidP="00323002">
      <w:pPr>
        <w:pStyle w:val="VRAINORMAL"/>
        <w:ind w:firstLine="0"/>
        <w:rPr>
          <w:u w:val="single"/>
        </w:rPr>
      </w:pPr>
      <w:r w:rsidRPr="00323002">
        <w:rPr>
          <w:u w:val="single"/>
        </w:rPr>
        <w:t>Ace editor</w:t>
      </w:r>
    </w:p>
    <w:p w14:paraId="132802D2" w14:textId="6CCD166E" w:rsidR="004F222C" w:rsidRDefault="004F222C" w:rsidP="00323002">
      <w:pPr>
        <w:pStyle w:val="VRAINORMAL"/>
        <w:ind w:firstLine="0"/>
      </w:pPr>
      <w:r w:rsidRPr="004F222C">
        <w:t xml:space="preserve">Les boîtes de </w:t>
      </w:r>
      <w:r w:rsidR="00945BA3">
        <w:t xml:space="preserve">canevas </w:t>
      </w:r>
      <w:r w:rsidRPr="004F222C">
        <w:t xml:space="preserve">et de batterie de tests, découle d’un module d’édition de code en </w:t>
      </w:r>
      <w:r w:rsidR="00B04FBE">
        <w:t>temps réel</w:t>
      </w:r>
      <w:r w:rsidRPr="004F222C">
        <w:t xml:space="preserve">, </w:t>
      </w:r>
      <w:r w:rsidRPr="004F222C">
        <w:rPr>
          <w:i/>
          <w:iCs/>
        </w:rPr>
        <w:t xml:space="preserve">ace </w:t>
      </w:r>
      <w:r w:rsidRPr="00323002">
        <w:t>editor</w:t>
      </w:r>
      <w:r w:rsidR="00323002" w:rsidRPr="00323002">
        <w:t xml:space="preserve"> (</w:t>
      </w:r>
      <w:hyperlink r:id="rId41" w:history="1">
        <w:r w:rsidR="00323002" w:rsidRPr="00323002">
          <w:rPr>
            <w:rStyle w:val="Lienhypertexte"/>
          </w:rPr>
          <w:t>https://ace.c9.io/</w:t>
        </w:r>
      </w:hyperlink>
      <w:r w:rsidR="00323002" w:rsidRPr="00323002">
        <w:t xml:space="preserve">, </w:t>
      </w:r>
      <w:r w:rsidR="00323002" w:rsidRPr="00323002">
        <w:fldChar w:fldCharType="begin"/>
      </w:r>
      <w:r w:rsidR="00323002" w:rsidRPr="00323002">
        <w:instrText xml:space="preserve"> ADDIN ZOTERO_ITEM CSL_CITATION {"citationID":"DA87BbCB","properties":{"formattedCitation":"({\\i{}Ace - Code Editor for the Web} 2019)","plainCitation":"(Ace - Code Editor for the Web 2019)","noteIndex":0},"citationItems":[{"id":116,"uris":["http://zotero.org/users/local/6OwvRo0M/items/9WK56CXG"],"uri":["http://zotero.org/users/local/6OwvRo0M/items/9WK56CXG"],"itemData":{"id":116,"type":"webpage","title":"Ace - Code Editor for the Web","URL":"https://ace.c9.io/","issued":{"date-parts":[["2019"]]},"accessed":{"date-parts":[["2019",7,2]]}}}],"schema":"https://github.com/citation-style-language/schema/raw/master/csl-citation.json"} </w:instrText>
      </w:r>
      <w:r w:rsidR="00323002" w:rsidRPr="00323002">
        <w:fldChar w:fldCharType="separate"/>
      </w:r>
      <w:r w:rsidR="00323002" w:rsidRPr="00323002">
        <w:rPr>
          <w:lang w:val="fr-FR"/>
        </w:rPr>
        <w:t>(Ace - Code Editor for the Web 2019)</w:t>
      </w:r>
      <w:r w:rsidR="00323002" w:rsidRPr="00323002">
        <w:fldChar w:fldCharType="end"/>
      </w:r>
      <w:r w:rsidR="00323002" w:rsidRPr="00323002">
        <w:t>)</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65F16C86" w14:textId="77777777" w:rsidR="00945BA3" w:rsidRPr="00945BA3" w:rsidRDefault="00945BA3" w:rsidP="00945BA3">
      <w:pPr>
        <w:pStyle w:val="VRAINORMAL"/>
        <w:ind w:firstLine="0"/>
      </w:pPr>
      <w:r w:rsidRPr="00945BA3">
        <w:t xml:space="preserve">J’ai décidé d’offrir à l’utilisateur le moyen d’abandonner un kata, pour débloquer la solution s’il s’avérait trop difficile pour lui. Toutefois, il lui faudra réaliser un certain nombre d’essais avant de pouvoir en débloquer sa solution. Le nombre d’essais est choisi par le Sensei lors de </w:t>
      </w:r>
      <w:r w:rsidRPr="00945BA3">
        <w:lastRenderedPageBreak/>
        <w:t>la création du kata. Le bouton « </w:t>
      </w:r>
      <w:proofErr w:type="spellStart"/>
      <w:r w:rsidRPr="00945BA3">
        <w:t>Run</w:t>
      </w:r>
      <w:proofErr w:type="spellEnd"/>
      <w:r w:rsidRPr="00945BA3">
        <w:t> » (Exécution en français), permet de tester son raisonnement, et de valider le kata s’il s’avère juste.</w:t>
      </w:r>
    </w:p>
    <w:p w14:paraId="79DD4D6F" w14:textId="1F40E95F" w:rsidR="00945BA3" w:rsidRPr="00945BA3" w:rsidRDefault="00945BA3" w:rsidP="00945BA3">
      <w:pPr>
        <w:pStyle w:val="VRAINORMAL"/>
        <w:ind w:firstLine="0"/>
        <w:rPr>
          <w:u w:val="single"/>
        </w:rPr>
      </w:pPr>
      <w:r w:rsidRPr="00945BA3">
        <w:t>Si l’utilisateur abandonne ou réussi le kata, l’option « </w:t>
      </w:r>
      <w:proofErr w:type="spellStart"/>
      <w:r w:rsidRPr="00945BA3">
        <w:t>try</w:t>
      </w:r>
      <w:proofErr w:type="spellEnd"/>
      <w:r w:rsidRPr="00945BA3">
        <w:t xml:space="preserve"> </w:t>
      </w:r>
      <w:proofErr w:type="spellStart"/>
      <w:r w:rsidRPr="00945BA3">
        <w:t>again</w:t>
      </w:r>
      <w:proofErr w:type="spellEnd"/>
      <w:r w:rsidRPr="00945BA3">
        <w:t xml:space="preserve"> » (Refaire le kata), se débloque, et permet à l’utilisateur de refaire le kata, mais la réussite de ce nouvel essai </w:t>
      </w:r>
      <w:r w:rsidR="00323002">
        <w:t>ne</w:t>
      </w:r>
      <w:r w:rsidRPr="00945BA3">
        <w:t xml:space="preserve"> changera plus le statut</w:t>
      </w:r>
      <w:r w:rsidR="00323002">
        <w:t xml:space="preserve"> du kata</w:t>
      </w:r>
      <w:r w:rsidRPr="00945BA3">
        <w:t>.</w:t>
      </w:r>
    </w:p>
    <w:p w14:paraId="0555FBA1" w14:textId="77777777" w:rsidR="00323002" w:rsidRDefault="00323002" w:rsidP="00417B95">
      <w:pPr>
        <w:pStyle w:val="VRAINORMAL"/>
        <w:ind w:firstLine="0"/>
        <w:rPr>
          <w:u w:val="single"/>
        </w:rPr>
      </w:pPr>
    </w:p>
    <w:p w14:paraId="42BA211C" w14:textId="63BDD9B6" w:rsidR="00C91C8B" w:rsidRPr="00417B95" w:rsidRDefault="00C91C8B" w:rsidP="00417B95">
      <w:pPr>
        <w:pStyle w:val="VRAINORMAL"/>
        <w:ind w:firstLine="0"/>
        <w:rPr>
          <w:u w:val="single"/>
        </w:rPr>
      </w:pPr>
      <w:r w:rsidRPr="00417B95">
        <w:rPr>
          <w:u w:val="single"/>
        </w:rPr>
        <w:t>Gestion</w:t>
      </w:r>
    </w:p>
    <w:p w14:paraId="33AA3232" w14:textId="1BA4DEB2" w:rsidR="004F222C" w:rsidRPr="004F222C" w:rsidRDefault="00C91C8B" w:rsidP="00C91C8B">
      <w:pPr>
        <w:pStyle w:val="VRAINORMAL"/>
        <w:ind w:firstLine="0"/>
      </w:pPr>
      <w:r>
        <w:t>Comme pour les programmes, le Sensei se voit offrir de petits outils de gestion pour ses katas</w:t>
      </w:r>
      <w:r w:rsidR="00850D41">
        <w:t>,</w:t>
      </w:r>
      <w:r>
        <w:t xml:space="preserve"> </w:t>
      </w:r>
      <w:r w:rsidR="00850D41">
        <w:t xml:space="preserve">pour pourvoir les manipuler de manière optimal. En effet, le Sensei peut modifier un kata ce qui remettra la progression à zéro du kata en question </w:t>
      </w:r>
      <w:r w:rsidR="0087219C">
        <w:t>pour</w:t>
      </w:r>
      <w:r w:rsidR="00850D41">
        <w:t xml:space="preserve"> tous les utilisateurs abonné</w:t>
      </w:r>
      <w:r w:rsidR="00945BA3">
        <w:t>s</w:t>
      </w:r>
      <w:r w:rsidR="00850D41">
        <w:t xml:space="preserve"> au programme. De plus, il peut désactiver un programme, ce qui signifie qu’il ne sera plus visible du </w:t>
      </w:r>
      <w:r w:rsidR="003A407D">
        <w:t>côté</w:t>
      </w:r>
      <w:r w:rsidR="00850D41">
        <w:t xml:space="preserve"> des abonné</w:t>
      </w:r>
      <w:r w:rsidR="00945BA3">
        <w:t>s</w:t>
      </w:r>
      <w:r w:rsidR="00850D41">
        <w:t xml:space="preserve">. </w:t>
      </w:r>
      <w:r w:rsidR="003A407D">
        <w:t>En outre</w:t>
      </w:r>
      <w:r w:rsidR="00850D41">
        <w:t xml:space="preserve">, cette désactivation </w:t>
      </w:r>
      <w:r w:rsidR="003A407D">
        <w:t xml:space="preserve">permet au Sensei de modifier son kata en toute sérénité, puisqu’un aucun utilisateur ne pourra le réaliser pendant ce lapse de temps. </w:t>
      </w:r>
      <w:r w:rsidR="0087219C">
        <w:t xml:space="preserve">Un autre outil de gestion similaire à la désactivation est la fermeture du kata, cette fermeture laisse le kata visible du côté de l’abonné, pour qu’il puisse revenir sur l’exercice, mais il ne pourra plus le réaliser. Pour finir, </w:t>
      </w:r>
      <w:bookmarkStart w:id="83" w:name="_GoBack"/>
      <w:bookmarkEnd w:id="83"/>
      <w:r w:rsidR="0087219C">
        <w:t>l</w:t>
      </w:r>
      <w:r w:rsidR="003A407D">
        <w:t>’utilisateur peut aussi supprimer un kata.</w:t>
      </w:r>
    </w:p>
    <w:p w14:paraId="612A5272" w14:textId="77777777" w:rsidR="006D6CD1" w:rsidRDefault="006D6CD1" w:rsidP="00C91C8B">
      <w:pPr>
        <w:pStyle w:val="VRAINORMAL"/>
        <w:ind w:firstLine="0"/>
        <w:rPr>
          <w:u w:val="single"/>
        </w:rPr>
      </w:pPr>
    </w:p>
    <w:p w14:paraId="38322190" w14:textId="1E961F7D" w:rsidR="00D754A9" w:rsidRPr="00EC777E" w:rsidRDefault="004F222C" w:rsidP="00EC777E">
      <w:pPr>
        <w:pStyle w:val="VRAINORMAL"/>
        <w:ind w:firstLine="0"/>
        <w:rPr>
          <w:u w:val="single"/>
        </w:rPr>
      </w:pPr>
      <w:r w:rsidRPr="003A407D">
        <w:rPr>
          <w:u w:val="single"/>
        </w:rPr>
        <w:t>Créer un Kata</w:t>
      </w:r>
    </w:p>
    <w:p w14:paraId="5F20E5AB" w14:textId="769F1F49" w:rsidR="00B27969" w:rsidRDefault="00EC777E" w:rsidP="00EC777E">
      <w:pPr>
        <w:pStyle w:val="VRAINORMAL"/>
        <w:ind w:firstLine="0"/>
      </w:pPr>
      <w:r>
        <w:t xml:space="preserve">J’ai mis à la disposition </w:t>
      </w:r>
      <w:r w:rsidR="00520F5C">
        <w:t>du</w:t>
      </w:r>
      <w:r>
        <w:t xml:space="preserve"> Sensei, plusieurs outils permettant de créer avec efficacité un kata. Premièrement, le Sensei peut rédiger un ensemble d’instruction pour guider l’utilisateur à travers son kata. Ces instructions (ou objectifs) peuvent être écrites en texte pure ou en </w:t>
      </w:r>
      <w:proofErr w:type="spellStart"/>
      <w:r>
        <w:t>markdown</w:t>
      </w:r>
      <w:proofErr w:type="spellEnd"/>
      <w:r>
        <w:t xml:space="preserve">. De plus, l’utilisateur a la possibilité d’y attaché un document (à la place de règles rédigées en </w:t>
      </w:r>
      <w:proofErr w:type="spellStart"/>
      <w:r>
        <w:t>markdown</w:t>
      </w:r>
      <w:proofErr w:type="spellEnd"/>
      <w:r>
        <w:t>), qui peut être un PDF, un JPEG ou un PNG.</w:t>
      </w:r>
    </w:p>
    <w:p w14:paraId="36B43E3F" w14:textId="0322E659" w:rsidR="00520F5C" w:rsidRDefault="00C1664F" w:rsidP="00EC777E">
      <w:pPr>
        <w:pStyle w:val="VRAINORMAL"/>
        <w:ind w:firstLine="0"/>
      </w:pPr>
      <w:r>
        <w:t>Pour ce qui est décrire l’exercice, le Sensei se voit offrir un interface similaire à celle de la réalisation d’un kata. En effet, l’interface est aussi séparée en 4 boîtes, mais qui remplissent des rôles différents ici.</w:t>
      </w:r>
    </w:p>
    <w:p w14:paraId="7C66B399" w14:textId="77777777" w:rsidR="00AD2BA3" w:rsidRDefault="00AD2BA3" w:rsidP="00AD2BA3">
      <w:pPr>
        <w:pStyle w:val="VRAINORMAL"/>
        <w:keepNext/>
        <w:ind w:firstLine="0"/>
        <w:jc w:val="center"/>
      </w:pPr>
      <w:r>
        <w:rPr>
          <w:noProof/>
        </w:rPr>
        <w:lastRenderedPageBreak/>
        <w:drawing>
          <wp:inline distT="0" distB="0" distL="0" distR="0" wp14:anchorId="7347F171" wp14:editId="68A4DEEB">
            <wp:extent cx="4363517" cy="2766158"/>
            <wp:effectExtent l="0" t="0" r="5715"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9-06-30 à 17.15.53.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67211" cy="2768500"/>
                    </a:xfrm>
                    <a:prstGeom prst="rect">
                      <a:avLst/>
                    </a:prstGeom>
                  </pic:spPr>
                </pic:pic>
              </a:graphicData>
            </a:graphic>
          </wp:inline>
        </w:drawing>
      </w:r>
    </w:p>
    <w:p w14:paraId="6CEBA3A5" w14:textId="1367C416" w:rsidR="00C1664F" w:rsidRDefault="00AD2BA3" w:rsidP="00AD2BA3">
      <w:pPr>
        <w:pStyle w:val="Lgende"/>
        <w:jc w:val="center"/>
      </w:pPr>
      <w:bookmarkStart w:id="84" w:name="_Toc12956526"/>
      <w:r>
        <w:t xml:space="preserve">Figure </w:t>
      </w:r>
      <w:r w:rsidR="00521874">
        <w:fldChar w:fldCharType="begin"/>
      </w:r>
      <w:r w:rsidR="00521874">
        <w:instrText xml:space="preserve"> SEQ Figure \* ARABIC </w:instrText>
      </w:r>
      <w:r w:rsidR="00521874">
        <w:fldChar w:fldCharType="separate"/>
      </w:r>
      <w:r w:rsidR="00E72388">
        <w:rPr>
          <w:noProof/>
        </w:rPr>
        <w:t>17</w:t>
      </w:r>
      <w:r w:rsidR="00521874">
        <w:rPr>
          <w:noProof/>
        </w:rPr>
        <w:fldChar w:fldCharType="end"/>
      </w:r>
      <w:r>
        <w:t xml:space="preserve"> - Interface de création d'un kata (AV, 2019)</w:t>
      </w:r>
      <w:bookmarkEnd w:id="84"/>
    </w:p>
    <w:p w14:paraId="74B3F3A0" w14:textId="77777777" w:rsidR="00AD2BA3" w:rsidRPr="00AD2BA3" w:rsidRDefault="00AD2BA3" w:rsidP="00AD2BA3"/>
    <w:p w14:paraId="1B95A4AA" w14:textId="07CF84DD" w:rsidR="001C2B50" w:rsidRDefault="00F858F6" w:rsidP="00AD2BA3">
      <w:pPr>
        <w:pStyle w:val="VRAINORMAL"/>
        <w:ind w:firstLine="0"/>
      </w:pPr>
      <w:r>
        <w:t>C’est dans la boîte (1) que le Sensei écrit sa solution. Dans la boîte (2), le Sensei rentre sa batterie de tests. Dans la boîte (3), le Sensei rentre le code minimum qui sera donné à l’utilisateur pour la réalisation du Kata. Pour finir, la boîte (4), affiche la sortie de l’exécution du code lorsque l’utilisateur le teste (à l’aide du bouton « </w:t>
      </w:r>
      <w:proofErr w:type="spellStart"/>
      <w:r>
        <w:t>try</w:t>
      </w:r>
      <w:proofErr w:type="spellEnd"/>
      <w:r>
        <w:t xml:space="preserve"> </w:t>
      </w:r>
      <w:proofErr w:type="spellStart"/>
      <w:r>
        <w:t>my</w:t>
      </w:r>
      <w:proofErr w:type="spellEnd"/>
      <w:r>
        <w:t xml:space="preserve"> solution »).</w:t>
      </w:r>
    </w:p>
    <w:p w14:paraId="23D48E35" w14:textId="2B0F58F4" w:rsidR="001C2B50" w:rsidRDefault="001C2B50" w:rsidP="00F858F6">
      <w:pPr>
        <w:pStyle w:val="VRAINORMAL"/>
      </w:pPr>
    </w:p>
    <w:p w14:paraId="46DF2ED6" w14:textId="2FB4A03E" w:rsidR="00C1664F" w:rsidRDefault="00C1664F" w:rsidP="00AD2BA3">
      <w:pPr>
        <w:pStyle w:val="VRAINORMAL"/>
        <w:ind w:firstLine="0"/>
      </w:pPr>
      <w:r>
        <w:t xml:space="preserve">Pour guider </w:t>
      </w:r>
      <w:r w:rsidR="001C2B50">
        <w:t>un</w:t>
      </w:r>
      <w:r>
        <w:t xml:space="preserve"> maximum </w:t>
      </w:r>
      <w:r w:rsidR="001C2B50">
        <w:t xml:space="preserve">le Sensei </w:t>
      </w:r>
      <w:r>
        <w:t xml:space="preserve">lors de son arrivées </w:t>
      </w:r>
      <w:r w:rsidR="00AD2BA3">
        <w:t>sur</w:t>
      </w:r>
      <w:r>
        <w:t xml:space="preserve"> l’interface de création, </w:t>
      </w:r>
      <w:r w:rsidR="00AD2BA3">
        <w:t xml:space="preserve">des lignes de codes (voir </w:t>
      </w:r>
      <w:r w:rsidR="00AD2BA3" w:rsidRPr="00AD2BA3">
        <w:rPr>
          <w:shd w:val="clear" w:color="auto" w:fill="FF0000"/>
        </w:rPr>
        <w:t>Figure N</w:t>
      </w:r>
      <w:r w:rsidR="00AD2BA3">
        <w:t>) sont déjà présente (dépendamment du langages du programme, voir</w:t>
      </w:r>
      <w:r w:rsidR="00AD2BA3" w:rsidRPr="00AD2BA3">
        <w:rPr>
          <w:shd w:val="clear" w:color="auto" w:fill="FF0000"/>
        </w:rPr>
        <w:t xml:space="preserve"> Tableau N</w:t>
      </w:r>
      <w:r w:rsidR="00AD2BA3">
        <w:t xml:space="preserve">), contenant l’importation de la librairie d’assertion associés au langages, un exemple d’utilisation de celle-ci, ainsi que le code minimal nécessaire pour que l’exécution soit satisfaite </w:t>
      </w:r>
      <w:r w:rsidR="001C2B50">
        <w:t>sans que l’utilisateur n’écrive un ligne</w:t>
      </w:r>
      <w:r w:rsidR="00AD2BA3">
        <w:t>.</w:t>
      </w:r>
    </w:p>
    <w:tbl>
      <w:tblPr>
        <w:tblStyle w:val="Grilledutableau"/>
        <w:tblW w:w="0" w:type="auto"/>
        <w:tblLook w:val="04A0" w:firstRow="1" w:lastRow="0" w:firstColumn="1" w:lastColumn="0" w:noHBand="0" w:noVBand="1"/>
      </w:tblPr>
      <w:tblGrid>
        <w:gridCol w:w="6636"/>
        <w:gridCol w:w="1030"/>
        <w:gridCol w:w="1396"/>
      </w:tblGrid>
      <w:tr w:rsidR="00BF153A" w:rsidRPr="00BF153A" w14:paraId="0FE283E9" w14:textId="77777777" w:rsidTr="004C07A8">
        <w:tc>
          <w:tcPr>
            <w:tcW w:w="6696" w:type="dxa"/>
            <w:vAlign w:val="center"/>
          </w:tcPr>
          <w:p w14:paraId="228A5087" w14:textId="600DF435" w:rsidR="00BF153A" w:rsidRPr="00BF153A" w:rsidRDefault="00BF153A" w:rsidP="004C07A8">
            <w:pPr>
              <w:jc w:val="center"/>
            </w:pPr>
            <w:r w:rsidRPr="00BF153A">
              <w:t>Fichier de batterie de tests</w:t>
            </w:r>
          </w:p>
        </w:tc>
        <w:tc>
          <w:tcPr>
            <w:tcW w:w="953" w:type="dxa"/>
            <w:vAlign w:val="center"/>
          </w:tcPr>
          <w:p w14:paraId="2F401CF1" w14:textId="6584DFEA" w:rsidR="00BF153A" w:rsidRPr="00BF153A" w:rsidRDefault="00BF153A" w:rsidP="004C07A8">
            <w:pPr>
              <w:jc w:val="center"/>
            </w:pPr>
            <w:r w:rsidRPr="004C07A8">
              <w:t>Solution</w:t>
            </w:r>
          </w:p>
        </w:tc>
        <w:tc>
          <w:tcPr>
            <w:tcW w:w="1413" w:type="dxa"/>
            <w:vAlign w:val="center"/>
          </w:tcPr>
          <w:p w14:paraId="49A3117B" w14:textId="1244E992" w:rsidR="00BF153A" w:rsidRPr="00BF153A" w:rsidRDefault="00F320AE" w:rsidP="004C07A8">
            <w:pPr>
              <w:jc w:val="center"/>
            </w:pPr>
            <w:r>
              <w:t>Canevas</w:t>
            </w:r>
            <w:r w:rsidR="00BF153A" w:rsidRPr="00BF153A">
              <w:t xml:space="preserve"> pour l’utilisateur</w:t>
            </w:r>
          </w:p>
        </w:tc>
      </w:tr>
      <w:tr w:rsidR="00BF153A" w:rsidRPr="00BF153A" w14:paraId="4805FC40" w14:textId="77777777" w:rsidTr="006750B0">
        <w:tc>
          <w:tcPr>
            <w:tcW w:w="9062" w:type="dxa"/>
            <w:gridSpan w:val="3"/>
          </w:tcPr>
          <w:p w14:paraId="7E1A0A31" w14:textId="04199439" w:rsidR="00BF153A" w:rsidRPr="00BF153A" w:rsidRDefault="00BF153A" w:rsidP="004C07A8">
            <w:pPr>
              <w:jc w:val="center"/>
            </w:pPr>
            <w:r>
              <w:t>python</w:t>
            </w:r>
          </w:p>
        </w:tc>
      </w:tr>
      <w:tr w:rsidR="00BF153A" w:rsidRPr="001C2B50" w14:paraId="1B2957E2" w14:textId="2A6B0214" w:rsidTr="00BF153A">
        <w:tc>
          <w:tcPr>
            <w:tcW w:w="6696" w:type="dxa"/>
          </w:tcPr>
          <w:p w14:paraId="4F214F43" w14:textId="77777777" w:rsidR="004C07A8" w:rsidRDefault="004C07A8" w:rsidP="004C07A8">
            <w:pPr>
              <w:pStyle w:val="PrformatHTML"/>
              <w:shd w:val="clear" w:color="auto" w:fill="FFFFFF"/>
              <w:rPr>
                <w:rFonts w:ascii="Menlo" w:hAnsi="Menlo" w:cs="Menlo"/>
                <w:b/>
                <w:bCs/>
                <w:color w:val="000080"/>
                <w:sz w:val="16"/>
                <w:szCs w:val="16"/>
                <w:lang w:val="en-US"/>
              </w:rPr>
            </w:pPr>
          </w:p>
          <w:p w14:paraId="01605544" w14:textId="77777777" w:rsidR="00BF153A" w:rsidRDefault="00BF153A" w:rsidP="004C07A8">
            <w:pPr>
              <w:pStyle w:val="PrformatHTML"/>
              <w:shd w:val="clear" w:color="auto" w:fill="FFFFFF"/>
              <w:rPr>
                <w:rFonts w:ascii="Menlo" w:hAnsi="Menlo" w:cs="Menlo"/>
                <w:i/>
                <w:iCs/>
                <w:color w:val="808080"/>
                <w:sz w:val="16"/>
                <w:szCs w:val="16"/>
                <w:lang w:val="en-US"/>
              </w:rPr>
            </w:pPr>
            <w:r w:rsidRPr="00F858F6">
              <w:rPr>
                <w:rFonts w:ascii="Menlo" w:hAnsi="Menlo" w:cs="Menlo"/>
                <w:b/>
                <w:bCs/>
                <w:color w:val="000080"/>
                <w:sz w:val="16"/>
                <w:szCs w:val="16"/>
                <w:lang w:val="en-US"/>
              </w:rPr>
              <w:t xml:space="preserve">from </w:t>
            </w:r>
            <w:proofErr w:type="spellStart"/>
            <w:r w:rsidRPr="00F858F6">
              <w:rPr>
                <w:rFonts w:ascii="Menlo" w:hAnsi="Menlo" w:cs="Menlo"/>
                <w:color w:val="000000"/>
                <w:sz w:val="16"/>
                <w:szCs w:val="16"/>
                <w:lang w:val="en-US"/>
              </w:rPr>
              <w:t>assertpy</w:t>
            </w:r>
            <w:proofErr w:type="spellEnd"/>
            <w:r w:rsidRPr="00F858F6">
              <w:rPr>
                <w:rFonts w:ascii="Menlo" w:hAnsi="Menlo" w:cs="Menlo"/>
                <w:color w:val="000000"/>
                <w:sz w:val="16"/>
                <w:szCs w:val="16"/>
                <w:lang w:val="en-US"/>
              </w:rPr>
              <w:t xml:space="preserve"> </w:t>
            </w:r>
            <w:r w:rsidRPr="00F858F6">
              <w:rPr>
                <w:rFonts w:ascii="Menlo" w:hAnsi="Menlo" w:cs="Menlo"/>
                <w:b/>
                <w:bCs/>
                <w:color w:val="000080"/>
                <w:sz w:val="16"/>
                <w:szCs w:val="16"/>
                <w:lang w:val="en-US"/>
              </w:rPr>
              <w:t xml:space="preserve">import </w:t>
            </w:r>
            <w:proofErr w:type="spellStart"/>
            <w:r w:rsidRPr="00F858F6">
              <w:rPr>
                <w:rFonts w:ascii="Menlo" w:hAnsi="Menlo" w:cs="Menlo"/>
                <w:color w:val="000000"/>
                <w:sz w:val="16"/>
                <w:szCs w:val="16"/>
                <w:lang w:val="en-US"/>
              </w:rPr>
              <w:t>assert_that</w:t>
            </w:r>
            <w:proofErr w:type="spellEnd"/>
            <w:r w:rsidRPr="00F858F6">
              <w:rPr>
                <w:rFonts w:ascii="Menlo" w:hAnsi="Menlo" w:cs="Menlo"/>
                <w:color w:val="000000"/>
                <w:sz w:val="16"/>
                <w:szCs w:val="16"/>
                <w:lang w:val="en-US"/>
              </w:rPr>
              <w:br/>
            </w:r>
            <w:r w:rsidRPr="00F858F6">
              <w:rPr>
                <w:rFonts w:ascii="Menlo" w:hAnsi="Menlo" w:cs="Menlo"/>
                <w:b/>
                <w:bCs/>
                <w:color w:val="000080"/>
                <w:sz w:val="16"/>
                <w:szCs w:val="16"/>
                <w:lang w:val="en-US"/>
              </w:rPr>
              <w:t xml:space="preserve">from </w:t>
            </w:r>
            <w:r w:rsidRPr="00F858F6">
              <w:rPr>
                <w:rFonts w:ascii="Menlo" w:hAnsi="Menlo" w:cs="Menlo"/>
                <w:color w:val="000000"/>
                <w:sz w:val="16"/>
                <w:szCs w:val="16"/>
                <w:lang w:val="en-US"/>
              </w:rPr>
              <w:t xml:space="preserve">sample </w:t>
            </w:r>
            <w:r w:rsidRPr="00F858F6">
              <w:rPr>
                <w:rFonts w:ascii="Menlo" w:hAnsi="Menlo" w:cs="Menlo"/>
                <w:b/>
                <w:bCs/>
                <w:color w:val="000080"/>
                <w:sz w:val="16"/>
                <w:szCs w:val="16"/>
                <w:lang w:val="en-US"/>
              </w:rPr>
              <w:t xml:space="preserve">import </w:t>
            </w:r>
            <w:r w:rsidRPr="00F858F6">
              <w:rPr>
                <w:rFonts w:ascii="Menlo" w:hAnsi="Menlo" w:cs="Menlo"/>
                <w:color w:val="000000"/>
                <w:sz w:val="16"/>
                <w:szCs w:val="16"/>
                <w:lang w:val="en-US"/>
              </w:rPr>
              <w:t>*</w:t>
            </w:r>
            <w:r w:rsidRPr="00F858F6">
              <w:rPr>
                <w:rFonts w:ascii="Menlo" w:hAnsi="Menlo" w:cs="Menlo"/>
                <w:color w:val="000000"/>
                <w:sz w:val="16"/>
                <w:szCs w:val="16"/>
                <w:lang w:val="en-US"/>
              </w:rPr>
              <w:br/>
            </w:r>
            <w:r w:rsidRPr="00F858F6">
              <w:rPr>
                <w:rFonts w:ascii="Menlo" w:hAnsi="Menlo" w:cs="Menlo"/>
                <w:color w:val="000000"/>
                <w:sz w:val="16"/>
                <w:szCs w:val="16"/>
                <w:lang w:val="en-US"/>
              </w:rPr>
              <w:br/>
            </w:r>
            <w:r w:rsidRPr="00F858F6">
              <w:rPr>
                <w:rFonts w:ascii="Menlo" w:hAnsi="Menlo" w:cs="Menlo"/>
                <w:i/>
                <w:iCs/>
                <w:color w:val="808080"/>
                <w:sz w:val="16"/>
                <w:szCs w:val="16"/>
                <w:lang w:val="en-US"/>
              </w:rPr>
              <w:t>#Example</w:t>
            </w:r>
            <w:r w:rsidRPr="00F858F6">
              <w:rPr>
                <w:rFonts w:ascii="Menlo" w:hAnsi="Menlo" w:cs="Menlo"/>
                <w:i/>
                <w:iCs/>
                <w:color w:val="808080"/>
                <w:sz w:val="16"/>
                <w:szCs w:val="16"/>
                <w:lang w:val="en-US"/>
              </w:rPr>
              <w:br/>
              <w:t>#</w:t>
            </w:r>
            <w:proofErr w:type="spellStart"/>
            <w:r w:rsidRPr="00F858F6">
              <w:rPr>
                <w:rFonts w:ascii="Menlo" w:hAnsi="Menlo" w:cs="Menlo"/>
                <w:i/>
                <w:iCs/>
                <w:color w:val="808080"/>
                <w:sz w:val="16"/>
                <w:szCs w:val="16"/>
                <w:lang w:val="en-US"/>
              </w:rPr>
              <w:t>assert_that</w:t>
            </w:r>
            <w:proofErr w:type="spellEnd"/>
            <w:r w:rsidRPr="00F858F6">
              <w:rPr>
                <w:rFonts w:ascii="Menlo" w:hAnsi="Menlo" w:cs="Menlo"/>
                <w:i/>
                <w:iCs/>
                <w:color w:val="808080"/>
                <w:sz w:val="16"/>
                <w:szCs w:val="16"/>
                <w:lang w:val="en-US"/>
              </w:rPr>
              <w:t>(</w:t>
            </w:r>
            <w:proofErr w:type="spellStart"/>
            <w:r w:rsidR="00F858F6">
              <w:rPr>
                <w:rFonts w:ascii="Menlo" w:hAnsi="Menlo" w:cs="Menlo"/>
                <w:i/>
                <w:iCs/>
                <w:color w:val="808080"/>
                <w:sz w:val="16"/>
                <w:szCs w:val="16"/>
                <w:lang w:val="en-US"/>
              </w:rPr>
              <w:t>urfunction</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someValues</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is_equal_to</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targetedValues</w:t>
            </w:r>
            <w:proofErr w:type="spellEnd"/>
            <w:r w:rsidR="004C07A8">
              <w:rPr>
                <w:rFonts w:ascii="Menlo" w:hAnsi="Menlo" w:cs="Menlo"/>
                <w:i/>
                <w:iCs/>
                <w:color w:val="808080"/>
                <w:sz w:val="16"/>
                <w:szCs w:val="16"/>
                <w:lang w:val="en-US"/>
              </w:rPr>
              <w:t>)</w:t>
            </w:r>
          </w:p>
          <w:p w14:paraId="08EE4049" w14:textId="4BEA94EE" w:rsidR="004C07A8" w:rsidRPr="004C07A8" w:rsidRDefault="004C07A8" w:rsidP="004C07A8">
            <w:pPr>
              <w:pStyle w:val="PrformatHTML"/>
              <w:shd w:val="clear" w:color="auto" w:fill="FFFFFF"/>
              <w:rPr>
                <w:rFonts w:ascii="Menlo" w:hAnsi="Menlo" w:cs="Menlo"/>
                <w:color w:val="000000"/>
                <w:sz w:val="16"/>
                <w:szCs w:val="16"/>
                <w:lang w:val="en-US"/>
              </w:rPr>
            </w:pPr>
          </w:p>
        </w:tc>
        <w:tc>
          <w:tcPr>
            <w:tcW w:w="953" w:type="dxa"/>
          </w:tcPr>
          <w:p w14:paraId="74DFC9F5" w14:textId="071847E9" w:rsidR="00BF153A" w:rsidRPr="00F858F6" w:rsidRDefault="00BF153A" w:rsidP="001C2B50">
            <w:pPr>
              <w:pStyle w:val="PrformatHTML"/>
              <w:shd w:val="clear" w:color="auto" w:fill="FFFFFF"/>
              <w:rPr>
                <w:rFonts w:ascii="Menlo" w:hAnsi="Menlo" w:cs="Menlo"/>
                <w:color w:val="000000"/>
                <w:sz w:val="16"/>
                <w:szCs w:val="16"/>
              </w:rPr>
            </w:pPr>
            <w:r w:rsidRPr="00F858F6">
              <w:rPr>
                <w:rFonts w:ascii="Menlo" w:hAnsi="Menlo" w:cs="Menlo"/>
                <w:i/>
                <w:iCs/>
                <w:color w:val="808080"/>
                <w:sz w:val="16"/>
                <w:szCs w:val="16"/>
              </w:rPr>
              <w:t xml:space="preserve"># Write </w:t>
            </w:r>
            <w:proofErr w:type="spellStart"/>
            <w:r w:rsidRPr="00F858F6">
              <w:rPr>
                <w:rFonts w:ascii="Menlo" w:hAnsi="Menlo" w:cs="Menlo"/>
                <w:i/>
                <w:iCs/>
                <w:color w:val="808080"/>
                <w:sz w:val="16"/>
                <w:szCs w:val="16"/>
              </w:rPr>
              <w:t>your</w:t>
            </w:r>
            <w:proofErr w:type="spellEnd"/>
            <w:r w:rsidRPr="00F858F6">
              <w:rPr>
                <w:rFonts w:ascii="Menlo" w:hAnsi="Menlo" w:cs="Menlo"/>
                <w:i/>
                <w:iCs/>
                <w:color w:val="808080"/>
                <w:sz w:val="16"/>
                <w:szCs w:val="16"/>
              </w:rPr>
              <w:t xml:space="preserve"> code </w:t>
            </w:r>
            <w:proofErr w:type="spellStart"/>
            <w:r w:rsidRPr="00F858F6">
              <w:rPr>
                <w:rFonts w:ascii="Menlo" w:hAnsi="Menlo" w:cs="Menlo"/>
                <w:i/>
                <w:iCs/>
                <w:color w:val="808080"/>
                <w:sz w:val="16"/>
                <w:szCs w:val="16"/>
              </w:rPr>
              <w:t>here</w:t>
            </w:r>
            <w:proofErr w:type="spellEnd"/>
          </w:p>
          <w:p w14:paraId="3724D5C2" w14:textId="77777777" w:rsidR="00BF153A" w:rsidRPr="00F858F6" w:rsidRDefault="00BF153A" w:rsidP="00AD2BA3">
            <w:pPr>
              <w:pStyle w:val="VRAINORMAL"/>
              <w:ind w:firstLine="0"/>
              <w:rPr>
                <w:sz w:val="16"/>
                <w:szCs w:val="16"/>
                <w:lang w:val="en-US"/>
              </w:rPr>
            </w:pPr>
          </w:p>
        </w:tc>
        <w:tc>
          <w:tcPr>
            <w:tcW w:w="1413" w:type="dxa"/>
          </w:tcPr>
          <w:p w14:paraId="442F00A6"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i/>
                <w:iCs/>
                <w:color w:val="808080"/>
                <w:sz w:val="16"/>
                <w:szCs w:val="16"/>
              </w:rPr>
              <w:t xml:space="preserve"># Write </w:t>
            </w:r>
            <w:proofErr w:type="spellStart"/>
            <w:r w:rsidRPr="00F858F6">
              <w:rPr>
                <w:rFonts w:ascii="Menlo" w:hAnsi="Menlo" w:cs="Menlo"/>
                <w:i/>
                <w:iCs/>
                <w:color w:val="808080"/>
                <w:sz w:val="16"/>
                <w:szCs w:val="16"/>
              </w:rPr>
              <w:t>your</w:t>
            </w:r>
            <w:proofErr w:type="spellEnd"/>
            <w:r w:rsidRPr="00F858F6">
              <w:rPr>
                <w:rFonts w:ascii="Menlo" w:hAnsi="Menlo" w:cs="Menlo"/>
                <w:i/>
                <w:iCs/>
                <w:color w:val="808080"/>
                <w:sz w:val="16"/>
                <w:szCs w:val="16"/>
              </w:rPr>
              <w:t xml:space="preserve"> code </w:t>
            </w:r>
            <w:proofErr w:type="spellStart"/>
            <w:r w:rsidRPr="00F858F6">
              <w:rPr>
                <w:rFonts w:ascii="Menlo" w:hAnsi="Menlo" w:cs="Menlo"/>
                <w:i/>
                <w:iCs/>
                <w:color w:val="808080"/>
                <w:sz w:val="16"/>
                <w:szCs w:val="16"/>
              </w:rPr>
              <w:t>here</w:t>
            </w:r>
            <w:proofErr w:type="spellEnd"/>
          </w:p>
          <w:p w14:paraId="663B90A1" w14:textId="77777777" w:rsidR="00BF153A" w:rsidRPr="00F858F6" w:rsidRDefault="00BF153A" w:rsidP="001C2B50">
            <w:pPr>
              <w:pStyle w:val="PrformatHTML"/>
              <w:shd w:val="clear" w:color="auto" w:fill="FFFFFF"/>
              <w:rPr>
                <w:rFonts w:ascii="Menlo" w:hAnsi="Menlo" w:cs="Menlo"/>
                <w:i/>
                <w:iCs/>
                <w:color w:val="808080"/>
                <w:sz w:val="16"/>
                <w:szCs w:val="16"/>
              </w:rPr>
            </w:pPr>
          </w:p>
        </w:tc>
      </w:tr>
      <w:tr w:rsidR="00BF153A" w:rsidRPr="001C2B50" w14:paraId="792E32C5" w14:textId="162868C0" w:rsidTr="006750B0">
        <w:tc>
          <w:tcPr>
            <w:tcW w:w="9062" w:type="dxa"/>
            <w:gridSpan w:val="3"/>
          </w:tcPr>
          <w:p w14:paraId="274755AF" w14:textId="65AFD61C" w:rsidR="00BF153A" w:rsidRPr="001C2B50" w:rsidRDefault="00BF153A" w:rsidP="004C07A8">
            <w:pPr>
              <w:jc w:val="center"/>
              <w:rPr>
                <w:lang w:val="en-US"/>
              </w:rPr>
            </w:pPr>
            <w:r>
              <w:rPr>
                <w:lang w:val="en-US"/>
              </w:rPr>
              <w:t>java</w:t>
            </w:r>
          </w:p>
        </w:tc>
      </w:tr>
      <w:tr w:rsidR="00BF153A" w:rsidRPr="001C2B50" w14:paraId="2E8DFDF9" w14:textId="77777777" w:rsidTr="00BF153A">
        <w:tc>
          <w:tcPr>
            <w:tcW w:w="6696" w:type="dxa"/>
          </w:tcPr>
          <w:p w14:paraId="77D6B96A" w14:textId="77777777" w:rsidR="004C07A8" w:rsidRDefault="004C07A8" w:rsidP="004C07A8">
            <w:pPr>
              <w:pStyle w:val="PrformatHTML"/>
              <w:shd w:val="clear" w:color="auto" w:fill="FFFFFF"/>
              <w:rPr>
                <w:rFonts w:ascii="Menlo" w:hAnsi="Menlo" w:cs="Menlo"/>
                <w:b/>
                <w:bCs/>
                <w:color w:val="000080"/>
                <w:sz w:val="16"/>
                <w:szCs w:val="16"/>
                <w:lang w:val="en-US"/>
              </w:rPr>
            </w:pPr>
          </w:p>
          <w:p w14:paraId="618FA7C2" w14:textId="77777777" w:rsidR="00BF153A" w:rsidRDefault="00F858F6" w:rsidP="004C07A8">
            <w:pPr>
              <w:pStyle w:val="PrformatHTML"/>
              <w:shd w:val="clear" w:color="auto" w:fill="FFFFFF"/>
              <w:rPr>
                <w:rFonts w:ascii="Menlo" w:hAnsi="Menlo" w:cs="Menlo"/>
                <w:color w:val="000000"/>
                <w:sz w:val="16"/>
                <w:szCs w:val="16"/>
                <w:lang w:val="en-US"/>
              </w:rPr>
            </w:pPr>
            <w:r w:rsidRPr="00F858F6">
              <w:rPr>
                <w:rFonts w:ascii="Menlo" w:hAnsi="Menlo" w:cs="Menlo"/>
                <w:b/>
                <w:bCs/>
                <w:color w:val="000080"/>
                <w:sz w:val="16"/>
                <w:szCs w:val="16"/>
                <w:lang w:val="en-US"/>
              </w:rPr>
              <w:t xml:space="preserve">import static </w:t>
            </w:r>
            <w:proofErr w:type="spellStart"/>
            <w:r w:rsidRPr="00F858F6">
              <w:rPr>
                <w:rFonts w:ascii="Menlo" w:hAnsi="Menlo" w:cs="Menlo"/>
                <w:color w:val="000000"/>
                <w:sz w:val="16"/>
                <w:szCs w:val="16"/>
                <w:lang w:val="en-US"/>
              </w:rPr>
              <w:t>org.junit.Assert</w:t>
            </w:r>
            <w:proofErr w:type="spellEnd"/>
            <w:r w:rsidRPr="00F858F6">
              <w:rPr>
                <w:rFonts w:ascii="Menlo" w:hAnsi="Menlo" w:cs="Menlo"/>
                <w:color w:val="000000"/>
                <w:sz w:val="16"/>
                <w:szCs w:val="16"/>
                <w:lang w:val="en-US"/>
              </w:rPr>
              <w:t>.*;</w:t>
            </w:r>
            <w:r w:rsidRPr="00F858F6">
              <w:rPr>
                <w:rFonts w:ascii="Menlo" w:hAnsi="Menlo" w:cs="Menlo"/>
                <w:color w:val="000000"/>
                <w:sz w:val="16"/>
                <w:szCs w:val="16"/>
                <w:lang w:val="en-US"/>
              </w:rPr>
              <w:br/>
            </w:r>
            <w:r w:rsidRPr="00F858F6">
              <w:rPr>
                <w:rFonts w:ascii="Menlo" w:hAnsi="Menlo" w:cs="Menlo"/>
                <w:color w:val="000000"/>
                <w:sz w:val="16"/>
                <w:szCs w:val="16"/>
                <w:lang w:val="en-US"/>
              </w:rPr>
              <w:br/>
            </w:r>
            <w:r w:rsidRPr="00F858F6">
              <w:rPr>
                <w:rFonts w:ascii="Menlo" w:hAnsi="Menlo" w:cs="Menlo"/>
                <w:b/>
                <w:bCs/>
                <w:color w:val="000080"/>
                <w:sz w:val="16"/>
                <w:szCs w:val="16"/>
                <w:lang w:val="en-US"/>
              </w:rPr>
              <w:t xml:space="preserve">public class </w:t>
            </w:r>
            <w:r w:rsidRPr="00F858F6">
              <w:rPr>
                <w:rFonts w:ascii="Menlo" w:hAnsi="Menlo" w:cs="Menlo"/>
                <w:color w:val="000000"/>
                <w:sz w:val="16"/>
                <w:szCs w:val="16"/>
                <w:lang w:val="en-US"/>
              </w:rPr>
              <w:t>Main {</w:t>
            </w:r>
            <w:r w:rsidRPr="00F858F6">
              <w:rPr>
                <w:rFonts w:ascii="Menlo" w:hAnsi="Menlo" w:cs="Menlo"/>
                <w:color w:val="000000"/>
                <w:sz w:val="16"/>
                <w:szCs w:val="16"/>
                <w:lang w:val="en-US"/>
              </w:rPr>
              <w:br/>
            </w:r>
            <w:r w:rsidRPr="00F858F6">
              <w:rPr>
                <w:rFonts w:ascii="Menlo" w:hAnsi="Menlo" w:cs="Menlo"/>
                <w:color w:val="000000"/>
                <w:sz w:val="16"/>
                <w:szCs w:val="16"/>
                <w:lang w:val="en-US"/>
              </w:rPr>
              <w:br/>
              <w:t xml:space="preserve">    </w:t>
            </w:r>
            <w:r w:rsidRPr="00F858F6">
              <w:rPr>
                <w:rFonts w:ascii="Menlo" w:hAnsi="Menlo" w:cs="Menlo"/>
                <w:b/>
                <w:bCs/>
                <w:color w:val="000080"/>
                <w:sz w:val="16"/>
                <w:szCs w:val="16"/>
                <w:lang w:val="en-US"/>
              </w:rPr>
              <w:t xml:space="preserve">public static void </w:t>
            </w:r>
            <w:r w:rsidRPr="00F858F6">
              <w:rPr>
                <w:rFonts w:ascii="Menlo" w:hAnsi="Menlo" w:cs="Menlo"/>
                <w:color w:val="000000"/>
                <w:sz w:val="16"/>
                <w:szCs w:val="16"/>
                <w:lang w:val="en-US"/>
              </w:rPr>
              <w:t xml:space="preserve">main(String[] </w:t>
            </w:r>
            <w:proofErr w:type="spellStart"/>
            <w:r w:rsidRPr="00F858F6">
              <w:rPr>
                <w:rFonts w:ascii="Menlo" w:hAnsi="Menlo" w:cs="Menlo"/>
                <w:color w:val="000000"/>
                <w:sz w:val="16"/>
                <w:szCs w:val="16"/>
                <w:lang w:val="en-US"/>
              </w:rPr>
              <w:t>args</w:t>
            </w:r>
            <w:proofErr w:type="spellEnd"/>
            <w:r w:rsidRPr="00F858F6">
              <w:rPr>
                <w:rFonts w:ascii="Menlo" w:hAnsi="Menlo" w:cs="Menlo"/>
                <w:color w:val="000000"/>
                <w:sz w:val="16"/>
                <w:szCs w:val="16"/>
                <w:lang w:val="en-US"/>
              </w:rPr>
              <w:t>) {</w:t>
            </w:r>
            <w:r w:rsidRPr="00F858F6">
              <w:rPr>
                <w:rFonts w:ascii="Menlo" w:hAnsi="Menlo" w:cs="Menlo"/>
                <w:color w:val="000000"/>
                <w:sz w:val="16"/>
                <w:szCs w:val="16"/>
                <w:lang w:val="en-US"/>
              </w:rPr>
              <w:br/>
              <w:t xml:space="preserve">        </w:t>
            </w:r>
            <w:r w:rsidRPr="00F858F6">
              <w:rPr>
                <w:rFonts w:ascii="Menlo" w:hAnsi="Menlo" w:cs="Menlo"/>
                <w:i/>
                <w:iCs/>
                <w:color w:val="808080"/>
                <w:sz w:val="16"/>
                <w:szCs w:val="16"/>
                <w:lang w:val="en-US"/>
              </w:rPr>
              <w:t>// Example :</w:t>
            </w:r>
            <w:r w:rsidRPr="00F858F6">
              <w:rPr>
                <w:rFonts w:ascii="Menlo" w:hAnsi="Menlo" w:cs="Menlo"/>
                <w:i/>
                <w:iCs/>
                <w:color w:val="808080"/>
                <w:sz w:val="16"/>
                <w:szCs w:val="16"/>
                <w:lang w:val="en-US"/>
              </w:rPr>
              <w:br/>
            </w:r>
            <w:r w:rsidRPr="00F858F6">
              <w:rPr>
                <w:rFonts w:ascii="Menlo" w:hAnsi="Menlo" w:cs="Menlo"/>
                <w:i/>
                <w:iCs/>
                <w:color w:val="808080"/>
                <w:sz w:val="16"/>
                <w:szCs w:val="16"/>
                <w:lang w:val="en-US"/>
              </w:rPr>
              <w:lastRenderedPageBreak/>
              <w:t xml:space="preserve">        /</w:t>
            </w:r>
            <w:r>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assertEquals</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Kata.yourfunction</w:t>
            </w:r>
            <w:proofErr w:type="spellEnd"/>
            <w:r w:rsidRPr="00F858F6">
              <w:rPr>
                <w:rFonts w:ascii="Menlo" w:hAnsi="Menlo" w:cs="Menlo"/>
                <w:i/>
                <w:iCs/>
                <w:color w:val="808080"/>
                <w:sz w:val="16"/>
                <w:szCs w:val="16"/>
                <w:lang w:val="en-US"/>
              </w:rPr>
              <w:t>(</w:t>
            </w:r>
            <w:proofErr w:type="spellStart"/>
            <w:r w:rsidRPr="00F858F6">
              <w:rPr>
                <w:rFonts w:ascii="Menlo" w:hAnsi="Menlo" w:cs="Menlo"/>
                <w:i/>
                <w:iCs/>
                <w:color w:val="808080"/>
                <w:sz w:val="16"/>
                <w:szCs w:val="16"/>
                <w:lang w:val="en-US"/>
              </w:rPr>
              <w:t>someValues,targetedValues</w:t>
            </w:r>
            <w:proofErr w:type="spellEnd"/>
            <w:r w:rsidRPr="00F858F6">
              <w:rPr>
                <w:rFonts w:ascii="Menlo" w:hAnsi="Menlo" w:cs="Menlo"/>
                <w:i/>
                <w:iCs/>
                <w:color w:val="808080"/>
                <w:sz w:val="16"/>
                <w:szCs w:val="16"/>
                <w:lang w:val="en-US"/>
              </w:rPr>
              <w:t>))</w:t>
            </w:r>
            <w:r w:rsidRPr="00F858F6">
              <w:rPr>
                <w:rFonts w:ascii="Menlo" w:hAnsi="Menlo" w:cs="Menlo"/>
                <w:i/>
                <w:iCs/>
                <w:color w:val="808080"/>
                <w:sz w:val="16"/>
                <w:szCs w:val="16"/>
                <w:lang w:val="en-US"/>
              </w:rPr>
              <w:br/>
              <w:t xml:space="preserve">    </w:t>
            </w:r>
            <w:r w:rsidRPr="00F858F6">
              <w:rPr>
                <w:rFonts w:ascii="Menlo" w:hAnsi="Menlo" w:cs="Menlo"/>
                <w:color w:val="000000"/>
                <w:sz w:val="16"/>
                <w:szCs w:val="16"/>
                <w:lang w:val="en-US"/>
              </w:rPr>
              <w:t>}</w:t>
            </w:r>
            <w:r w:rsidRPr="00F858F6">
              <w:rPr>
                <w:rFonts w:ascii="Menlo" w:hAnsi="Menlo" w:cs="Menlo"/>
                <w:color w:val="000000"/>
                <w:sz w:val="16"/>
                <w:szCs w:val="16"/>
                <w:lang w:val="en-US"/>
              </w:rPr>
              <w:br/>
              <w:t>}</w:t>
            </w:r>
          </w:p>
          <w:p w14:paraId="518DB263" w14:textId="03940BA7" w:rsidR="004C07A8" w:rsidRPr="004C07A8" w:rsidRDefault="004C07A8" w:rsidP="004C07A8">
            <w:pPr>
              <w:pStyle w:val="PrformatHTML"/>
              <w:shd w:val="clear" w:color="auto" w:fill="FFFFFF"/>
              <w:rPr>
                <w:rFonts w:ascii="Menlo" w:hAnsi="Menlo" w:cs="Menlo"/>
                <w:color w:val="000000"/>
                <w:sz w:val="16"/>
                <w:szCs w:val="16"/>
                <w:lang w:val="en-US"/>
              </w:rPr>
            </w:pPr>
          </w:p>
        </w:tc>
        <w:tc>
          <w:tcPr>
            <w:tcW w:w="953" w:type="dxa"/>
          </w:tcPr>
          <w:p w14:paraId="7DF0221E"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b/>
                <w:bCs/>
                <w:color w:val="000080"/>
                <w:sz w:val="16"/>
                <w:szCs w:val="16"/>
              </w:rPr>
              <w:lastRenderedPageBreak/>
              <w:t xml:space="preserve">public class </w:t>
            </w:r>
            <w:r w:rsidRPr="00F858F6">
              <w:rPr>
                <w:rFonts w:ascii="Menlo" w:hAnsi="Menlo" w:cs="Menlo"/>
                <w:color w:val="000000"/>
                <w:sz w:val="16"/>
                <w:szCs w:val="16"/>
              </w:rPr>
              <w:t>Kata {</w:t>
            </w:r>
            <w:r w:rsidRPr="00F858F6">
              <w:rPr>
                <w:rFonts w:ascii="Menlo" w:hAnsi="Menlo" w:cs="Menlo"/>
                <w:color w:val="000000"/>
                <w:sz w:val="16"/>
                <w:szCs w:val="16"/>
              </w:rPr>
              <w:br/>
            </w:r>
            <w:r w:rsidRPr="00F858F6">
              <w:rPr>
                <w:rFonts w:ascii="Menlo" w:hAnsi="Menlo" w:cs="Menlo"/>
                <w:color w:val="000000"/>
                <w:sz w:val="16"/>
                <w:szCs w:val="16"/>
              </w:rPr>
              <w:br/>
              <w:t>}</w:t>
            </w:r>
          </w:p>
          <w:p w14:paraId="4401723B" w14:textId="77777777" w:rsidR="00BF153A" w:rsidRPr="00F858F6" w:rsidRDefault="00BF153A" w:rsidP="00AD2BA3">
            <w:pPr>
              <w:pStyle w:val="VRAINORMAL"/>
              <w:ind w:firstLine="0"/>
              <w:rPr>
                <w:sz w:val="16"/>
                <w:szCs w:val="16"/>
                <w:lang w:val="en-US"/>
              </w:rPr>
            </w:pPr>
          </w:p>
        </w:tc>
        <w:tc>
          <w:tcPr>
            <w:tcW w:w="1413" w:type="dxa"/>
          </w:tcPr>
          <w:p w14:paraId="2CA4F6EA"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b/>
                <w:bCs/>
                <w:color w:val="000080"/>
                <w:sz w:val="16"/>
                <w:szCs w:val="16"/>
              </w:rPr>
              <w:t xml:space="preserve">public class </w:t>
            </w:r>
            <w:r w:rsidRPr="00F858F6">
              <w:rPr>
                <w:rFonts w:ascii="Menlo" w:hAnsi="Menlo" w:cs="Menlo"/>
                <w:color w:val="000000"/>
                <w:sz w:val="16"/>
                <w:szCs w:val="16"/>
              </w:rPr>
              <w:t>Kata {</w:t>
            </w:r>
            <w:r w:rsidRPr="00F858F6">
              <w:rPr>
                <w:rFonts w:ascii="Menlo" w:hAnsi="Menlo" w:cs="Menlo"/>
                <w:color w:val="000000"/>
                <w:sz w:val="16"/>
                <w:szCs w:val="16"/>
              </w:rPr>
              <w:br/>
            </w:r>
            <w:r w:rsidRPr="00F858F6">
              <w:rPr>
                <w:rFonts w:ascii="Menlo" w:hAnsi="Menlo" w:cs="Menlo"/>
                <w:color w:val="000000"/>
                <w:sz w:val="16"/>
                <w:szCs w:val="16"/>
              </w:rPr>
              <w:br/>
              <w:t>}</w:t>
            </w:r>
          </w:p>
          <w:p w14:paraId="06881B5A" w14:textId="77777777" w:rsidR="00BF153A" w:rsidRPr="00F858F6" w:rsidRDefault="00BF153A" w:rsidP="00AD2BA3">
            <w:pPr>
              <w:pStyle w:val="VRAINORMAL"/>
              <w:ind w:firstLine="0"/>
              <w:rPr>
                <w:sz w:val="16"/>
                <w:szCs w:val="16"/>
                <w:lang w:val="en-US"/>
              </w:rPr>
            </w:pPr>
          </w:p>
        </w:tc>
      </w:tr>
    </w:tbl>
    <w:p w14:paraId="3F74402B" w14:textId="4530AAA5" w:rsidR="001C2B50" w:rsidRPr="00F858F6" w:rsidRDefault="00F320AE" w:rsidP="00F320AE">
      <w:pPr>
        <w:pStyle w:val="Lgende"/>
        <w:jc w:val="center"/>
      </w:pPr>
      <w:bookmarkStart w:id="85" w:name="_Toc12956552"/>
      <w:r>
        <w:t xml:space="preserve">Tableau </w:t>
      </w:r>
      <w:r w:rsidR="00521874">
        <w:fldChar w:fldCharType="begin"/>
      </w:r>
      <w:r w:rsidR="00521874">
        <w:instrText xml:space="preserve"> SEQ Tableau \* ARABIC </w:instrText>
      </w:r>
      <w:r w:rsidR="00521874">
        <w:fldChar w:fldCharType="separate"/>
      </w:r>
      <w:r w:rsidR="005C4995">
        <w:rPr>
          <w:noProof/>
        </w:rPr>
        <w:t>4</w:t>
      </w:r>
      <w:r w:rsidR="00521874">
        <w:rPr>
          <w:noProof/>
        </w:rPr>
        <w:fldChar w:fldCharType="end"/>
      </w:r>
      <w:r>
        <w:t xml:space="preserve"> - Le contenu des canevas, création d'un kata</w:t>
      </w:r>
      <w:bookmarkEnd w:id="85"/>
    </w:p>
    <w:p w14:paraId="09AFDED3" w14:textId="195A5318" w:rsidR="004C07A8" w:rsidRDefault="004C07A8">
      <w:pPr>
        <w:spacing w:after="160" w:line="259" w:lineRule="auto"/>
      </w:pPr>
      <w:r>
        <w:br w:type="page"/>
      </w:r>
    </w:p>
    <w:p w14:paraId="39328913" w14:textId="77777777" w:rsidR="00B27969" w:rsidRPr="00F858F6" w:rsidRDefault="00B27969" w:rsidP="00B27969"/>
    <w:p w14:paraId="4C92C22E" w14:textId="42D93329" w:rsidR="003A407D" w:rsidRDefault="003A407D" w:rsidP="00AC1CAB">
      <w:pPr>
        <w:pStyle w:val="Titre1"/>
      </w:pPr>
      <w:bookmarkStart w:id="86" w:name="_Toc12958828"/>
      <w:r w:rsidRPr="004F222C">
        <w:t>Le service de compilation</w:t>
      </w:r>
      <w:bookmarkEnd w:id="86"/>
    </w:p>
    <w:p w14:paraId="707DE877" w14:textId="14A30693" w:rsidR="002A5D67" w:rsidRDefault="00AC1CAB" w:rsidP="00AC1CAB">
      <w:pPr>
        <w:pStyle w:val="VRAINORMAL"/>
        <w:ind w:firstLine="0"/>
      </w:pPr>
      <w:r w:rsidRPr="004F222C">
        <w:t xml:space="preserve">Pour que ma plateforme puisse remplir sa fonction d’apprentissage de </w:t>
      </w:r>
      <w:r w:rsidRPr="004F222C">
        <w:rPr>
          <w:i/>
          <w:iCs/>
        </w:rPr>
        <w:t>programmation en ligne</w:t>
      </w:r>
      <w:r w:rsidRPr="004F222C">
        <w:t>, j’ai dû réfléchir à une méthode qui me permettait de récupérer le code écrit par l’utilisateur, et de lui en ressortir le résultat de son exécution. Pour ce faire, je me suis d’abord orient</w:t>
      </w:r>
      <w:r w:rsidR="00A064E0">
        <w:t>é</w:t>
      </w:r>
      <w:r w:rsidRPr="004F222C">
        <w:t xml:space="preserve"> vers des outils </w:t>
      </w:r>
      <w:r>
        <w:t>d’exécution</w:t>
      </w:r>
      <w:r w:rsidRPr="004F222C">
        <w:t xml:space="preserve"> en ligne, tel que </w:t>
      </w:r>
      <w:proofErr w:type="spellStart"/>
      <w:r w:rsidRPr="004F222C">
        <w:t>jdoodle</w:t>
      </w:r>
      <w:proofErr w:type="spellEnd"/>
      <w:r w:rsidRPr="004F222C">
        <w:t xml:space="preserve"> </w:t>
      </w:r>
      <w:r>
        <w:fldChar w:fldCharType="begin"/>
      </w:r>
      <w:r>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fldChar w:fldCharType="separate"/>
      </w:r>
      <w:r w:rsidRPr="00FB5605">
        <w:rPr>
          <w:lang w:val="fr-FR"/>
        </w:rPr>
        <w:t>(</w:t>
      </w:r>
      <w:proofErr w:type="spellStart"/>
      <w:r w:rsidRPr="00FB5605">
        <w:rPr>
          <w:i/>
          <w:iCs/>
          <w:lang w:val="fr-FR"/>
        </w:rPr>
        <w:t>JDoodle</w:t>
      </w:r>
      <w:proofErr w:type="spellEnd"/>
      <w:r w:rsidRPr="00FB5605">
        <w:rPr>
          <w:i/>
          <w:iCs/>
          <w:lang w:val="fr-FR"/>
        </w:rPr>
        <w:t xml:space="preserve"> - free Online Compiler, Editor for Java, C/C++, </w:t>
      </w:r>
      <w:proofErr w:type="spellStart"/>
      <w:r w:rsidRPr="00FB5605">
        <w:rPr>
          <w:i/>
          <w:iCs/>
          <w:lang w:val="fr-FR"/>
        </w:rPr>
        <w:t>etc</w:t>
      </w:r>
      <w:proofErr w:type="spellEnd"/>
      <w:r w:rsidRPr="00FB5605">
        <w:rPr>
          <w:lang w:val="fr-FR"/>
        </w:rPr>
        <w:t xml:space="preserve"> 2019)</w:t>
      </w:r>
      <w:r>
        <w:fldChar w:fldCharType="end"/>
      </w:r>
      <w:r w:rsidRPr="004F222C">
        <w:t>. Malheureusement, les outils de ce type sont généralement payant</w:t>
      </w:r>
      <w:r>
        <w:t xml:space="preserve"> </w:t>
      </w:r>
      <w:r w:rsidRPr="004F222C">
        <w:t>et fonctionnent avec un système d’abonnement</w:t>
      </w:r>
      <w:r>
        <w:t xml:space="preserve"> </w:t>
      </w:r>
      <w:r w:rsidRPr="004F222C">
        <w:t xml:space="preserve"> (ou alors contiennent des version</w:t>
      </w:r>
      <w:r w:rsidR="00A064E0">
        <w:t>s</w:t>
      </w:r>
      <w:r w:rsidRPr="004F222C">
        <w:t xml:space="preserve"> dites “d'évaluation”, insuffisantes pour nos besoins). En effet, la nécessité de faire une plateforme propre à </w:t>
      </w:r>
      <w:r>
        <w:t>H</w:t>
      </w:r>
      <w:r w:rsidRPr="004F222C">
        <w:t>epia et qui ne dépend d’aucun service payant ou de licences non open-source,  m’a poussé à m’orienter vers une solution “maison”.</w:t>
      </w:r>
    </w:p>
    <w:p w14:paraId="43F35363" w14:textId="77777777" w:rsidR="00AC1CAB" w:rsidRPr="004F222C" w:rsidRDefault="00AC1CAB" w:rsidP="00AC1CAB">
      <w:pPr>
        <w:pStyle w:val="VRAINORMAL"/>
        <w:ind w:firstLine="0"/>
      </w:pPr>
      <w:r w:rsidRPr="004F222C">
        <w:t>C’est de ce raisonnement qu’est née l’idée de créer mon propre service d</w:t>
      </w:r>
      <w:r>
        <w:t>’exécution</w:t>
      </w:r>
      <w:r w:rsidRPr="004F222C">
        <w:t xml:space="preserve">, et la solution adoptée est d'exécuter le code que l’utilisateur souhaite faire valider sur un service dédié. </w:t>
      </w:r>
    </w:p>
    <w:p w14:paraId="16AF8061" w14:textId="77777777" w:rsidR="00BC4B5F" w:rsidRDefault="00BC4B5F" w:rsidP="003A407D">
      <w:pPr>
        <w:pStyle w:val="VRAINORMAL"/>
        <w:ind w:firstLine="0"/>
      </w:pPr>
    </w:p>
    <w:p w14:paraId="0361DE29" w14:textId="77777777" w:rsidR="00BC4B5F" w:rsidRDefault="00BC4B5F" w:rsidP="00BC4B5F">
      <w:pPr>
        <w:pStyle w:val="VRAINORMAL"/>
        <w:keepNext/>
        <w:ind w:firstLine="0"/>
        <w:jc w:val="center"/>
      </w:pPr>
      <w:r w:rsidRPr="00526B45">
        <w:rPr>
          <w:noProof/>
          <w:shd w:val="clear" w:color="auto" w:fill="FF0000"/>
        </w:rPr>
        <w:drawing>
          <wp:inline distT="0" distB="0" distL="0" distR="0" wp14:anchorId="3DDB3EAA" wp14:editId="4DD70F16">
            <wp:extent cx="4364737" cy="2298291"/>
            <wp:effectExtent l="0" t="0" r="4445" b="63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ng"/>
                    <pic:cNvPicPr/>
                  </pic:nvPicPr>
                  <pic:blipFill>
                    <a:blip r:embed="rId43">
                      <a:extLst>
                        <a:ext uri="{28A0092B-C50C-407E-A947-70E740481C1C}">
                          <a14:useLocalDpi xmlns:a14="http://schemas.microsoft.com/office/drawing/2010/main" val="0"/>
                        </a:ext>
                      </a:extLst>
                    </a:blip>
                    <a:stretch>
                      <a:fillRect/>
                    </a:stretch>
                  </pic:blipFill>
                  <pic:spPr>
                    <a:xfrm>
                      <a:off x="0" y="0"/>
                      <a:ext cx="4376044" cy="2304245"/>
                    </a:xfrm>
                    <a:prstGeom prst="rect">
                      <a:avLst/>
                    </a:prstGeom>
                  </pic:spPr>
                </pic:pic>
              </a:graphicData>
            </a:graphic>
          </wp:inline>
        </w:drawing>
      </w:r>
    </w:p>
    <w:p w14:paraId="6200F5FA" w14:textId="1C14B4D1" w:rsidR="00BC4B5F" w:rsidRDefault="00BC4B5F" w:rsidP="00BC4B5F">
      <w:pPr>
        <w:pStyle w:val="Lgende"/>
        <w:jc w:val="center"/>
      </w:pPr>
      <w:bookmarkStart w:id="87" w:name="_Toc12956527"/>
      <w:r>
        <w:t xml:space="preserve">Figure </w:t>
      </w:r>
      <w:r w:rsidR="00521874">
        <w:fldChar w:fldCharType="begin"/>
      </w:r>
      <w:r w:rsidR="00521874">
        <w:instrText xml:space="preserve"> SEQ Figure \* ARABIC </w:instrText>
      </w:r>
      <w:r w:rsidR="00521874">
        <w:fldChar w:fldCharType="separate"/>
      </w:r>
      <w:r w:rsidR="00E72388">
        <w:rPr>
          <w:noProof/>
        </w:rPr>
        <w:t>18</w:t>
      </w:r>
      <w:r w:rsidR="00521874">
        <w:rPr>
          <w:noProof/>
        </w:rPr>
        <w:fldChar w:fldCharType="end"/>
      </w:r>
      <w:r>
        <w:t xml:space="preserve"> - </w:t>
      </w:r>
      <w:r w:rsidRPr="00526B45">
        <w:rPr>
          <w:shd w:val="clear" w:color="auto" w:fill="FF0000"/>
        </w:rPr>
        <w:t>Diagramme de classe du service</w:t>
      </w:r>
      <w:r>
        <w:t xml:space="preserve"> de compilation (</w:t>
      </w:r>
      <w:proofErr w:type="spellStart"/>
      <w:r>
        <w:t>IntelliJ</w:t>
      </w:r>
      <w:proofErr w:type="spellEnd"/>
      <w:r>
        <w:t xml:space="preserve"> </w:t>
      </w:r>
      <w:proofErr w:type="spellStart"/>
      <w:r>
        <w:t>Idea</w:t>
      </w:r>
      <w:proofErr w:type="spellEnd"/>
      <w:r>
        <w:t>)</w:t>
      </w:r>
      <w:bookmarkEnd w:id="87"/>
    </w:p>
    <w:p w14:paraId="35B90201" w14:textId="77777777" w:rsidR="002A5D67" w:rsidRPr="002A5D67" w:rsidRDefault="002A5D67" w:rsidP="002A5D67"/>
    <w:p w14:paraId="1937E565" w14:textId="4D4001AE" w:rsidR="003A407D" w:rsidRDefault="003A407D" w:rsidP="003A407D">
      <w:pPr>
        <w:pStyle w:val="VRAINORMAL"/>
        <w:ind w:firstLine="0"/>
      </w:pPr>
      <w:r w:rsidRPr="00946ED3">
        <w:t>Ce service est un serveur Javalin ayant pour objectif général d</w:t>
      </w:r>
      <w:r>
        <w:t xml:space="preserve">’exécuter, et de </w:t>
      </w:r>
      <w:r w:rsidRPr="00946ED3">
        <w:t xml:space="preserve">renvoyer le résultat </w:t>
      </w:r>
      <w:r>
        <w:t xml:space="preserve">de l’exécution du code </w:t>
      </w:r>
      <w:r w:rsidRPr="00946ED3">
        <w:t xml:space="preserve">que l’utilisateur souhaite valider. Pour pouvoir tester le code de l’utilisateur, j’ai dû trouver une solution pour que </w:t>
      </w:r>
      <w:r>
        <w:t>le Sensei</w:t>
      </w:r>
      <w:r w:rsidRPr="00946ED3">
        <w:t xml:space="preserve"> puisse lui-même créer une batterie de tests. La solution qui a tout de suite été retenue est d’utiliser les librairies d'assertion, car elles sont disponibles dans la plupart des langages et ne demande un niveau de connaissance que très peu approfondi : </w:t>
      </w:r>
    </w:p>
    <w:p w14:paraId="00F65929" w14:textId="77777777" w:rsidR="003A407D" w:rsidRPr="00946ED3" w:rsidRDefault="003A407D" w:rsidP="003A407D">
      <w:pPr>
        <w:pStyle w:val="VRAINORMAL"/>
        <w:ind w:firstLine="0"/>
        <w:rPr>
          <w:u w:val="single"/>
        </w:rPr>
      </w:pPr>
      <w:r w:rsidRPr="00946ED3">
        <w:rPr>
          <w:u w:val="single"/>
        </w:rPr>
        <w:lastRenderedPageBreak/>
        <w:t>Les assertions</w:t>
      </w:r>
    </w:p>
    <w:p w14:paraId="05C72DD3" w14:textId="77777777" w:rsidR="003A407D" w:rsidRPr="004F222C" w:rsidRDefault="003A407D" w:rsidP="003A407D">
      <w:pPr>
        <w:pStyle w:val="VRAINORMAL"/>
        <w:ind w:firstLine="0"/>
      </w:pPr>
      <w:r w:rsidRPr="004F222C">
        <w:t>Une assertion est une fonction de prédicat</w:t>
      </w:r>
    </w:p>
    <w:p w14:paraId="4535A669" w14:textId="77777777" w:rsidR="003A407D" w:rsidRPr="004F222C" w:rsidRDefault="003A407D" w:rsidP="003A407D">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363DD64E" w14:textId="77777777" w:rsidR="003A407D" w:rsidRPr="004F222C" w:rsidRDefault="003A407D" w:rsidP="003A407D"/>
    <w:p w14:paraId="7D5345D9" w14:textId="77777777" w:rsidR="003A407D" w:rsidRPr="004F222C" w:rsidRDefault="003A407D" w:rsidP="003A407D">
      <w:pPr>
        <w:pStyle w:val="VRAINORMAL"/>
        <w:ind w:firstLine="0"/>
      </w:pPr>
      <w:r>
        <w:t>q</w:t>
      </w:r>
      <w:r w:rsidRPr="004F222C">
        <w:t>ui</w:t>
      </w:r>
      <w:r>
        <w:t xml:space="preserve"> permet de </w:t>
      </w:r>
      <w:r w:rsidRPr="004F222C">
        <w:t xml:space="preserve">vérifier si le résultat de la fonction donnée en paramètre correspond au résultat attendu, lui aussi donné en paramètre. Cela permet au </w:t>
      </w:r>
      <w:r w:rsidRPr="004F222C">
        <w:rPr>
          <w:color w:val="FF0000"/>
        </w:rPr>
        <w:t>Sensei</w:t>
      </w:r>
      <w:r w:rsidRPr="004F222C">
        <w:t xml:space="preserve"> d’évaluer la fonction qu’il souhaite faire valider. Voici les librairies d’assertions utilisées pour l’implémentation des langages :</w:t>
      </w:r>
    </w:p>
    <w:p w14:paraId="7EAB9C06" w14:textId="77777777" w:rsidR="003A407D" w:rsidRPr="004F222C" w:rsidRDefault="003A407D" w:rsidP="003A407D">
      <w:pPr>
        <w:pStyle w:val="VRAINORMAL"/>
        <w:numPr>
          <w:ilvl w:val="0"/>
          <w:numId w:val="30"/>
        </w:numPr>
      </w:pPr>
      <w:r w:rsidRPr="004F222C">
        <w:t>Python</w:t>
      </w:r>
      <w:r>
        <w:t xml:space="preserve"> : </w:t>
      </w:r>
      <w:proofErr w:type="spellStart"/>
      <w:r>
        <w:t>Assert</w:t>
      </w:r>
      <w:proofErr w:type="spellEnd"/>
      <w:r>
        <w:t xml:space="preserve"> </w:t>
      </w:r>
      <w:proofErr w:type="spellStart"/>
      <w:r>
        <w:t>Py</w:t>
      </w:r>
      <w:proofErr w:type="spellEnd"/>
    </w:p>
    <w:p w14:paraId="188D9EAC" w14:textId="77777777" w:rsidR="003A407D" w:rsidRPr="00FA1D9E" w:rsidRDefault="003A407D" w:rsidP="003A407D">
      <w:pPr>
        <w:pStyle w:val="VRAINORMAL"/>
        <w:numPr>
          <w:ilvl w:val="0"/>
          <w:numId w:val="30"/>
        </w:numPr>
      </w:pPr>
      <w:r>
        <w:t xml:space="preserve">Java : </w:t>
      </w:r>
      <w:proofErr w:type="spellStart"/>
      <w:r w:rsidRPr="004F222C">
        <w:t>Junit</w:t>
      </w:r>
      <w:proofErr w:type="spellEnd"/>
    </w:p>
    <w:p w14:paraId="0C0CF624" w14:textId="77777777" w:rsidR="003A407D" w:rsidRPr="00FA1D9E" w:rsidRDefault="003A407D" w:rsidP="003A407D">
      <w:pPr>
        <w:pStyle w:val="VRAINORMAL"/>
        <w:ind w:firstLine="0"/>
        <w:rPr>
          <w:u w:val="single"/>
        </w:rPr>
      </w:pPr>
      <w:proofErr w:type="spellStart"/>
      <w:r w:rsidRPr="00FA1D9E">
        <w:rPr>
          <w:u w:val="single"/>
        </w:rPr>
        <w:t>Assert</w:t>
      </w:r>
      <w:proofErr w:type="spellEnd"/>
      <w:r w:rsidRPr="00FA1D9E">
        <w:rPr>
          <w:u w:val="single"/>
        </w:rPr>
        <w:t xml:space="preserve"> </w:t>
      </w:r>
      <w:proofErr w:type="spellStart"/>
      <w:r w:rsidRPr="00FA1D9E">
        <w:rPr>
          <w:u w:val="single"/>
        </w:rPr>
        <w:t>Py</w:t>
      </w:r>
      <w:proofErr w:type="spellEnd"/>
    </w:p>
    <w:p w14:paraId="684B8BC2" w14:textId="77777777" w:rsidR="003A407D" w:rsidRDefault="003A407D" w:rsidP="003A407D">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Pr="00FA1D9E">
        <w:t>Voici</w:t>
      </w:r>
      <w:r>
        <w:t xml:space="preserve"> un e</w:t>
      </w:r>
      <w:r w:rsidRPr="004F222C">
        <w:t>xemple de fonctionnement</w:t>
      </w:r>
      <w:r>
        <w:t xml:space="preserve"> de cette librairie, avec différents tests.</w:t>
      </w:r>
    </w:p>
    <w:p w14:paraId="353D72A9" w14:textId="77777777" w:rsidR="003A407D" w:rsidRDefault="003A407D" w:rsidP="003A407D">
      <w:pPr>
        <w:pStyle w:val="WARNING"/>
        <w:rPr>
          <w:b w:val="0"/>
          <w:bCs w:val="0"/>
        </w:rPr>
      </w:pPr>
      <w:r>
        <w:t xml:space="preserve">Note : </w:t>
      </w:r>
      <w:r w:rsidRPr="00FA1D9E">
        <w:rPr>
          <w:b w:val="0"/>
          <w:bCs w:val="0"/>
        </w:rPr>
        <w:t>Dans ce kata, le but est de multiplier tous les éléments d’un tableau donné par un chiffre).</w:t>
      </w:r>
    </w:p>
    <w:p w14:paraId="1164876D"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3A407D" w:rsidRPr="004F222C" w14:paraId="01D8F4FE" w14:textId="77777777" w:rsidTr="0096176C">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C25C1" w14:textId="77777777" w:rsidR="003A407D" w:rsidRPr="004F222C" w:rsidRDefault="003A407D" w:rsidP="0096176C">
            <w:pPr>
              <w:pStyle w:val="VRAINORMAL"/>
              <w:ind w:firstLine="0"/>
            </w:pPr>
            <w:r w:rsidRPr="004F222C">
              <w:t>S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1500D" w14:textId="77777777" w:rsidR="003A407D" w:rsidRPr="004F222C" w:rsidRDefault="003A407D" w:rsidP="0096176C">
            <w:pPr>
              <w:pStyle w:val="VRAINORMAL"/>
              <w:ind w:firstLine="0"/>
            </w:pPr>
            <w:r w:rsidRPr="004F222C">
              <w:t>main.py (Batterie de tests)</w:t>
            </w:r>
          </w:p>
        </w:tc>
      </w:tr>
      <w:tr w:rsidR="003A407D" w:rsidRPr="00521874" w14:paraId="4DA3306E" w14:textId="77777777" w:rsidTr="0096176C">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B67D2"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310AE24C" w14:textId="77777777" w:rsidR="003A407D" w:rsidRPr="004F222C" w:rsidRDefault="003A407D" w:rsidP="0096176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84385"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630ADA"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3FA41640" w14:textId="77777777" w:rsidR="003A407D" w:rsidRPr="004F222C" w:rsidRDefault="003A407D" w:rsidP="0096176C">
            <w:pPr>
              <w:rPr>
                <w:lang w:val="en-US"/>
              </w:rPr>
            </w:pPr>
          </w:p>
          <w:p w14:paraId="14F672EA" w14:textId="77777777" w:rsidR="003A407D" w:rsidRPr="004F222C" w:rsidRDefault="003A407D" w:rsidP="0096176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0885D95C" w14:textId="4AA3CFCD" w:rsidR="003A407D" w:rsidRPr="00FA1D9E" w:rsidRDefault="003A407D" w:rsidP="003A407D">
      <w:pPr>
        <w:pStyle w:val="Lgende"/>
        <w:jc w:val="center"/>
        <w:rPr>
          <w:i w:val="0"/>
          <w:iCs w:val="0"/>
        </w:rPr>
      </w:pPr>
      <w:bookmarkStart w:id="88" w:name="_Toc12956553"/>
      <w:r>
        <w:t xml:space="preserve">Tableau </w:t>
      </w:r>
      <w:r w:rsidR="00521874">
        <w:fldChar w:fldCharType="begin"/>
      </w:r>
      <w:r w:rsidR="00521874">
        <w:instrText xml:space="preserve"> SEQ Tableau \* ARABIC </w:instrText>
      </w:r>
      <w:r w:rsidR="00521874">
        <w:fldChar w:fldCharType="separate"/>
      </w:r>
      <w:r w:rsidR="005C4995">
        <w:rPr>
          <w:noProof/>
        </w:rPr>
        <w:t>5</w:t>
      </w:r>
      <w:r w:rsidR="00521874">
        <w:rPr>
          <w:noProof/>
        </w:rPr>
        <w:fldChar w:fldCharType="end"/>
      </w:r>
      <w:r>
        <w:t xml:space="preserve"> - Exemple d'utilisation d'</w:t>
      </w:r>
      <w:proofErr w:type="spellStart"/>
      <w:r>
        <w:t>assert</w:t>
      </w:r>
      <w:proofErr w:type="spellEnd"/>
      <w:r>
        <w:t xml:space="preserve"> </w:t>
      </w:r>
      <w:proofErr w:type="spellStart"/>
      <w:r>
        <w:t>py</w:t>
      </w:r>
      <w:bookmarkEnd w:id="88"/>
      <w:proofErr w:type="spellEnd"/>
      <w:r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3A407D" w:rsidRPr="004F222C" w14:paraId="023BD960"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05965" w14:textId="77777777" w:rsidR="003A407D" w:rsidRPr="004F222C" w:rsidRDefault="003A407D" w:rsidP="0096176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2294B" w14:textId="77777777" w:rsidR="003A407D" w:rsidRPr="004F222C" w:rsidRDefault="003A407D" w:rsidP="0096176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70588" w14:textId="77777777" w:rsidR="003A407D" w:rsidRPr="004F222C" w:rsidRDefault="003A407D" w:rsidP="0096176C">
            <w:pPr>
              <w:jc w:val="center"/>
            </w:pPr>
            <w:r w:rsidRPr="004F222C">
              <w:rPr>
                <w:rFonts w:ascii="Arial" w:hAnsi="Arial" w:cs="Arial"/>
                <w:color w:val="000000"/>
                <w:sz w:val="22"/>
                <w:szCs w:val="22"/>
              </w:rPr>
              <w:t>Code d’erreur</w:t>
            </w:r>
          </w:p>
        </w:tc>
      </w:tr>
      <w:tr w:rsidR="003A407D" w:rsidRPr="004F222C" w14:paraId="4D42D195"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0ED65F"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3ED8EFC5"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F0E28" w14:textId="77777777" w:rsidR="003A407D" w:rsidRPr="004F222C" w:rsidRDefault="003A407D" w:rsidP="0096176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A7EE3E2" w14:textId="77777777" w:rsidR="003A407D" w:rsidRPr="004F222C" w:rsidRDefault="003A407D" w:rsidP="0096176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9164B" w14:textId="77777777" w:rsidR="003A407D" w:rsidRPr="004F222C" w:rsidRDefault="003A407D" w:rsidP="0096176C">
            <w:r w:rsidRPr="004F222C">
              <w:rPr>
                <w:rFonts w:ascii="Arial" w:hAnsi="Arial" w:cs="Arial"/>
                <w:color w:val="000000"/>
                <w:sz w:val="22"/>
                <w:szCs w:val="22"/>
              </w:rPr>
              <w:t>0</w:t>
            </w:r>
          </w:p>
        </w:tc>
      </w:tr>
      <w:tr w:rsidR="003A407D" w:rsidRPr="004F222C" w14:paraId="17475B9A"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3F12"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0BC24E82"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1D00E" w14:textId="77777777" w:rsidR="003A407D" w:rsidRPr="004F222C" w:rsidRDefault="003A407D" w:rsidP="0096176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FE769E7" w14:textId="77777777" w:rsidR="003A407D" w:rsidRPr="004F222C" w:rsidRDefault="003A407D" w:rsidP="0096176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0BD67AF8" w14:textId="77777777" w:rsidR="003A407D" w:rsidRPr="004F222C" w:rsidRDefault="003A407D" w:rsidP="0096176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2A7A" w14:textId="77777777" w:rsidR="003A407D" w:rsidRPr="004F222C" w:rsidRDefault="003A407D" w:rsidP="0096176C">
            <w:r w:rsidRPr="004F222C">
              <w:rPr>
                <w:rFonts w:ascii="Arial" w:hAnsi="Arial" w:cs="Arial"/>
                <w:color w:val="000000"/>
                <w:sz w:val="22"/>
                <w:szCs w:val="22"/>
              </w:rPr>
              <w:t>1</w:t>
            </w:r>
          </w:p>
        </w:tc>
      </w:tr>
      <w:tr w:rsidR="003A407D" w:rsidRPr="004F222C" w14:paraId="1F80EBAA"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A8FF1"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Erreur de syntaxe (générée par l</w:t>
            </w:r>
            <w:r>
              <w:rPr>
                <w:rFonts w:ascii="Arial" w:hAnsi="Arial" w:cs="Arial"/>
                <w:color w:val="000000"/>
                <w:sz w:val="22"/>
                <w:szCs w:val="22"/>
              </w:rPr>
              <w:t>’</w:t>
            </w:r>
            <w:r w:rsidRPr="004F222C">
              <w:rPr>
                <w:rFonts w:ascii="Arial" w:hAnsi="Arial" w:cs="Arial"/>
                <w:color w:val="000000"/>
                <w:sz w:val="22"/>
                <w:szCs w:val="22"/>
              </w:rPr>
              <w:t>interpréteur Python)</w:t>
            </w:r>
          </w:p>
        </w:tc>
      </w:tr>
      <w:tr w:rsidR="003A407D" w:rsidRPr="004F222C" w14:paraId="0C1A8633"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DADCE" w14:textId="77777777" w:rsidR="003A407D" w:rsidRPr="004F222C" w:rsidRDefault="003A407D" w:rsidP="0096176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66617187" w14:textId="77777777" w:rsidR="003A407D" w:rsidRPr="004F222C" w:rsidRDefault="003A407D" w:rsidP="0096176C">
            <w:pPr>
              <w:rPr>
                <w:lang w:val="en-US"/>
              </w:rPr>
            </w:pPr>
            <w:r w:rsidRPr="004F222C">
              <w:rPr>
                <w:rFonts w:ascii="Arial" w:hAnsi="Arial" w:cs="Arial"/>
                <w:color w:val="000000"/>
                <w:sz w:val="22"/>
                <w:szCs w:val="22"/>
                <w:lang w:val="en-US"/>
              </w:rPr>
              <w:t>Traceback (most recent call last):</w:t>
            </w:r>
          </w:p>
          <w:p w14:paraId="434D4300"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assert.py</w:t>
            </w:r>
            <w:r>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0610339D" w14:textId="77777777" w:rsidR="003A407D" w:rsidRPr="004F222C" w:rsidRDefault="003A407D" w:rsidP="0096176C">
            <w:pPr>
              <w:rPr>
                <w:lang w:val="en-US"/>
              </w:rPr>
            </w:pPr>
            <w:r w:rsidRPr="004F222C">
              <w:rPr>
                <w:rFonts w:ascii="Arial" w:hAnsi="Arial" w:cs="Arial"/>
                <w:color w:val="000000"/>
                <w:sz w:val="22"/>
                <w:szCs w:val="22"/>
                <w:lang w:val="en-US"/>
              </w:rPr>
              <w:lastRenderedPageBreak/>
              <w:t xml:space="preserve">    import sample as m</w:t>
            </w:r>
          </w:p>
          <w:p w14:paraId="3698D4FE"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env/sample.py</w:t>
            </w:r>
            <w:r>
              <w:rPr>
                <w:rFonts w:ascii="Arial" w:hAnsi="Arial" w:cs="Arial"/>
                <w:color w:val="000000"/>
                <w:sz w:val="22"/>
                <w:szCs w:val="22"/>
                <w:lang w:val="en-US"/>
              </w:rPr>
              <w:t>”</w:t>
            </w:r>
            <w:r w:rsidRPr="004F222C">
              <w:rPr>
                <w:rFonts w:ascii="Arial" w:hAnsi="Arial" w:cs="Arial"/>
                <w:color w:val="000000"/>
                <w:sz w:val="22"/>
                <w:szCs w:val="22"/>
                <w:lang w:val="en-US"/>
              </w:rPr>
              <w:t>, line 2</w:t>
            </w:r>
          </w:p>
          <w:p w14:paraId="202FEEA4" w14:textId="77777777" w:rsidR="003A407D" w:rsidRPr="004F222C" w:rsidRDefault="003A407D" w:rsidP="0096176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69E2BF4D" w14:textId="77777777" w:rsidR="003A407D" w:rsidRPr="009128D2" w:rsidRDefault="003A407D" w:rsidP="0096176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AD1CFE1" w14:textId="77777777" w:rsidR="003A407D" w:rsidRPr="009128D2" w:rsidRDefault="003A407D" w:rsidP="0096176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1E20BB97" w14:textId="77777777" w:rsidR="003A407D" w:rsidRPr="009128D2" w:rsidRDefault="003A407D" w:rsidP="0096176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942F4" w14:textId="77777777" w:rsidR="003A407D" w:rsidRPr="004F222C" w:rsidRDefault="003A407D" w:rsidP="0096176C">
            <w:r w:rsidRPr="004F222C">
              <w:rPr>
                <w:rFonts w:ascii="Arial" w:hAnsi="Arial" w:cs="Arial"/>
                <w:color w:val="000000"/>
                <w:sz w:val="22"/>
                <w:szCs w:val="22"/>
              </w:rPr>
              <w:lastRenderedPageBreak/>
              <w:t>1</w:t>
            </w:r>
          </w:p>
        </w:tc>
      </w:tr>
    </w:tbl>
    <w:p w14:paraId="709B1A28" w14:textId="51A682EC" w:rsidR="003A407D" w:rsidRPr="004F222C" w:rsidRDefault="003A407D" w:rsidP="003A407D">
      <w:pPr>
        <w:pStyle w:val="Lgende"/>
        <w:jc w:val="center"/>
      </w:pPr>
      <w:bookmarkStart w:id="89" w:name="_Toc12956554"/>
      <w:r>
        <w:t xml:space="preserve">Tableau </w:t>
      </w:r>
      <w:r w:rsidR="00521874">
        <w:fldChar w:fldCharType="begin"/>
      </w:r>
      <w:r w:rsidR="00521874">
        <w:instrText xml:space="preserve"> SEQ Tableau \* ARABIC </w:instrText>
      </w:r>
      <w:r w:rsidR="00521874">
        <w:fldChar w:fldCharType="separate"/>
      </w:r>
      <w:r w:rsidR="005C4995">
        <w:rPr>
          <w:noProof/>
        </w:rPr>
        <w:t>6</w:t>
      </w:r>
      <w:r w:rsidR="00521874">
        <w:rPr>
          <w:noProof/>
        </w:rPr>
        <w:fldChar w:fldCharType="end"/>
      </w:r>
      <w:r>
        <w:t xml:space="preserve"> - Résultat de l'exécution d'un kata, </w:t>
      </w:r>
      <w:proofErr w:type="spellStart"/>
      <w:r>
        <w:t>assert</w:t>
      </w:r>
      <w:proofErr w:type="spellEnd"/>
      <w:r>
        <w:t xml:space="preserve"> </w:t>
      </w:r>
      <w:proofErr w:type="spellStart"/>
      <w:r>
        <w:t>py</w:t>
      </w:r>
      <w:bookmarkEnd w:id="89"/>
      <w:proofErr w:type="spellEnd"/>
    </w:p>
    <w:p w14:paraId="09476340" w14:textId="77777777" w:rsidR="003A407D" w:rsidRPr="00FA1D9E" w:rsidRDefault="003A407D" w:rsidP="003A407D">
      <w:pPr>
        <w:pStyle w:val="VRAINORMAL"/>
        <w:ind w:firstLine="0"/>
        <w:rPr>
          <w:u w:val="single"/>
        </w:rPr>
      </w:pPr>
      <w:proofErr w:type="spellStart"/>
      <w:r w:rsidRPr="00FA1D9E">
        <w:rPr>
          <w:u w:val="single"/>
        </w:rPr>
        <w:t>Junit</w:t>
      </w:r>
      <w:proofErr w:type="spellEnd"/>
    </w:p>
    <w:p w14:paraId="12B74553" w14:textId="77777777" w:rsidR="003A407D" w:rsidRDefault="003A407D" w:rsidP="003A407D">
      <w:pPr>
        <w:pStyle w:val="VRAINORMAL"/>
        <w:ind w:firstLine="0"/>
      </w:pPr>
      <w:r w:rsidRPr="004F222C">
        <w:t>Comme Java ne contient pas un système d’assertion de base, j’ai décidé d’utiliser Junit5, qui est une librairie complète de tests unitaire</w:t>
      </w:r>
      <w:r>
        <w:t xml:space="preserve">, </w:t>
      </w:r>
      <w:r w:rsidRPr="00FA1D9E">
        <w:t>Voici</w:t>
      </w:r>
      <w:r>
        <w:t xml:space="preserve"> un e</w:t>
      </w:r>
      <w:r w:rsidRPr="004F222C">
        <w:t>xemple de fonctionnement</w:t>
      </w:r>
      <w:r>
        <w:t xml:space="preserve"> de cette librairie, avec différents tests.</w:t>
      </w:r>
    </w:p>
    <w:p w14:paraId="1BEB4809" w14:textId="77777777" w:rsidR="003A407D" w:rsidRDefault="003A407D" w:rsidP="003A407D">
      <w:pPr>
        <w:pStyle w:val="WARNING"/>
        <w:rPr>
          <w:b w:val="0"/>
          <w:bCs w:val="0"/>
        </w:rPr>
      </w:pPr>
      <w:r>
        <w:t xml:space="preserve">Attention : </w:t>
      </w:r>
      <w:r w:rsidRPr="00FA1D9E">
        <w:rPr>
          <w:b w:val="0"/>
          <w:bCs w:val="0"/>
        </w:rPr>
        <w:t xml:space="preserve">Dans </w:t>
      </w:r>
      <w:r>
        <w:rPr>
          <w:b w:val="0"/>
          <w:bCs w:val="0"/>
        </w:rPr>
        <w:t>ce</w:t>
      </w:r>
      <w:r w:rsidRPr="00FA1D9E">
        <w:rPr>
          <w:b w:val="0"/>
          <w:bCs w:val="0"/>
        </w:rPr>
        <w:t xml:space="preserve"> </w:t>
      </w:r>
      <w:r>
        <w:rPr>
          <w:b w:val="0"/>
          <w:bCs w:val="0"/>
        </w:rPr>
        <w:t>kata</w:t>
      </w:r>
      <w:r w:rsidRPr="00FA1D9E">
        <w:rPr>
          <w:b w:val="0"/>
          <w:bCs w:val="0"/>
        </w:rPr>
        <w:t>, le but est de sommer tous les éléments d’un tableau donné.</w:t>
      </w:r>
    </w:p>
    <w:p w14:paraId="2C3754AB"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3A407D" w:rsidRPr="004F222C" w14:paraId="3EE0F1B6"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B7DDF7" w14:textId="77777777" w:rsidR="003A407D" w:rsidRPr="004F222C" w:rsidRDefault="003A407D" w:rsidP="0096176C">
            <w:pPr>
              <w:pStyle w:val="VRAINORMAL"/>
              <w:ind w:firstLine="0"/>
            </w:pPr>
            <w:r w:rsidRPr="004F222C">
              <w:t>K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B2F42" w14:textId="77777777" w:rsidR="003A407D" w:rsidRPr="004F222C" w:rsidRDefault="003A407D" w:rsidP="0096176C">
            <w:pPr>
              <w:pStyle w:val="VRAINORMAL"/>
              <w:ind w:firstLine="0"/>
            </w:pPr>
            <w:r w:rsidRPr="004F222C">
              <w:t>Main.java (Batterie de tests)</w:t>
            </w:r>
          </w:p>
        </w:tc>
      </w:tr>
      <w:tr w:rsidR="003A407D" w:rsidRPr="004F222C" w14:paraId="14FCA95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59AD3"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2A3163F9" w14:textId="77777777" w:rsidR="003A407D" w:rsidRPr="004F222C" w:rsidRDefault="003A407D" w:rsidP="0096176C">
            <w:pPr>
              <w:rPr>
                <w:lang w:val="en-US"/>
              </w:rPr>
            </w:pPr>
          </w:p>
          <w:p w14:paraId="43D520B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62543350"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3417E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129BC077"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7C3356CA"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5895811C" w14:textId="77777777" w:rsidR="003A407D" w:rsidRPr="004F222C" w:rsidRDefault="003A407D" w:rsidP="0096176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7A870794"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293AB500" w14:textId="77777777" w:rsidR="003A407D" w:rsidRPr="004F222C" w:rsidRDefault="003A407D" w:rsidP="0096176C">
            <w:r w:rsidRPr="004F222C">
              <w:rPr>
                <w:rFonts w:ascii="Arial" w:hAnsi="Arial" w:cs="Arial"/>
                <w:color w:val="000000"/>
                <w:sz w:val="22"/>
                <w:szCs w:val="22"/>
                <w:shd w:val="clear" w:color="auto" w:fill="FFFFFF"/>
              </w:rPr>
              <w:t>}</w:t>
            </w:r>
          </w:p>
          <w:p w14:paraId="4C3E7A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8B32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46FCD17A"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6BFD2303" w14:textId="77777777" w:rsidR="003A407D" w:rsidRPr="004F222C" w:rsidRDefault="003A407D" w:rsidP="0096176C">
            <w:pPr>
              <w:rPr>
                <w:lang w:val="en-US"/>
              </w:rPr>
            </w:pPr>
          </w:p>
          <w:p w14:paraId="6935274B"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3731562B" w14:textId="77777777" w:rsidR="003A407D" w:rsidRPr="004F222C" w:rsidRDefault="003A407D" w:rsidP="0096176C">
            <w:pPr>
              <w:rPr>
                <w:lang w:val="en-US"/>
              </w:rPr>
            </w:pPr>
          </w:p>
          <w:p w14:paraId="7AC37500"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376C88D9" w14:textId="77777777" w:rsidR="003A407D" w:rsidRPr="004F222C" w:rsidRDefault="003A407D" w:rsidP="0096176C">
            <w:pPr>
              <w:rPr>
                <w:lang w:val="en-US"/>
              </w:rPr>
            </w:pPr>
          </w:p>
          <w:p w14:paraId="59CAAC72"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F4673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5CC6C030" w14:textId="77777777" w:rsidR="003A407D" w:rsidRPr="004F222C" w:rsidRDefault="003A407D" w:rsidP="0096176C">
            <w:pPr>
              <w:rPr>
                <w:lang w:val="en-US"/>
              </w:rPr>
            </w:pPr>
          </w:p>
          <w:p w14:paraId="4FC7D5FE"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06941F9"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114B8FD"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330978FC" w14:textId="77777777" w:rsidR="003A407D" w:rsidRPr="004F222C" w:rsidRDefault="003A407D" w:rsidP="0096176C">
            <w:r w:rsidRPr="004F222C">
              <w:rPr>
                <w:rFonts w:ascii="Arial" w:hAnsi="Arial" w:cs="Arial"/>
                <w:color w:val="000000"/>
                <w:sz w:val="22"/>
                <w:szCs w:val="22"/>
                <w:shd w:val="clear" w:color="auto" w:fill="FFFFFF"/>
              </w:rPr>
              <w:t>}</w:t>
            </w:r>
          </w:p>
          <w:p w14:paraId="0D73226F" w14:textId="77777777" w:rsidR="003A407D" w:rsidRPr="004F222C" w:rsidRDefault="003A407D" w:rsidP="0096176C"/>
        </w:tc>
      </w:tr>
    </w:tbl>
    <w:p w14:paraId="3BF9E844" w14:textId="03762D7D" w:rsidR="003A407D" w:rsidRPr="00FA1D9E" w:rsidRDefault="003A407D" w:rsidP="003A407D">
      <w:pPr>
        <w:pStyle w:val="Lgende"/>
        <w:jc w:val="center"/>
      </w:pPr>
      <w:bookmarkStart w:id="90" w:name="_Toc12956555"/>
      <w:r>
        <w:t xml:space="preserve">Tableau </w:t>
      </w:r>
      <w:r w:rsidR="00521874">
        <w:fldChar w:fldCharType="begin"/>
      </w:r>
      <w:r w:rsidR="00521874">
        <w:instrText xml:space="preserve"> SEQ Tableau \* ARABIC </w:instrText>
      </w:r>
      <w:r w:rsidR="00521874">
        <w:fldChar w:fldCharType="separate"/>
      </w:r>
      <w:r w:rsidR="005C4995">
        <w:rPr>
          <w:noProof/>
        </w:rPr>
        <w:t>7</w:t>
      </w:r>
      <w:r w:rsidR="00521874">
        <w:rPr>
          <w:noProof/>
        </w:rPr>
        <w:fldChar w:fldCharType="end"/>
      </w:r>
      <w:r>
        <w:t xml:space="preserve"> - </w:t>
      </w:r>
      <w:r w:rsidRPr="00E022F4">
        <w:t xml:space="preserve">Exemple d'utilisation </w:t>
      </w:r>
      <w:r>
        <w:t xml:space="preserve">de </w:t>
      </w:r>
      <w:proofErr w:type="spellStart"/>
      <w:r>
        <w:t>Junit</w:t>
      </w:r>
      <w:proofErr w:type="spellEnd"/>
      <w:r>
        <w:t xml:space="preserve"> 5</w:t>
      </w:r>
      <w:bookmarkEnd w:id="90"/>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3A407D" w:rsidRPr="004F222C" w14:paraId="0EC8E12B"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05B3B"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17BF653E"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2F67A" w14:textId="77777777" w:rsidR="003A407D" w:rsidRPr="004F222C" w:rsidRDefault="003A407D" w:rsidP="0096176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4668795" w14:textId="77777777" w:rsidR="003A407D" w:rsidRPr="004F222C" w:rsidRDefault="003A407D" w:rsidP="0096176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C09C3" w14:textId="77777777" w:rsidR="003A407D" w:rsidRPr="004F222C" w:rsidRDefault="003A407D" w:rsidP="0096176C">
            <w:r w:rsidRPr="004F222C">
              <w:rPr>
                <w:rFonts w:ascii="Arial" w:hAnsi="Arial" w:cs="Arial"/>
                <w:color w:val="000000"/>
                <w:sz w:val="22"/>
                <w:szCs w:val="22"/>
              </w:rPr>
              <w:t>0</w:t>
            </w:r>
          </w:p>
        </w:tc>
      </w:tr>
      <w:tr w:rsidR="003A407D" w:rsidRPr="004F222C" w14:paraId="0766B8B4"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9BC87A"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214D353A"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896B4" w14:textId="77777777" w:rsidR="003A407D" w:rsidRPr="004F222C" w:rsidRDefault="003A407D" w:rsidP="0096176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C4A2B8A" w14:textId="77777777" w:rsidR="003A407D" w:rsidRPr="004F222C" w:rsidRDefault="003A407D" w:rsidP="0096176C">
            <w:pPr>
              <w:rPr>
                <w:lang w:val="en-US"/>
              </w:rPr>
            </w:pPr>
            <w:r w:rsidRPr="004F222C">
              <w:rPr>
                <w:rFonts w:ascii="Arial" w:hAnsi="Arial" w:cs="Arial"/>
                <w:color w:val="000000"/>
                <w:sz w:val="22"/>
                <w:szCs w:val="22"/>
                <w:lang w:val="en-US"/>
              </w:rPr>
              <w:t xml:space="preserve">Exception in thread </w:t>
            </w:r>
            <w:r>
              <w:rPr>
                <w:rFonts w:ascii="Arial" w:hAnsi="Arial" w:cs="Arial"/>
                <w:color w:val="000000"/>
                <w:sz w:val="22"/>
                <w:szCs w:val="22"/>
                <w:lang w:val="en-US"/>
              </w:rPr>
              <w:t>“</w:t>
            </w:r>
            <w:r w:rsidRPr="004F222C">
              <w:rPr>
                <w:rFonts w:ascii="Arial" w:hAnsi="Arial" w:cs="Arial"/>
                <w:color w:val="000000"/>
                <w:sz w:val="22"/>
                <w:szCs w:val="22"/>
                <w:lang w:val="en-US"/>
              </w:rPr>
              <w:t>main</w:t>
            </w:r>
            <w:r>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4753728"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2FD1D432"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1FC653C3"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16883244"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01FD06B1"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62F65950" w14:textId="77777777" w:rsidR="003A407D" w:rsidRPr="004F222C" w:rsidRDefault="003A407D" w:rsidP="0096176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D47EE" w14:textId="77777777" w:rsidR="003A407D" w:rsidRPr="004F222C" w:rsidRDefault="003A407D" w:rsidP="0096176C">
            <w:r w:rsidRPr="004F222C">
              <w:rPr>
                <w:rFonts w:ascii="Arial" w:hAnsi="Arial" w:cs="Arial"/>
                <w:color w:val="000000"/>
                <w:sz w:val="22"/>
                <w:szCs w:val="22"/>
              </w:rPr>
              <w:t>1</w:t>
            </w:r>
          </w:p>
        </w:tc>
      </w:tr>
      <w:tr w:rsidR="003A407D" w:rsidRPr="004F222C" w14:paraId="52CEB761"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FBBA7" w14:textId="77777777" w:rsidR="003A407D" w:rsidRPr="004F222C" w:rsidRDefault="003A407D" w:rsidP="0096176C">
            <w:pPr>
              <w:jc w:val="center"/>
            </w:pPr>
            <w:r w:rsidRPr="004F222C">
              <w:rPr>
                <w:rFonts w:ascii="Arial" w:hAnsi="Arial" w:cs="Arial"/>
                <w:color w:val="000000"/>
                <w:sz w:val="22"/>
                <w:szCs w:val="22"/>
              </w:rPr>
              <w:lastRenderedPageBreak/>
              <w:t>Exemple</w:t>
            </w:r>
            <w:r>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3A407D" w:rsidRPr="004F222C" w14:paraId="610F45BE"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E98A" w14:textId="77777777" w:rsidR="003A407D" w:rsidRPr="004F222C" w:rsidRDefault="003A407D" w:rsidP="0096176C">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30D54327" w14:textId="77777777" w:rsidR="003A407D" w:rsidRPr="004F222C" w:rsidRDefault="003A407D" w:rsidP="0096176C">
            <w:pPr>
              <w:rPr>
                <w:lang w:val="en-US"/>
              </w:rPr>
            </w:pPr>
            <w:r w:rsidRPr="004F222C">
              <w:rPr>
                <w:rFonts w:ascii="Arial" w:hAnsi="Arial" w:cs="Arial"/>
                <w:color w:val="000000"/>
                <w:sz w:val="22"/>
                <w:szCs w:val="22"/>
                <w:lang w:val="en-US"/>
              </w:rPr>
              <w:t xml:space="preserve">Kata.java:8: error: </w:t>
            </w:r>
            <w:r>
              <w:rPr>
                <w:rFonts w:ascii="Arial" w:hAnsi="Arial" w:cs="Arial"/>
                <w:color w:val="000000"/>
                <w:sz w:val="22"/>
                <w:szCs w:val="22"/>
                <w:lang w:val="en-US"/>
              </w:rPr>
              <w:t>‘</w:t>
            </w:r>
            <w:r w:rsidRPr="004F222C">
              <w:rPr>
                <w:rFonts w:ascii="Arial" w:hAnsi="Arial" w:cs="Arial"/>
                <w:color w:val="000000"/>
                <w:sz w:val="22"/>
                <w:szCs w:val="22"/>
                <w:lang w:val="en-US"/>
              </w:rPr>
              <w:t>;</w:t>
            </w:r>
            <w:r>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007DF7DA" w14:textId="77777777" w:rsidR="003A407D" w:rsidRPr="000D6541" w:rsidRDefault="003A407D" w:rsidP="0096176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7B9A2103" w14:textId="77777777" w:rsidR="003A407D" w:rsidRPr="004F222C" w:rsidRDefault="003A407D" w:rsidP="0096176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1607B" w14:textId="77777777" w:rsidR="003A407D" w:rsidRPr="004F222C" w:rsidRDefault="003A407D" w:rsidP="0096176C">
            <w:r w:rsidRPr="004F222C">
              <w:rPr>
                <w:rFonts w:ascii="Arial" w:hAnsi="Arial" w:cs="Arial"/>
                <w:color w:val="000000"/>
                <w:sz w:val="22"/>
                <w:szCs w:val="22"/>
              </w:rPr>
              <w:t>1</w:t>
            </w:r>
          </w:p>
        </w:tc>
      </w:tr>
    </w:tbl>
    <w:p w14:paraId="21F37BEB" w14:textId="43DB065B" w:rsidR="003A407D" w:rsidRPr="004F222C" w:rsidRDefault="003A407D" w:rsidP="003A407D">
      <w:pPr>
        <w:pStyle w:val="Lgende"/>
        <w:jc w:val="center"/>
      </w:pPr>
      <w:bookmarkStart w:id="91" w:name="_Toc12956556"/>
      <w:r>
        <w:t xml:space="preserve">Tableau </w:t>
      </w:r>
      <w:r w:rsidR="00521874">
        <w:fldChar w:fldCharType="begin"/>
      </w:r>
      <w:r w:rsidR="00521874">
        <w:instrText xml:space="preserve"> SEQ Tableau \* ARABIC </w:instrText>
      </w:r>
      <w:r w:rsidR="00521874">
        <w:fldChar w:fldCharType="separate"/>
      </w:r>
      <w:r w:rsidR="005C4995">
        <w:rPr>
          <w:noProof/>
        </w:rPr>
        <w:t>8</w:t>
      </w:r>
      <w:r w:rsidR="00521874">
        <w:rPr>
          <w:noProof/>
        </w:rPr>
        <w:fldChar w:fldCharType="end"/>
      </w:r>
      <w:r>
        <w:t xml:space="preserve"> - </w:t>
      </w:r>
      <w:r w:rsidRPr="009A7D84">
        <w:t xml:space="preserve">Résultat de l'exécution d'un kata, </w:t>
      </w:r>
      <w:proofErr w:type="spellStart"/>
      <w:r>
        <w:t>Junit</w:t>
      </w:r>
      <w:proofErr w:type="spellEnd"/>
      <w:r>
        <w:t xml:space="preserve"> 5</w:t>
      </w:r>
      <w:bookmarkEnd w:id="91"/>
    </w:p>
    <w:p w14:paraId="14E59D72" w14:textId="77777777" w:rsidR="003A407D" w:rsidRPr="002635F7" w:rsidRDefault="003A407D" w:rsidP="003A407D">
      <w:pPr>
        <w:pStyle w:val="VRAINORMAL"/>
        <w:ind w:firstLine="0"/>
      </w:pPr>
      <w:r w:rsidRPr="002635F7">
        <w:t xml:space="preserve">Avec ces librairies, il est donc possible de proposer au Sensei de composer un </w:t>
      </w:r>
      <w:r>
        <w:t>kata</w:t>
      </w:r>
      <w:r w:rsidRPr="002635F7">
        <w:t xml:space="preserve"> avec d’un côté le code qu’il souhaite faire réaliser, et de l’autre une batterie de tests qui permet de tester si le code réalisé fonctionne. L’exécuteur du kata aura accès aux erreurs générées par les langages respectifs (à l’exécution), ainsi qu’aux erreurs liées à la batterie de tests, qui sont générées si la fonction rempli par l’utilisateur ne satisfait pas le prédicat.</w:t>
      </w:r>
    </w:p>
    <w:p w14:paraId="47D5E54C" w14:textId="77777777" w:rsidR="003A407D" w:rsidRPr="004F222C" w:rsidRDefault="003A407D" w:rsidP="003A407D"/>
    <w:p w14:paraId="73CA6800" w14:textId="77777777" w:rsidR="003A407D" w:rsidRDefault="003A407D" w:rsidP="003A407D">
      <w:pPr>
        <w:pStyle w:val="Titre2"/>
      </w:pPr>
      <w:bookmarkStart w:id="92" w:name="_Toc12958829"/>
      <w:r>
        <w:t>Implémentation</w:t>
      </w:r>
      <w:bookmarkEnd w:id="92"/>
    </w:p>
    <w:p w14:paraId="3704CE92" w14:textId="65DA6C57" w:rsidR="003A407D" w:rsidRPr="004F222C" w:rsidRDefault="003A407D" w:rsidP="003A407D">
      <w:pPr>
        <w:pStyle w:val="VRAINORMAL"/>
        <w:ind w:firstLine="0"/>
      </w:pPr>
      <w:r w:rsidRPr="004F222C">
        <w:t>J’ai décidé d’isoler l</w:t>
      </w:r>
      <w:r>
        <w:t>’</w:t>
      </w:r>
      <w:r w:rsidRPr="004F222C">
        <w:t xml:space="preserve">exécution du code dans un container </w:t>
      </w:r>
      <w:r>
        <w:t xml:space="preserve">à l’aide de </w:t>
      </w:r>
      <w:r w:rsidRPr="004F222C">
        <w:t>Docker (</w:t>
      </w:r>
      <w:r w:rsidRPr="004F222C">
        <w:rPr>
          <w:color w:val="FF0000"/>
        </w:rPr>
        <w:t>docker est un utilitaire de création de container, de petites machine</w:t>
      </w:r>
      <w:r w:rsidR="00A064E0">
        <w:rPr>
          <w:color w:val="FF0000"/>
        </w:rPr>
        <w:t>s</w:t>
      </w:r>
      <w:r w:rsidRPr="004F222C">
        <w:rPr>
          <w:color w:val="FF0000"/>
        </w:rPr>
        <w:t xml:space="preserve"> virtuelle</w:t>
      </w:r>
      <w:r w:rsidR="00A064E0">
        <w:rPr>
          <w:color w:val="FF0000"/>
        </w:rPr>
        <w:t>s</w:t>
      </w:r>
      <w:r w:rsidRPr="004F222C">
        <w:rPr>
          <w:color w:val="FF0000"/>
        </w:rPr>
        <w:t xml:space="preserve"> fonctionnant sur le </w:t>
      </w:r>
      <w:proofErr w:type="spellStart"/>
      <w:r w:rsidRPr="004F222C">
        <w:rPr>
          <w:color w:val="FF0000"/>
        </w:rPr>
        <w:t>kernel</w:t>
      </w:r>
      <w:proofErr w:type="spellEnd"/>
      <w:r w:rsidRPr="004F222C">
        <w:rPr>
          <w:color w:val="FF0000"/>
        </w:rPr>
        <w:t xml:space="preserve"> hôte</w:t>
      </w:r>
      <w:r>
        <w:rPr>
          <w:color w:val="FF0000"/>
        </w:rPr>
        <w:t xml:space="preserve">, </w:t>
      </w:r>
      <w:r>
        <w:rPr>
          <w:color w:val="FF0000"/>
        </w:rPr>
        <w:fldChar w:fldCharType="begin"/>
      </w:r>
      <w:r>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Pr>
          <w:color w:val="FF0000"/>
        </w:rPr>
        <w:fldChar w:fldCharType="separate"/>
      </w:r>
      <w:r w:rsidRPr="002635F7">
        <w:rPr>
          <w:color w:val="FF0000"/>
          <w:lang w:val="fr-FR"/>
        </w:rPr>
        <w:t>(</w:t>
      </w:r>
      <w:r w:rsidRPr="002635F7">
        <w:rPr>
          <w:i/>
          <w:iCs/>
          <w:color w:val="FF0000"/>
          <w:lang w:val="fr-FR"/>
        </w:rPr>
        <w:t>Docker</w:t>
      </w:r>
      <w:r w:rsidRPr="002635F7">
        <w:rPr>
          <w:color w:val="FF0000"/>
          <w:lang w:val="fr-FR"/>
        </w:rPr>
        <w:t xml:space="preserve"> 2019)</w:t>
      </w:r>
      <w:r>
        <w:rPr>
          <w:color w:val="FF0000"/>
        </w:rPr>
        <w:fldChar w:fldCharType="end"/>
      </w:r>
      <w:r w:rsidRPr="004F222C">
        <w:t>), pour éviter des problèmes de sécurité</w:t>
      </w:r>
      <w:r>
        <w:t>s</w:t>
      </w:r>
      <w:r w:rsidRPr="004F222C">
        <w:t xml:space="preserve"> évidents liés à une exécution locale, tel que la suppression de fichier, l’accès aux ressources non légitimé, la modification, etc..</w:t>
      </w:r>
    </w:p>
    <w:p w14:paraId="4E759992" w14:textId="77777777" w:rsidR="003A407D" w:rsidRDefault="003A407D" w:rsidP="003A407D">
      <w:pPr>
        <w:pStyle w:val="VRAINORMAL"/>
        <w:ind w:firstLine="0"/>
      </w:pPr>
    </w:p>
    <w:p w14:paraId="10914A69" w14:textId="77777777" w:rsidR="003A407D" w:rsidRPr="004F222C" w:rsidRDefault="003A407D" w:rsidP="003A407D">
      <w:pPr>
        <w:pStyle w:val="VRAINORMAL"/>
        <w:ind w:firstLine="0"/>
      </w:pPr>
      <w:r w:rsidRPr="004F222C">
        <w:t xml:space="preserve">Pour </w:t>
      </w:r>
      <w:r>
        <w:t>démontrer</w:t>
      </w:r>
      <w:r w:rsidRPr="004F222C">
        <w:t xml:space="preserve"> l’utilité de containeriser l</w:t>
      </w:r>
      <w:r>
        <w:t>’</w:t>
      </w:r>
      <w:r w:rsidRPr="004F222C">
        <w:t>exécution du code, voici un tableau de comparaisons entre les deux méthodes</w:t>
      </w:r>
      <w:r>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1946"/>
        <w:gridCol w:w="2089"/>
        <w:gridCol w:w="3433"/>
        <w:gridCol w:w="1558"/>
      </w:tblGrid>
      <w:tr w:rsidR="003A407D" w:rsidRPr="004F222C" w14:paraId="2BB02F84" w14:textId="77777777" w:rsidTr="0096176C">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E065DA" w14:textId="77777777" w:rsidR="003A407D" w:rsidRPr="004F222C" w:rsidRDefault="003A407D" w:rsidP="0096176C">
            <w:pPr>
              <w:jc w:val="center"/>
            </w:pPr>
            <w:r w:rsidRPr="004F222C">
              <w:rPr>
                <w:rFonts w:ascii="Arial" w:hAnsi="Arial" w:cs="Arial"/>
                <w:color w:val="000000"/>
                <w:sz w:val="22"/>
                <w:szCs w:val="22"/>
              </w:rPr>
              <w:t xml:space="preserve">Tableau de comparaison </w:t>
            </w:r>
            <w:r>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3A407D" w:rsidRPr="004F222C" w14:paraId="31511023" w14:textId="77777777" w:rsidTr="0096176C">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1BB432" w14:textId="77777777" w:rsidR="003A407D" w:rsidRPr="004F222C" w:rsidRDefault="003A407D" w:rsidP="0096176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DCA274" w14:textId="77777777" w:rsidR="003A407D" w:rsidRPr="004F222C" w:rsidRDefault="003A407D" w:rsidP="0096176C">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A064E0" w:rsidRPr="004F222C" w14:paraId="2E033FAD"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4D9F2" w14:textId="77777777" w:rsidR="003A407D" w:rsidRPr="004F222C" w:rsidRDefault="003A407D" w:rsidP="0096176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89DA7B" w14:textId="77777777" w:rsidR="003A407D" w:rsidRPr="004F222C" w:rsidRDefault="003A407D" w:rsidP="0096176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8F51B1" w14:textId="77777777" w:rsidR="003A407D" w:rsidRPr="004F222C" w:rsidRDefault="003A407D" w:rsidP="0096176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3D9ED6" w14:textId="77777777" w:rsidR="003A407D" w:rsidRPr="004F222C" w:rsidRDefault="003A407D" w:rsidP="0096176C">
            <w:pPr>
              <w:jc w:val="center"/>
            </w:pPr>
            <w:r w:rsidRPr="004F222C">
              <w:rPr>
                <w:rFonts w:ascii="Arial" w:hAnsi="Arial" w:cs="Arial"/>
                <w:color w:val="000000"/>
                <w:sz w:val="22"/>
                <w:szCs w:val="22"/>
              </w:rPr>
              <w:t>Inconvénients</w:t>
            </w:r>
          </w:p>
        </w:tc>
      </w:tr>
      <w:tr w:rsidR="00A064E0" w:rsidRPr="004F222C" w14:paraId="1725714F"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91B6" w14:textId="77777777" w:rsidR="003A407D" w:rsidRPr="004F222C" w:rsidRDefault="003A407D" w:rsidP="0096176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8BFFE" w14:textId="77777777" w:rsidR="003A407D" w:rsidRPr="004F222C" w:rsidRDefault="003A407D" w:rsidP="0096176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A5B0C" w14:textId="77777777" w:rsidR="003A407D" w:rsidRPr="004F222C" w:rsidRDefault="003A407D" w:rsidP="0096176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3CB27" w14:textId="77777777" w:rsidR="003A407D" w:rsidRPr="004F222C" w:rsidRDefault="003A407D" w:rsidP="0096176C">
            <w:r w:rsidRPr="004F222C">
              <w:rPr>
                <w:rFonts w:ascii="Arial" w:hAnsi="Arial" w:cs="Arial"/>
                <w:color w:val="000000"/>
                <w:sz w:val="22"/>
                <w:szCs w:val="22"/>
              </w:rPr>
              <w:t>Plus lent</w:t>
            </w:r>
          </w:p>
        </w:tc>
      </w:tr>
      <w:tr w:rsidR="00A064E0" w:rsidRPr="004F222C" w14:paraId="3CF8177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8AAE2" w14:textId="77777777" w:rsidR="003A407D" w:rsidRPr="004F222C" w:rsidRDefault="003A407D" w:rsidP="0096176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06902" w14:textId="77777777" w:rsidR="003A407D" w:rsidRPr="004F222C" w:rsidRDefault="003A407D" w:rsidP="0096176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94173" w14:textId="77777777" w:rsidR="003A407D" w:rsidRPr="004F222C" w:rsidRDefault="003A407D" w:rsidP="0096176C">
            <w:r w:rsidRPr="004F222C">
              <w:rPr>
                <w:rFonts w:ascii="Arial" w:hAnsi="Arial" w:cs="Arial"/>
                <w:color w:val="000000"/>
                <w:sz w:val="22"/>
                <w:szCs w:val="22"/>
              </w:rPr>
              <w:t>L</w:t>
            </w:r>
            <w:r>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0BCD0" w14:textId="77777777" w:rsidR="003A407D" w:rsidRPr="004F222C" w:rsidRDefault="003A407D" w:rsidP="0096176C"/>
        </w:tc>
      </w:tr>
      <w:tr w:rsidR="00A064E0" w:rsidRPr="004F222C" w14:paraId="7DC51CEE" w14:textId="77777777" w:rsidTr="0096176C">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9B210"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0DB44" w14:textId="5DAC2EF6" w:rsidR="003A407D" w:rsidRPr="004F222C" w:rsidRDefault="00A064E0" w:rsidP="0096176C">
            <w:r>
              <w:rPr>
                <w:rFonts w:ascii="Arial" w:hAnsi="Arial" w:cs="Arial"/>
                <w:color w:val="000000"/>
                <w:sz w:val="22"/>
                <w:szCs w:val="22"/>
              </w:rPr>
              <w:t>Peu portable sur des plateformes de déploi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8962D" w14:textId="77777777" w:rsidR="003A407D" w:rsidRPr="004F222C" w:rsidRDefault="003A407D" w:rsidP="0096176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5E0FE" w14:textId="77777777" w:rsidR="003A407D" w:rsidRPr="004F222C" w:rsidRDefault="003A407D" w:rsidP="0096176C"/>
        </w:tc>
      </w:tr>
      <w:tr w:rsidR="00A064E0" w:rsidRPr="004F222C" w14:paraId="21A8E0B7"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3C5B2"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3F6D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139EC" w14:textId="77777777" w:rsidR="003A407D" w:rsidRPr="004F222C" w:rsidRDefault="003A407D" w:rsidP="0096176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7E5D4" w14:textId="77777777" w:rsidR="003A407D" w:rsidRPr="004F222C" w:rsidRDefault="003A407D" w:rsidP="0096176C"/>
        </w:tc>
      </w:tr>
      <w:tr w:rsidR="00A064E0" w:rsidRPr="004F222C" w14:paraId="030404B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19921"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C8039"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E080" w14:textId="77777777" w:rsidR="003A407D" w:rsidRPr="004F222C" w:rsidRDefault="003A407D" w:rsidP="0096176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46784" w14:textId="77777777" w:rsidR="003A407D" w:rsidRPr="004F222C" w:rsidRDefault="003A407D" w:rsidP="0096176C"/>
        </w:tc>
      </w:tr>
    </w:tbl>
    <w:p w14:paraId="4C352762" w14:textId="537FFA97" w:rsidR="003A407D" w:rsidRPr="004F222C" w:rsidRDefault="003A407D" w:rsidP="003A407D">
      <w:pPr>
        <w:pStyle w:val="Lgende"/>
        <w:jc w:val="center"/>
      </w:pPr>
      <w:bookmarkStart w:id="93" w:name="_Toc12956557"/>
      <w:r>
        <w:t xml:space="preserve">Tableau </w:t>
      </w:r>
      <w:r w:rsidR="00521874">
        <w:fldChar w:fldCharType="begin"/>
      </w:r>
      <w:r w:rsidR="00521874">
        <w:instrText xml:space="preserve"> SEQ Tableau \* ARABIC </w:instrText>
      </w:r>
      <w:r w:rsidR="00521874">
        <w:fldChar w:fldCharType="separate"/>
      </w:r>
      <w:r w:rsidR="005C4995">
        <w:rPr>
          <w:noProof/>
        </w:rPr>
        <w:t>9</w:t>
      </w:r>
      <w:r w:rsidR="00521874">
        <w:rPr>
          <w:noProof/>
        </w:rPr>
        <w:fldChar w:fldCharType="end"/>
      </w:r>
      <w:r>
        <w:t xml:space="preserve"> - Avantages et inconvénients de la containerisation de l'exécution.</w:t>
      </w:r>
      <w:bookmarkEnd w:id="93"/>
    </w:p>
    <w:p w14:paraId="3A5F54AB" w14:textId="5400F51A" w:rsidR="003A407D" w:rsidRPr="004F222C" w:rsidRDefault="003A407D" w:rsidP="004C07A8"/>
    <w:p w14:paraId="764009DF" w14:textId="77777777" w:rsidR="003A407D" w:rsidRDefault="003A407D" w:rsidP="003A407D">
      <w:pPr>
        <w:pStyle w:val="VRAINORMAL"/>
        <w:ind w:firstLine="0"/>
      </w:pPr>
      <w:r w:rsidRPr="004F222C">
        <w:t xml:space="preserve">Comme le montre la figure </w:t>
      </w:r>
      <w:r w:rsidRPr="004F222C">
        <w:rPr>
          <w:color w:val="FF0000"/>
        </w:rPr>
        <w:t>N</w:t>
      </w:r>
      <w:r w:rsidRPr="004F222C">
        <w:t>, la containerisation de l</w:t>
      </w:r>
      <w:r>
        <w:t>’</w:t>
      </w:r>
      <w:r w:rsidRPr="004F222C">
        <w:t>exécution est largement plus profitable que l</w:t>
      </w:r>
      <w:r>
        <w:t>’</w:t>
      </w:r>
      <w:r w:rsidRPr="004F222C">
        <w:t>exécution sur le serveur hôte. La seule chose qui pourrait poser problème est le temps d</w:t>
      </w:r>
      <w:r>
        <w:t>’</w:t>
      </w:r>
      <w:r w:rsidRPr="004F222C">
        <w:t>exécution (</w:t>
      </w:r>
      <w:r w:rsidRPr="004F222C">
        <w:rPr>
          <w:color w:val="FF0000"/>
        </w:rPr>
        <w:t>voir fig. N</w:t>
      </w:r>
      <w:r w:rsidRPr="004F222C">
        <w:t>), mais c’est un mince sacrifice pour les avantages que nous apporte les containers</w:t>
      </w:r>
    </w:p>
    <w:p w14:paraId="11C7A37B" w14:textId="77777777" w:rsidR="003A407D" w:rsidRPr="007C1FFA" w:rsidRDefault="003A407D" w:rsidP="003A407D">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32D755B7" w14:textId="77777777" w:rsidR="003A407D" w:rsidRPr="007C1FFA" w:rsidRDefault="003A407D" w:rsidP="003A407D">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0A001185" w14:textId="77777777" w:rsidR="003A407D" w:rsidRPr="007C1FFA" w:rsidRDefault="003A407D" w:rsidP="003A407D"/>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3A407D" w:rsidRPr="004F222C" w14:paraId="14B19645"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CCC18" w14:textId="77777777" w:rsidR="003A407D" w:rsidRPr="004F222C" w:rsidRDefault="003A407D" w:rsidP="0096176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E9812" w14:textId="77777777" w:rsidR="003A407D" w:rsidRPr="004F222C" w:rsidRDefault="003A407D" w:rsidP="0096176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CE533" w14:textId="77777777" w:rsidR="003A407D" w:rsidRPr="004F222C" w:rsidRDefault="003A407D" w:rsidP="0096176C">
            <w:r w:rsidRPr="004F222C">
              <w:rPr>
                <w:rFonts w:ascii="Arial" w:hAnsi="Arial" w:cs="Arial"/>
                <w:color w:val="000000"/>
                <w:sz w:val="22"/>
                <w:szCs w:val="22"/>
              </w:rPr>
              <w:t>Java</w:t>
            </w:r>
          </w:p>
        </w:tc>
      </w:tr>
      <w:tr w:rsidR="003A407D" w:rsidRPr="004F222C" w14:paraId="413F3791"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E8624"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D124F"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424A9" w14:textId="77777777" w:rsidR="003A407D" w:rsidRPr="004F222C" w:rsidRDefault="003A407D" w:rsidP="0096176C"/>
        </w:tc>
      </w:tr>
      <w:tr w:rsidR="003A407D" w:rsidRPr="004F222C" w14:paraId="66AB2E1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39D27" w14:textId="77777777" w:rsidR="003A407D" w:rsidRPr="004F222C" w:rsidRDefault="003A407D" w:rsidP="0096176C">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0B517" w14:textId="77777777" w:rsidR="003A407D" w:rsidRPr="004F222C" w:rsidRDefault="003A407D" w:rsidP="0096176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FF79D" w14:textId="77777777" w:rsidR="003A407D" w:rsidRPr="004F222C" w:rsidRDefault="003A407D" w:rsidP="0096176C">
            <w:r w:rsidRPr="004F222C">
              <w:rPr>
                <w:rFonts w:ascii="Arial" w:hAnsi="Arial" w:cs="Arial"/>
                <w:color w:val="000000"/>
                <w:sz w:val="22"/>
                <w:szCs w:val="22"/>
              </w:rPr>
              <w:t>1,5</w:t>
            </w:r>
            <w:r>
              <w:rPr>
                <w:rFonts w:ascii="Arial" w:hAnsi="Arial" w:cs="Arial"/>
                <w:color w:val="000000"/>
                <w:sz w:val="22"/>
                <w:szCs w:val="22"/>
              </w:rPr>
              <w:t>34</w:t>
            </w:r>
          </w:p>
        </w:tc>
      </w:tr>
      <w:tr w:rsidR="003A407D" w:rsidRPr="004F222C" w14:paraId="07823FA6"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3B2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E12EC"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8BC06" w14:textId="77777777" w:rsidR="003A407D" w:rsidRPr="004F222C" w:rsidRDefault="003A407D" w:rsidP="0096176C"/>
        </w:tc>
      </w:tr>
      <w:tr w:rsidR="003A407D" w:rsidRPr="004F222C" w14:paraId="6659C70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07462" w14:textId="77777777" w:rsidR="003A407D" w:rsidRPr="004F222C" w:rsidRDefault="003A407D" w:rsidP="0096176C">
            <w:r w:rsidRPr="004F222C">
              <w:rPr>
                <w:rFonts w:ascii="Arial" w:hAnsi="Arial" w:cs="Arial"/>
                <w:color w:val="000000"/>
                <w:sz w:val="22"/>
                <w:szCs w:val="22"/>
              </w:rPr>
              <w:t xml:space="preserve">Container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DAC78" w14:textId="77777777" w:rsidR="003A407D" w:rsidRPr="004F222C" w:rsidRDefault="003A407D" w:rsidP="0096176C">
            <w:r w:rsidRPr="004F222C">
              <w:rPr>
                <w:rFonts w:ascii="Arial" w:hAnsi="Arial" w:cs="Arial"/>
                <w:color w:val="000000"/>
                <w:sz w:val="22"/>
                <w:szCs w:val="22"/>
              </w:rPr>
              <w:t>1,</w:t>
            </w:r>
            <w:r>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E3B68" w14:textId="77777777" w:rsidR="003A407D" w:rsidRPr="004F222C" w:rsidRDefault="003A407D" w:rsidP="0096176C">
            <w:r w:rsidRPr="004F222C">
              <w:rPr>
                <w:rFonts w:ascii="Arial" w:hAnsi="Arial" w:cs="Arial"/>
                <w:color w:val="000000"/>
                <w:sz w:val="22"/>
                <w:szCs w:val="22"/>
              </w:rPr>
              <w:t>2.2</w:t>
            </w:r>
            <w:r>
              <w:rPr>
                <w:rFonts w:ascii="Arial" w:hAnsi="Arial" w:cs="Arial"/>
                <w:color w:val="000000"/>
                <w:sz w:val="22"/>
                <w:szCs w:val="22"/>
              </w:rPr>
              <w:t>76</w:t>
            </w:r>
          </w:p>
        </w:tc>
      </w:tr>
    </w:tbl>
    <w:p w14:paraId="1D34D42C" w14:textId="15EAFD37" w:rsidR="003A407D" w:rsidRPr="007C1FFA" w:rsidRDefault="003A407D" w:rsidP="003A407D">
      <w:pPr>
        <w:pStyle w:val="Lgende"/>
        <w:jc w:val="center"/>
      </w:pPr>
      <w:bookmarkStart w:id="94" w:name="_Toc12956558"/>
      <w:r>
        <w:t xml:space="preserve">Tableau </w:t>
      </w:r>
      <w:r w:rsidR="00521874">
        <w:fldChar w:fldCharType="begin"/>
      </w:r>
      <w:r w:rsidR="00521874">
        <w:instrText xml:space="preserve"> SEQ Tableau \* ARABIC </w:instrText>
      </w:r>
      <w:r w:rsidR="00521874">
        <w:fldChar w:fldCharType="separate"/>
      </w:r>
      <w:r w:rsidR="005C4995">
        <w:rPr>
          <w:noProof/>
        </w:rPr>
        <w:t>10</w:t>
      </w:r>
      <w:r w:rsidR="00521874">
        <w:rPr>
          <w:noProof/>
        </w:rPr>
        <w:fldChar w:fldCharType="end"/>
      </w:r>
      <w:r>
        <w:t xml:space="preserve"> - Mesures, Exécution containerisée vs </w:t>
      </w:r>
      <w:proofErr w:type="spellStart"/>
      <w:r>
        <w:t>hostée</w:t>
      </w:r>
      <w:bookmarkEnd w:id="94"/>
      <w:proofErr w:type="spellEnd"/>
    </w:p>
    <w:p w14:paraId="0EBC6F28" w14:textId="2B38391A" w:rsidR="003A407D" w:rsidRPr="004F222C" w:rsidRDefault="003A407D" w:rsidP="003A407D">
      <w:pPr>
        <w:pStyle w:val="VRAINORMAL"/>
        <w:ind w:firstLine="0"/>
      </w:pPr>
      <w:r w:rsidRPr="004F222C">
        <w:t>Un des points importants relevé dans les avantages de la containerisation (</w:t>
      </w:r>
      <w:r w:rsidRPr="004F222C">
        <w:rPr>
          <w:color w:val="FF0000"/>
        </w:rPr>
        <w:t>voir fig. N</w:t>
      </w:r>
      <w:r w:rsidRPr="004F222C">
        <w:t xml:space="preserve">), c’est que l’on peut créer une image pour des besoins bien spécifiques. En effet, dans le cadre de DojoHepia, j’ai dû créer deux images qui </w:t>
      </w:r>
      <w:r w:rsidR="00A064E0">
        <w:t>contenaient</w:t>
      </w:r>
      <w:r w:rsidRPr="004F222C">
        <w:t xml:space="preserve"> les outils nécessaires à l</w:t>
      </w:r>
      <w:r>
        <w:t>’</w:t>
      </w:r>
      <w:r w:rsidRPr="004F222C">
        <w:t>exécution des langages Java et Python.</w:t>
      </w:r>
    </w:p>
    <w:p w14:paraId="4F2A93E2" w14:textId="77777777" w:rsidR="006D6CD1" w:rsidRPr="005F0BCA" w:rsidRDefault="006D6CD1" w:rsidP="006D6CD1">
      <w:pPr>
        <w:spacing w:after="160" w:line="259" w:lineRule="auto"/>
      </w:pPr>
    </w:p>
    <w:p w14:paraId="3CD6FC72" w14:textId="5CA55E96" w:rsidR="006D6CD1" w:rsidRPr="006D6CD1" w:rsidRDefault="006D6CD1" w:rsidP="006D6CD1">
      <w:pPr>
        <w:pStyle w:val="Titre2"/>
        <w:rPr>
          <w:lang w:val="en-US"/>
        </w:rPr>
      </w:pPr>
      <w:bookmarkStart w:id="95" w:name="_Toc12958830"/>
      <w:r>
        <w:rPr>
          <w:lang w:val="en-US"/>
        </w:rPr>
        <w:t>Les images</w:t>
      </w:r>
      <w:bookmarkEnd w:id="95"/>
    </w:p>
    <w:p w14:paraId="6E011CD5" w14:textId="6F4B7511" w:rsidR="003A407D" w:rsidRPr="00FC27BA" w:rsidRDefault="003A407D" w:rsidP="003A407D">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BBC0646" w14:textId="77777777" w:rsidR="003A407D" w:rsidRPr="00FC27BA" w:rsidRDefault="003A407D" w:rsidP="003A407D">
      <w:pPr>
        <w:pStyle w:val="LISTING"/>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37497EAD" w14:textId="6143410A" w:rsidR="003A407D" w:rsidRDefault="003A407D" w:rsidP="003A407D">
      <w:pPr>
        <w:pStyle w:val="Lgende"/>
        <w:jc w:val="center"/>
      </w:pPr>
      <w:bookmarkStart w:id="96" w:name="_Ref11680465"/>
      <w:bookmarkStart w:id="97" w:name="_Toc12956565"/>
      <w:r>
        <w:t xml:space="preserve">Listing </w:t>
      </w:r>
      <w:r w:rsidR="00521874">
        <w:fldChar w:fldCharType="begin"/>
      </w:r>
      <w:r w:rsidR="00521874">
        <w:instrText xml:space="preserve"> SEQ Listing \* ARABIC </w:instrText>
      </w:r>
      <w:r w:rsidR="00521874">
        <w:fldChar w:fldCharType="separate"/>
      </w:r>
      <w:r w:rsidR="005C4995">
        <w:rPr>
          <w:noProof/>
        </w:rPr>
        <w:t>5</w:t>
      </w:r>
      <w:r w:rsidR="00521874">
        <w:rPr>
          <w:noProof/>
        </w:rPr>
        <w:fldChar w:fldCharType="end"/>
      </w:r>
      <w:bookmarkEnd w:id="96"/>
      <w:r>
        <w:t xml:space="preserve"> - Dockerfile de l'image python</w:t>
      </w:r>
      <w:bookmarkEnd w:id="97"/>
    </w:p>
    <w:p w14:paraId="6538BAAB" w14:textId="07B9107B" w:rsidR="003A407D" w:rsidRPr="00772F8C" w:rsidRDefault="003A407D" w:rsidP="003A407D">
      <w:pPr>
        <w:pStyle w:val="VRAINORMAL"/>
        <w:ind w:firstLine="0"/>
      </w:pPr>
      <w:r w:rsidRPr="00840C98">
        <w:t>Comme le montre le Docke</w:t>
      </w:r>
      <w:r>
        <w:t>r</w:t>
      </w:r>
      <w:r w:rsidRPr="00840C98">
        <w:t xml:space="preserve">file (fichier permettant de construire une image, voir </w:t>
      </w:r>
      <w:hyperlink r:id="rId44" w:history="1">
        <w:r w:rsidRPr="00840C98">
          <w:rPr>
            <w:rStyle w:val="Lienhypertexte"/>
          </w:rPr>
          <w:t>https://docs.docker.com/engine/reference/builder/</w:t>
        </w:r>
      </w:hyperlink>
      <w:r w:rsidRPr="00840C98">
        <w:t>,</w:t>
      </w:r>
      <w:r>
        <w:t xml:space="preserve"> </w:t>
      </w:r>
      <w:r>
        <w:fldChar w:fldCharType="begin"/>
      </w:r>
      <w:r>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fldChar w:fldCharType="separate"/>
      </w:r>
      <w:r w:rsidRPr="00840C98">
        <w:rPr>
          <w:lang w:val="fr-FR"/>
        </w:rPr>
        <w:t>(</w:t>
      </w:r>
      <w:r w:rsidRPr="00840C98">
        <w:rPr>
          <w:i/>
          <w:iCs/>
          <w:lang w:val="fr-FR"/>
        </w:rPr>
        <w:t>Docker documentation - Dockerfile</w:t>
      </w:r>
      <w:r w:rsidRPr="00840C98">
        <w:rPr>
          <w:lang w:val="fr-FR"/>
        </w:rPr>
        <w:t xml:space="preserve"> 2019)</w:t>
      </w:r>
      <w:r>
        <w:fldChar w:fldCharType="end"/>
      </w:r>
      <w:r w:rsidRPr="00840C98">
        <w:t xml:space="preserve">) du </w:t>
      </w:r>
      <w:fldSimple w:instr=" REF _Ref11680465  \* MERGEFORMAT ">
        <w:r w:rsidR="005C4995">
          <w:t>Listing 5</w:t>
        </w:r>
      </w:fldSimple>
      <w:r w:rsidRPr="00840C98">
        <w:t xml:space="preserve">, l’image python est basée sur ‘python’ qui est une image déjà présente sur </w:t>
      </w:r>
      <w:r w:rsidRPr="00840C98">
        <w:lastRenderedPageBreak/>
        <w:t>Dockerhub (</w:t>
      </w:r>
      <w:hyperlink r:id="rId45" w:history="1">
        <w:r w:rsidRPr="00840C98">
          <w:rPr>
            <w:rStyle w:val="Lienhypertexte"/>
          </w:rPr>
          <w:t>www.hub.docker.io</w:t>
        </w:r>
      </w:hyperlink>
      <w:r w:rsidRPr="00840C98">
        <w:t xml:space="preserve">, </w:t>
      </w:r>
      <w:r w:rsidRPr="00840C98">
        <w:fldChar w:fldCharType="begin"/>
      </w:r>
      <w:r>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Pr="00840C98">
        <w:fldChar w:fldCharType="separate"/>
      </w:r>
      <w:r w:rsidRPr="00840C98">
        <w:rPr>
          <w:lang w:val="fr-FR"/>
        </w:rPr>
        <w:t>(</w:t>
      </w:r>
      <w:r w:rsidRPr="00840C98">
        <w:rPr>
          <w:i/>
          <w:iCs/>
          <w:lang w:val="fr-FR"/>
        </w:rPr>
        <w:t>Docker Hub</w:t>
      </w:r>
      <w:r w:rsidRPr="00840C98">
        <w:rPr>
          <w:lang w:val="fr-FR"/>
        </w:rPr>
        <w:t xml:space="preserve"> 2019)</w:t>
      </w:r>
      <w:r w:rsidRPr="00840C98">
        <w:fldChar w:fldCharType="end"/>
      </w:r>
      <w:r w:rsidRPr="00840C98">
        <w:t xml:space="preserve">), Cela permet d’avoir une image python stable et complète. Il suffit juste d’ajouter la librairie d’assertion. La commande « RUN </w:t>
      </w:r>
      <w:proofErr w:type="spellStart"/>
      <w:r w:rsidRPr="00840C98">
        <w:t>mkdir</w:t>
      </w:r>
      <w:proofErr w:type="spellEnd"/>
      <w:r w:rsidRPr="00840C98">
        <w:t xml:space="preserve"> /</w:t>
      </w:r>
      <w:proofErr w:type="spellStart"/>
      <w:r w:rsidRPr="00840C98">
        <w:t>env</w:t>
      </w:r>
      <w:proofErr w:type="spellEnd"/>
      <w:r w:rsidRPr="00840C98">
        <w:t xml:space="preserve">/ » créer un </w:t>
      </w:r>
      <w:r>
        <w:t xml:space="preserve">répertoire </w:t>
      </w:r>
      <w:r w:rsidRPr="00840C98">
        <w:t>à la racine de l’image nommé</w:t>
      </w:r>
      <w:r w:rsidR="00A064E0">
        <w:t>e</w:t>
      </w:r>
      <w:r w:rsidRPr="00840C98">
        <w:t xml:space="preserve"> « </w:t>
      </w:r>
      <w:proofErr w:type="spellStart"/>
      <w:r w:rsidRPr="00840C98">
        <w:t>env</w:t>
      </w:r>
      <w:proofErr w:type="spellEnd"/>
      <w:r w:rsidRPr="00840C98">
        <w:t xml:space="preserve"> », c’est ce </w:t>
      </w:r>
      <w:r>
        <w:t xml:space="preserve">répertoire </w:t>
      </w:r>
      <w:r w:rsidRPr="00840C98">
        <w:t xml:space="preserve">qui sera attaché au </w:t>
      </w:r>
      <w:r>
        <w:t xml:space="preserve">répertoire </w:t>
      </w:r>
      <w:r w:rsidRPr="00840C98">
        <w:t>partagé lors de la création du container (voir section « </w:t>
      </w:r>
      <w:r>
        <w:t xml:space="preserve">Répertoire </w:t>
      </w:r>
      <w:r w:rsidRPr="00840C98">
        <w:t>partagé, attaché au container »).</w:t>
      </w:r>
    </w:p>
    <w:p w14:paraId="4C5E2C1B" w14:textId="77777777" w:rsidR="003A407D" w:rsidRPr="000246F6" w:rsidRDefault="003A407D" w:rsidP="003A407D">
      <w:pPr>
        <w:pStyle w:val="VRAINORMAL"/>
        <w:ind w:firstLine="0"/>
        <w:rPr>
          <w:u w:val="single"/>
        </w:rPr>
      </w:pPr>
    </w:p>
    <w:p w14:paraId="53CED68F" w14:textId="77777777" w:rsidR="003A407D" w:rsidRPr="00020D64" w:rsidRDefault="003A407D" w:rsidP="003A407D">
      <w:pPr>
        <w:pStyle w:val="VRAINORMAL"/>
        <w:ind w:firstLine="0"/>
        <w:rPr>
          <w:u w:val="single"/>
          <w:lang w:val="en-US"/>
        </w:rPr>
      </w:pPr>
      <w:proofErr w:type="spellStart"/>
      <w:r w:rsidRPr="00020D64">
        <w:rPr>
          <w:u w:val="single"/>
          <w:lang w:val="en-US"/>
        </w:rPr>
        <w:t>L’image</w:t>
      </w:r>
      <w:proofErr w:type="spellEnd"/>
      <w:r w:rsidRPr="00020D64">
        <w:rPr>
          <w:u w:val="single"/>
          <w:lang w:val="en-US"/>
        </w:rPr>
        <w:t xml:space="preserve"> Java</w:t>
      </w:r>
    </w:p>
    <w:p w14:paraId="410A021E" w14:textId="77777777" w:rsidR="003A407D" w:rsidRPr="00840C98" w:rsidRDefault="003A407D" w:rsidP="003A407D">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38000E64" w14:textId="7861A489" w:rsidR="003A407D" w:rsidRDefault="003A407D" w:rsidP="003A407D">
      <w:pPr>
        <w:pStyle w:val="Lgende"/>
        <w:jc w:val="center"/>
      </w:pPr>
      <w:bookmarkStart w:id="98" w:name="_Toc12956566"/>
      <w:r>
        <w:t xml:space="preserve">Listing </w:t>
      </w:r>
      <w:r w:rsidR="00521874">
        <w:fldChar w:fldCharType="begin"/>
      </w:r>
      <w:r w:rsidR="00521874">
        <w:instrText xml:space="preserve"> SEQ Listing \* ARABIC </w:instrText>
      </w:r>
      <w:r w:rsidR="00521874">
        <w:fldChar w:fldCharType="separate"/>
      </w:r>
      <w:r w:rsidR="005C4995">
        <w:rPr>
          <w:noProof/>
        </w:rPr>
        <w:t>6</w:t>
      </w:r>
      <w:r w:rsidR="00521874">
        <w:rPr>
          <w:noProof/>
        </w:rPr>
        <w:fldChar w:fldCharType="end"/>
      </w:r>
      <w:r>
        <w:t xml:space="preserve"> - Dockerfile de l'image java</w:t>
      </w:r>
      <w:bookmarkEnd w:id="98"/>
    </w:p>
    <w:p w14:paraId="7534F5D4" w14:textId="77777777" w:rsidR="003A407D" w:rsidRDefault="003A407D" w:rsidP="003A407D">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est un peu plus complexe. Premièrement, l’image ne se base pas sur des images comme « </w:t>
      </w:r>
      <w:proofErr w:type="spellStart"/>
      <w:r>
        <w:t>openjdk</w:t>
      </w:r>
      <w:proofErr w:type="spellEnd"/>
      <w:r>
        <w:t xml:space="preserve"> » ou « java » déjà existantes sur le dockerhub. En effet, l’image se base sur l’image Ubuntu 14.04, qui me permet d’installer  sans trop de complexité le </w:t>
      </w:r>
      <w:proofErr w:type="spellStart"/>
      <w:r>
        <w:t>jdk</w:t>
      </w:r>
      <w:proofErr w:type="spellEnd"/>
      <w:r>
        <w:t xml:space="preserve"> d’oracle </w:t>
      </w:r>
      <w:r>
        <w:fldChar w:fldCharType="begin"/>
      </w:r>
      <w:r>
        <w:instrText xml:space="preserve"> ADDIN ZOTERO_ITEM CSL_CITATION {"citationID":"K4a24CQN","properties":{"formattedCitation":"({\\i{}Java SE Development Kit 11} 2019)","plainCitation":"(Java SE Development Kit 11 2019)","noteIndex":0},"citationItems":[{"id":86,"uris":["http://zotero.org/users/local/6OwvRo0M/items/D4Q68WE4"],"uri":["http://zotero.org/users/local/6OwvRo0M/items/D4Q68WE4"],"itemData":{"id":86,"type":"webpage","title":"Java SE Development Kit 11","URL":"https://www.oracle.com/technetwork/java/javase/downloads/jdk11-downloads-5066655.html","issued":{"date-parts":[["2019"]]},"accessed":{"date-parts":[["2019",6,17]]}}}],"schema":"https://github.com/citation-style-language/schema/raw/master/csl-citation.json"} </w:instrText>
      </w:r>
      <w:r>
        <w:fldChar w:fldCharType="separate"/>
      </w:r>
      <w:r w:rsidRPr="007C763E">
        <w:rPr>
          <w:lang w:val="fr-FR"/>
        </w:rPr>
        <w:t>(</w:t>
      </w:r>
      <w:r w:rsidRPr="007C763E">
        <w:rPr>
          <w:i/>
          <w:iCs/>
          <w:lang w:val="fr-FR"/>
        </w:rPr>
        <w:t xml:space="preserve">Java SE </w:t>
      </w:r>
      <w:proofErr w:type="spellStart"/>
      <w:r w:rsidRPr="007C763E">
        <w:rPr>
          <w:i/>
          <w:iCs/>
          <w:lang w:val="fr-FR"/>
        </w:rPr>
        <w:t>Development</w:t>
      </w:r>
      <w:proofErr w:type="spellEnd"/>
      <w:r w:rsidRPr="007C763E">
        <w:rPr>
          <w:i/>
          <w:iCs/>
          <w:lang w:val="fr-FR"/>
        </w:rPr>
        <w:t xml:space="preserve"> Kit 11</w:t>
      </w:r>
      <w:r w:rsidRPr="007C763E">
        <w:rPr>
          <w:lang w:val="fr-FR"/>
        </w:rPr>
        <w:t xml:space="preserve"> 2019)</w:t>
      </w:r>
      <w:r>
        <w:fldChar w:fldCharType="end"/>
      </w:r>
      <w:r>
        <w:t xml:space="preserve">, qui lui, me permet de compiler et exécuter le langage java. Il se charge aussi d’ajouter le fichier </w:t>
      </w:r>
      <w:r w:rsidRPr="00800DBA">
        <w:rPr>
          <w:color w:val="C00000"/>
        </w:rPr>
        <w:t>.</w:t>
      </w:r>
      <w:proofErr w:type="spellStart"/>
      <w:r w:rsidRPr="00800DBA">
        <w:rPr>
          <w:color w:val="C00000"/>
        </w:rPr>
        <w:t>bashrc</w:t>
      </w:r>
      <w:proofErr w:type="spellEnd"/>
      <w:r>
        <w:rPr>
          <w:color w:val="C00000"/>
        </w:rPr>
        <w:t xml:space="preserve"> </w:t>
      </w:r>
      <w:r>
        <w:t>(voir Listing N), qui permettra de référencer le jar de la librairie d’assertion (Junit5) plus tard, lors de la création du container.</w:t>
      </w:r>
    </w:p>
    <w:p w14:paraId="0BC7CE9D" w14:textId="77777777" w:rsidR="003A407D" w:rsidRDefault="003A407D" w:rsidP="003A407D">
      <w:pPr>
        <w:pStyle w:val="LISTING"/>
      </w:pPr>
      <w:r>
        <w:rPr>
          <w:rFonts w:eastAsiaTheme="minorHAnsi"/>
          <w:lang w:val="fr-FR" w:eastAsia="en-US"/>
        </w:rPr>
        <w:t>export CLASSPATH=junit-4.10.jar:.</w:t>
      </w:r>
    </w:p>
    <w:p w14:paraId="0B4E159C" w14:textId="276A2D1E" w:rsidR="003A407D" w:rsidRDefault="003A407D" w:rsidP="003A407D">
      <w:pPr>
        <w:pStyle w:val="Lgende"/>
        <w:jc w:val="center"/>
      </w:pPr>
      <w:bookmarkStart w:id="99" w:name="_Toc12956567"/>
      <w:r>
        <w:t xml:space="preserve">Listing </w:t>
      </w:r>
      <w:r w:rsidR="00521874">
        <w:fldChar w:fldCharType="begin"/>
      </w:r>
      <w:r w:rsidR="00521874">
        <w:instrText xml:space="preserve"> SEQ Listing \* ARABIC </w:instrText>
      </w:r>
      <w:r w:rsidR="00521874">
        <w:fldChar w:fldCharType="separate"/>
      </w:r>
      <w:r w:rsidR="005C4995">
        <w:rPr>
          <w:noProof/>
        </w:rPr>
        <w:t>7</w:t>
      </w:r>
      <w:r w:rsidR="00521874">
        <w:rPr>
          <w:noProof/>
        </w:rPr>
        <w:fldChar w:fldCharType="end"/>
      </w:r>
      <w:r>
        <w:t xml:space="preserve"> - Contenu du fichier .</w:t>
      </w:r>
      <w:proofErr w:type="spellStart"/>
      <w:r>
        <w:t>bashrc</w:t>
      </w:r>
      <w:bookmarkEnd w:id="99"/>
      <w:proofErr w:type="spellEnd"/>
    </w:p>
    <w:p w14:paraId="4D9FBA78" w14:textId="77777777" w:rsidR="003A407D" w:rsidRDefault="003A407D" w:rsidP="003A407D">
      <w:pPr>
        <w:pStyle w:val="VRAINORMAL"/>
        <w:ind w:firstLine="0"/>
      </w:pPr>
      <w:r>
        <w:t xml:space="preserve">Le répertoire partagé (voir aussi plus bas, dans la partie « Répertoire </w:t>
      </w:r>
      <w:r w:rsidRPr="006A7710">
        <w:rPr>
          <w:u w:val="single"/>
        </w:rPr>
        <w:t>partagé, attaché au container</w:t>
      </w:r>
      <w:r>
        <w:rPr>
          <w:u w:val="single"/>
        </w:rPr>
        <w:t> »</w:t>
      </w:r>
      <w:r>
        <w:t xml:space="preserve">) sur la machine hôte contient déjà deux fichiers, « java_test.sh », qui est une petite suite de commande </w:t>
      </w:r>
      <w:proofErr w:type="spellStart"/>
      <w:r>
        <w:t>bash</w:t>
      </w:r>
      <w:proofErr w:type="spellEnd"/>
      <w:r>
        <w:t xml:space="preserve"> (voir Listing N), permettant d’effectuer des actions utiles avant de pouvoir correctement utiliser le container, et le .jar de </w:t>
      </w:r>
      <w:proofErr w:type="spellStart"/>
      <w:r>
        <w:t>junit</w:t>
      </w:r>
      <w:proofErr w:type="spellEnd"/>
      <w:r>
        <w:t>.</w:t>
      </w:r>
    </w:p>
    <w:p w14:paraId="03C15B4C" w14:textId="77777777" w:rsidR="003A407D" w:rsidRDefault="003A407D" w:rsidP="003A407D">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2BD833F3" w14:textId="77777777" w:rsidR="003A407D" w:rsidRDefault="003A407D" w:rsidP="003A407D">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204DB3BE" w14:textId="77777777" w:rsidR="003A407D" w:rsidRPr="000246F6" w:rsidRDefault="003A407D" w:rsidP="003A407D">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5FF537EB" w14:textId="77777777" w:rsidR="003A407D" w:rsidRPr="000246F6" w:rsidRDefault="003A407D" w:rsidP="003A407D">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5D6F1F8A" w14:textId="38C07545" w:rsidR="003A407D" w:rsidRDefault="003A407D" w:rsidP="003A407D">
      <w:pPr>
        <w:pStyle w:val="Lgende"/>
        <w:jc w:val="center"/>
      </w:pPr>
      <w:bookmarkStart w:id="100" w:name="_Toc12956568"/>
      <w:r>
        <w:t xml:space="preserve">Listing </w:t>
      </w:r>
      <w:r w:rsidR="00521874">
        <w:fldChar w:fldCharType="begin"/>
      </w:r>
      <w:r w:rsidR="00521874">
        <w:instrText xml:space="preserve"> SEQ Listing \* ARABIC </w:instrText>
      </w:r>
      <w:r w:rsidR="00521874">
        <w:fldChar w:fldCharType="separate"/>
      </w:r>
      <w:r w:rsidR="005C4995">
        <w:rPr>
          <w:noProof/>
        </w:rPr>
        <w:t>8</w:t>
      </w:r>
      <w:r w:rsidR="00521874">
        <w:rPr>
          <w:noProof/>
        </w:rPr>
        <w:fldChar w:fldCharType="end"/>
      </w:r>
      <w:r>
        <w:t xml:space="preserve"> - Contenu du fichier java_test.sh</w:t>
      </w:r>
      <w:bookmarkEnd w:id="100"/>
    </w:p>
    <w:p w14:paraId="7829109D" w14:textId="77777777" w:rsidR="00BD6114" w:rsidRDefault="00BD6114" w:rsidP="003A407D">
      <w:pPr>
        <w:pStyle w:val="VRAINORMAL"/>
        <w:ind w:firstLine="0"/>
        <w:rPr>
          <w:u w:val="single"/>
        </w:rPr>
      </w:pPr>
    </w:p>
    <w:p w14:paraId="0B19E3ED" w14:textId="00EBFBD7" w:rsidR="003A407D" w:rsidRPr="003A68B8" w:rsidRDefault="003A407D" w:rsidP="003A407D">
      <w:pPr>
        <w:pStyle w:val="VRAINORMAL"/>
        <w:ind w:firstLine="0"/>
        <w:rPr>
          <w:u w:val="single"/>
        </w:rPr>
      </w:pPr>
      <w:r w:rsidRPr="003A68B8">
        <w:rPr>
          <w:u w:val="single"/>
        </w:rPr>
        <w:lastRenderedPageBreak/>
        <w:t>Répertoire partagé, attaché au container</w:t>
      </w:r>
    </w:p>
    <w:p w14:paraId="7B49B90F" w14:textId="77777777" w:rsidR="003A407D" w:rsidRPr="004F222C" w:rsidRDefault="003A407D" w:rsidP="003A407D">
      <w:pPr>
        <w:pStyle w:val="VRAINORMAL"/>
        <w:ind w:firstLine="0"/>
      </w:pPr>
      <w:r w:rsidRPr="002D26AA">
        <w:t>Pour que les containers puissent utiliser les ressources générées par le service de compilation, celui-ci les stockent dans un répertoire partagé, attaché au container lors de son démarrage. En effet, cela permet au container d’avoir accès aux fichiers nécessaires sans devoir générer une image à chaque nouvelle exécution. L’utilisation de volumes partagés n’est pas nécessaire car leurs avantages ne profitent pas à mon implémentation</w:t>
      </w:r>
      <w:r>
        <w:t xml:space="preserve"> </w:t>
      </w:r>
      <w:r w:rsidRPr="00E21BA7">
        <w:rPr>
          <w:color w:val="FF0000"/>
        </w:rPr>
        <w:fldChar w:fldCharType="begin"/>
      </w:r>
      <w:r w:rsidRPr="00E21BA7">
        <w:rPr>
          <w:color w:val="FF0000"/>
        </w:rP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rsidRPr="00E21BA7">
        <w:rPr>
          <w:color w:val="FF0000"/>
        </w:rPr>
        <w:fldChar w:fldCharType="separate"/>
      </w:r>
      <w:r w:rsidRPr="00E21BA7">
        <w:rPr>
          <w:color w:val="FF0000"/>
          <w:lang w:val="fr-FR"/>
        </w:rPr>
        <w:t>(</w:t>
      </w:r>
      <w:r w:rsidRPr="00E21BA7">
        <w:rPr>
          <w:i/>
          <w:iCs/>
          <w:color w:val="FF0000"/>
          <w:lang w:val="fr-FR"/>
        </w:rPr>
        <w:t>Use volumes</w:t>
      </w:r>
      <w:r w:rsidRPr="00E21BA7">
        <w:rPr>
          <w:color w:val="FF0000"/>
          <w:lang w:val="fr-FR"/>
        </w:rPr>
        <w:t xml:space="preserve"> 2019)</w:t>
      </w:r>
      <w:r w:rsidRPr="00E21BA7">
        <w:rPr>
          <w:color w:val="FF0000"/>
        </w:rPr>
        <w:fldChar w:fldCharType="end"/>
      </w:r>
      <w:r w:rsidRPr="00E21BA7">
        <w:rPr>
          <w:color w:val="FF0000"/>
        </w:rPr>
        <w:t>. &lt;- METTRE LA SOURCE LINK</w:t>
      </w:r>
    </w:p>
    <w:p w14:paraId="7A507504" w14:textId="77777777" w:rsidR="00BD6114" w:rsidRDefault="00BD6114" w:rsidP="003A407D">
      <w:pPr>
        <w:pStyle w:val="VRAINORMAL"/>
        <w:ind w:firstLine="0"/>
        <w:rPr>
          <w:u w:val="single"/>
        </w:rPr>
      </w:pPr>
    </w:p>
    <w:p w14:paraId="564D7CF8" w14:textId="5A6F4900" w:rsidR="003A407D" w:rsidRPr="000246F6" w:rsidRDefault="003A407D" w:rsidP="003A407D">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75C00E22" w14:textId="77777777" w:rsidR="003A407D" w:rsidRDefault="003A407D" w:rsidP="003A407D">
      <w:pPr>
        <w:pStyle w:val="VRAINORMAL"/>
        <w:ind w:firstLine="0"/>
      </w:pPr>
      <w:r>
        <w:t>Voici une description des commandes permettant de créer et lancer les containers Python et Java</w:t>
      </w:r>
    </w:p>
    <w:p w14:paraId="63EB1899" w14:textId="77777777" w:rsidR="003A407D" w:rsidRDefault="003A407D" w:rsidP="003A407D">
      <w:pPr>
        <w:pStyle w:val="VRAINORMAL"/>
        <w:ind w:firstLine="0"/>
      </w:pPr>
    </w:p>
    <w:p w14:paraId="4D1B954D" w14:textId="77777777" w:rsidR="003A407D" w:rsidRPr="004F5C16" w:rsidRDefault="003A407D" w:rsidP="003A407D">
      <w:pPr>
        <w:pStyle w:val="VRAINORMAL"/>
        <w:ind w:firstLine="0"/>
        <w:rPr>
          <w:i/>
          <w:iCs/>
          <w:lang w:val="en-US"/>
        </w:rPr>
      </w:pPr>
      <w:r w:rsidRPr="004F5C16">
        <w:rPr>
          <w:i/>
          <w:iCs/>
          <w:lang w:val="en-US"/>
        </w:rPr>
        <w:t>Python</w:t>
      </w:r>
    </w:p>
    <w:p w14:paraId="363B7E25"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23631CBF" w14:textId="479FA919" w:rsidR="003A407D" w:rsidRDefault="003A407D" w:rsidP="003A407D">
      <w:pPr>
        <w:pStyle w:val="Lgende"/>
        <w:jc w:val="center"/>
      </w:pPr>
      <w:bookmarkStart w:id="101" w:name="_Toc12956569"/>
      <w:r>
        <w:t xml:space="preserve">Listing </w:t>
      </w:r>
      <w:r w:rsidR="00521874">
        <w:fldChar w:fldCharType="begin"/>
      </w:r>
      <w:r w:rsidR="00521874">
        <w:instrText xml:space="preserve"> SEQ Listing \* ARABIC </w:instrText>
      </w:r>
      <w:r w:rsidR="00521874">
        <w:fldChar w:fldCharType="separate"/>
      </w:r>
      <w:r w:rsidR="005C4995">
        <w:rPr>
          <w:noProof/>
        </w:rPr>
        <w:t>9</w:t>
      </w:r>
      <w:r w:rsidR="00521874">
        <w:rPr>
          <w:noProof/>
        </w:rPr>
        <w:fldChar w:fldCharType="end"/>
      </w:r>
      <w:r>
        <w:t xml:space="preserve"> - Commande docker, permettant de créer et lancer un container python</w:t>
      </w:r>
      <w:bookmarkEnd w:id="101"/>
    </w:p>
    <w:p w14:paraId="2C5293EB" w14:textId="77777777" w:rsidR="003A407D" w:rsidRDefault="003A407D" w:rsidP="003A407D">
      <w:pPr>
        <w:pStyle w:val="VRAINORMAL"/>
        <w:ind w:firstLine="0"/>
      </w:pPr>
    </w:p>
    <w:p w14:paraId="7701719D" w14:textId="77777777" w:rsidR="003A407D" w:rsidRPr="004F5C16" w:rsidRDefault="003A407D" w:rsidP="003A407D">
      <w:pPr>
        <w:pStyle w:val="VRAINORMAL"/>
        <w:ind w:firstLine="0"/>
        <w:rPr>
          <w:i/>
          <w:iCs/>
          <w:lang w:val="en-US"/>
        </w:rPr>
      </w:pPr>
      <w:r w:rsidRPr="004F5C16">
        <w:rPr>
          <w:i/>
          <w:iCs/>
          <w:lang w:val="en-US"/>
        </w:rPr>
        <w:t>Java</w:t>
      </w:r>
    </w:p>
    <w:p w14:paraId="0D708CAC"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31D1670C" w14:textId="6BC930DC" w:rsidR="003A407D" w:rsidRPr="002D26AA" w:rsidRDefault="003A407D" w:rsidP="003A407D">
      <w:pPr>
        <w:pStyle w:val="Lgende"/>
        <w:jc w:val="center"/>
      </w:pPr>
      <w:bookmarkStart w:id="102" w:name="_Toc12956570"/>
      <w:r>
        <w:t xml:space="preserve">Listing </w:t>
      </w:r>
      <w:r w:rsidR="00521874">
        <w:fldChar w:fldCharType="begin"/>
      </w:r>
      <w:r w:rsidR="00521874">
        <w:instrText xml:space="preserve"> SEQ Listing \* ARABIC </w:instrText>
      </w:r>
      <w:r w:rsidR="00521874">
        <w:fldChar w:fldCharType="separate"/>
      </w:r>
      <w:r w:rsidR="005C4995">
        <w:rPr>
          <w:noProof/>
        </w:rPr>
        <w:t>10</w:t>
      </w:r>
      <w:r w:rsidR="00521874">
        <w:rPr>
          <w:noProof/>
        </w:rPr>
        <w:fldChar w:fldCharType="end"/>
      </w:r>
      <w:r w:rsidRPr="00B23257">
        <w:t xml:space="preserve"> - Commande docker, permettant de créer et lancer un container </w:t>
      </w:r>
      <w:r>
        <w:t>java</w:t>
      </w:r>
      <w:bookmarkEnd w:id="102"/>
    </w:p>
    <w:p w14:paraId="496AF28D" w14:textId="77777777" w:rsidR="003A407D" w:rsidRDefault="003A407D" w:rsidP="003A407D">
      <w:pPr>
        <w:spacing w:after="240"/>
      </w:pPr>
      <w:r>
        <w:t xml:space="preserve">Options communes : </w:t>
      </w:r>
    </w:p>
    <w:p w14:paraId="26E7F818" w14:textId="77777777" w:rsidR="003A407D" w:rsidRDefault="003A407D" w:rsidP="003A407D">
      <w:pPr>
        <w:spacing w:after="240"/>
      </w:pPr>
      <w:r>
        <w:t xml:space="preserve">-- </w:t>
      </w:r>
      <w:proofErr w:type="spellStart"/>
      <w:r>
        <w:t>rm</w:t>
      </w:r>
      <w:proofErr w:type="spellEnd"/>
      <w:r>
        <w:t> : Permet de supprimer automatiquement le container après la fin de son exécution.</w:t>
      </w:r>
    </w:p>
    <w:p w14:paraId="2C2587A3" w14:textId="77777777" w:rsidR="003A407D" w:rsidRDefault="003A407D" w:rsidP="003A407D">
      <w:pPr>
        <w:spacing w:after="240"/>
      </w:pPr>
      <w:r>
        <w:t xml:space="preserve">-- </w:t>
      </w:r>
      <w:proofErr w:type="spellStart"/>
      <w:r>
        <w:t>mount</w:t>
      </w:r>
      <w:proofErr w:type="spellEnd"/>
      <w:r>
        <w:t> : Permet d’attacher le répertoire partagé au container.</w:t>
      </w:r>
    </w:p>
    <w:p w14:paraId="36D146AA" w14:textId="77777777" w:rsidR="003A407D" w:rsidRDefault="003A407D" w:rsidP="003A407D">
      <w:pPr>
        <w:spacing w:after="240"/>
      </w:pPr>
      <w:r w:rsidRPr="006D6DAE">
        <w:rPr>
          <w:color w:val="C00000"/>
        </w:rPr>
        <w:t xml:space="preserve">-- [..] </w:t>
      </w:r>
      <w:r>
        <w:t>: Permet d’indiquer sur quelle image est basé la création du container.</w:t>
      </w:r>
    </w:p>
    <w:p w14:paraId="1590C86B" w14:textId="77777777" w:rsidR="003A407D" w:rsidRPr="00910A92" w:rsidRDefault="003A407D" w:rsidP="003A407D">
      <w:pPr>
        <w:pStyle w:val="VRAINORMAL"/>
        <w:ind w:firstLine="0"/>
      </w:pPr>
      <w:r w:rsidRPr="006D6DAE">
        <w:rPr>
          <w:color w:val="0070C0"/>
        </w:rPr>
        <w:t>-- [..] </w:t>
      </w:r>
      <w:r>
        <w:t xml:space="preserve">: Permet d’indiquer une options de lancement, pour python </w:t>
      </w:r>
      <w:r w:rsidRPr="006D6DAE">
        <w:rPr>
          <w:color w:val="FF0000"/>
        </w:rPr>
        <w:t>(voir listing N)</w:t>
      </w:r>
      <w:r>
        <w:t xml:space="preserve">, lance l’interprétation du fichier « assert.py », pour java </w:t>
      </w:r>
      <w:r w:rsidRPr="006D6DAE">
        <w:rPr>
          <w:color w:val="FF0000"/>
        </w:rPr>
        <w:t>(voir listing N</w:t>
      </w:r>
      <w:r>
        <w:t>), lance l’exécution de « java_test.sh ».</w:t>
      </w:r>
    </w:p>
    <w:p w14:paraId="6E65707C" w14:textId="77777777" w:rsidR="003A407D" w:rsidRPr="002D26AA" w:rsidRDefault="003A407D" w:rsidP="003A407D">
      <w:pPr>
        <w:pStyle w:val="Titre2"/>
      </w:pPr>
      <w:bookmarkStart w:id="103" w:name="_Toc12958831"/>
      <w:r w:rsidRPr="004F222C">
        <w:lastRenderedPageBreak/>
        <w:t>Communication entre les différents services</w:t>
      </w:r>
      <w:bookmarkEnd w:id="103"/>
    </w:p>
    <w:p w14:paraId="4499270E" w14:textId="77777777" w:rsidR="003A407D" w:rsidRPr="00FF02C6" w:rsidRDefault="003A407D" w:rsidP="003A407D">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 concernant l’exécution d’un kata.</w:t>
      </w:r>
    </w:p>
    <w:p w14:paraId="427C0E0A" w14:textId="77777777" w:rsidR="003A407D" w:rsidRPr="004F222C" w:rsidRDefault="003A407D" w:rsidP="003A407D">
      <w:pPr>
        <w:spacing w:after="240"/>
      </w:pPr>
    </w:p>
    <w:p w14:paraId="2C337A30" w14:textId="77777777" w:rsidR="003A407D" w:rsidRDefault="003A407D" w:rsidP="003A407D">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E4EAEBB" wp14:editId="59A8755D">
            <wp:extent cx="3879243" cy="2752928"/>
            <wp:effectExtent l="0" t="0" r="0" b="3175"/>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05321" cy="2771434"/>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DE35422" w14:textId="776F0C66" w:rsidR="003A407D" w:rsidRPr="004F222C" w:rsidRDefault="003A407D" w:rsidP="003A407D">
      <w:pPr>
        <w:pStyle w:val="Lgende"/>
        <w:jc w:val="center"/>
      </w:pPr>
      <w:bookmarkStart w:id="104" w:name="_Toc12956528"/>
      <w:r>
        <w:t xml:space="preserve">Figure </w:t>
      </w:r>
      <w:r w:rsidR="00521874">
        <w:fldChar w:fldCharType="begin"/>
      </w:r>
      <w:r w:rsidR="00521874">
        <w:instrText xml:space="preserve"> SEQ Figure \* ARABIC </w:instrText>
      </w:r>
      <w:r w:rsidR="00521874">
        <w:fldChar w:fldCharType="separate"/>
      </w:r>
      <w:r w:rsidR="00E72388">
        <w:rPr>
          <w:noProof/>
        </w:rPr>
        <w:t>19</w:t>
      </w:r>
      <w:r w:rsidR="00521874">
        <w:rPr>
          <w:noProof/>
        </w:rPr>
        <w:fldChar w:fldCharType="end"/>
      </w:r>
      <w:r>
        <w:t xml:space="preserve"> – Réalisation d’un kata, communication entre les services (AV, 2019)</w:t>
      </w:r>
      <w:bookmarkEnd w:id="104"/>
    </w:p>
    <w:p w14:paraId="251F8E3F" w14:textId="77777777" w:rsidR="003A407D" w:rsidRPr="004F222C" w:rsidRDefault="003A407D" w:rsidP="003A407D"/>
    <w:p w14:paraId="46A0BDF5" w14:textId="77777777" w:rsidR="003A407D" w:rsidRDefault="003A407D" w:rsidP="003A407D">
      <w:pPr>
        <w:pStyle w:val="VRAINORMAL"/>
        <w:ind w:firstLine="0"/>
      </w:pPr>
    </w:p>
    <w:p w14:paraId="1FA44D40" w14:textId="77777777" w:rsidR="003A407D" w:rsidRPr="006A7710" w:rsidRDefault="003A407D" w:rsidP="003A407D">
      <w:pPr>
        <w:pStyle w:val="VRAINORMAL"/>
        <w:ind w:firstLine="0"/>
        <w:rPr>
          <w:u w:val="single"/>
        </w:rPr>
      </w:pPr>
      <w:r w:rsidRPr="006A7710">
        <w:rPr>
          <w:u w:val="single"/>
        </w:rPr>
        <w:t xml:space="preserve">Contenu du body lors de la réception de la question du Serveur </w:t>
      </w:r>
    </w:p>
    <w:p w14:paraId="7D3463A4" w14:textId="77777777" w:rsidR="003A407D" w:rsidRPr="004F222C" w:rsidRDefault="003A407D" w:rsidP="003A407D">
      <w:pPr>
        <w:pStyle w:val="VRAINORMAL"/>
        <w:ind w:firstLine="0"/>
      </w:pPr>
      <w:r w:rsidRPr="004F222C">
        <w:t xml:space="preserve">La requête </w:t>
      </w:r>
      <w:r>
        <w:t>http</w:t>
      </w:r>
      <w:r w:rsidRPr="004F222C">
        <w:t xml:space="preserve"> envoyée du Gateway au service de compilation se présente comme ceci</w:t>
      </w:r>
      <w:r>
        <w:t> </w:t>
      </w:r>
      <w:r w:rsidRPr="004F222C">
        <w:t>:</w:t>
      </w:r>
    </w:p>
    <w:p w14:paraId="5DDF9126" w14:textId="77777777" w:rsidR="003A407D" w:rsidRPr="004F222C" w:rsidRDefault="003A407D" w:rsidP="003A407D"/>
    <w:tbl>
      <w:tblPr>
        <w:tblW w:w="9026" w:type="dxa"/>
        <w:tblCellMar>
          <w:top w:w="15" w:type="dxa"/>
          <w:left w:w="15" w:type="dxa"/>
          <w:bottom w:w="15" w:type="dxa"/>
          <w:right w:w="15" w:type="dxa"/>
        </w:tblCellMar>
        <w:tblLook w:val="04A0" w:firstRow="1" w:lastRow="0" w:firstColumn="1" w:lastColumn="0" w:noHBand="0" w:noVBand="1"/>
      </w:tblPr>
      <w:tblGrid>
        <w:gridCol w:w="2657"/>
        <w:gridCol w:w="1181"/>
        <w:gridCol w:w="5188"/>
      </w:tblGrid>
      <w:tr w:rsidR="003A407D" w:rsidRPr="004F222C" w14:paraId="2467549D" w14:textId="77777777" w:rsidTr="0096176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D04155" w14:textId="77777777" w:rsidR="003A407D" w:rsidRPr="004F222C" w:rsidRDefault="003A407D" w:rsidP="00EB3650">
            <w:proofErr w:type="spellStart"/>
            <w:r w:rsidRPr="004F222C">
              <w:t>Requète</w:t>
            </w:r>
            <w:proofErr w:type="spellEnd"/>
            <w:r w:rsidRPr="004F222C">
              <w:t xml:space="preserve"> </w:t>
            </w:r>
            <w:r>
              <w:t>http</w:t>
            </w:r>
          </w:p>
        </w:tc>
      </w:tr>
      <w:tr w:rsidR="003A407D" w:rsidRPr="004F222C" w14:paraId="4F35E2E8"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5D2BE" w14:textId="77777777" w:rsidR="003A407D" w:rsidRPr="004F222C" w:rsidRDefault="003A407D" w:rsidP="00EB3650">
            <w:r w:rsidRPr="004F222C">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129657" w14:textId="77777777" w:rsidR="003A407D" w:rsidRPr="004F222C" w:rsidRDefault="003A407D" w:rsidP="00EB3650">
            <w:r w:rsidRPr="004F222C">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E8736" w14:textId="77777777" w:rsidR="003A407D" w:rsidRPr="004F222C" w:rsidRDefault="003A407D" w:rsidP="00EB3650">
            <w:r w:rsidRPr="004F222C">
              <w:t>Contenu</w:t>
            </w:r>
          </w:p>
        </w:tc>
      </w:tr>
      <w:tr w:rsidR="003A407D" w:rsidRPr="004F222C" w14:paraId="70DB9C63"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EB246" w14:textId="77777777" w:rsidR="003A407D" w:rsidRPr="004F222C" w:rsidRDefault="003A407D" w:rsidP="00EB3650">
            <w:proofErr w:type="spellStart"/>
            <w:r w:rsidRPr="004F222C">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A1906"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EBCBE" w14:textId="77777777" w:rsidR="003A407D" w:rsidRPr="004F222C" w:rsidRDefault="003A407D" w:rsidP="00EB3650">
            <w:r w:rsidRPr="004F222C">
              <w:t>Contenu du code de l’utilisateur</w:t>
            </w:r>
          </w:p>
        </w:tc>
      </w:tr>
      <w:tr w:rsidR="003A407D" w:rsidRPr="004F222C" w14:paraId="363692D7"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B7A3A" w14:textId="77777777" w:rsidR="003A407D" w:rsidRPr="004F222C" w:rsidRDefault="003A407D" w:rsidP="00EB3650">
            <w:proofErr w:type="spellStart"/>
            <w:r w:rsidRPr="004F222C">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CCB14"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78718" w14:textId="77777777" w:rsidR="003A407D" w:rsidRPr="004F222C" w:rsidRDefault="003A407D" w:rsidP="00EB3650">
            <w:r w:rsidRPr="004F222C">
              <w:t>Batterie de tests</w:t>
            </w:r>
          </w:p>
        </w:tc>
      </w:tr>
      <w:tr w:rsidR="003A407D" w:rsidRPr="004F222C" w14:paraId="0E709685"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3F7" w14:textId="77777777" w:rsidR="003A407D" w:rsidRPr="004F222C" w:rsidRDefault="003A407D" w:rsidP="00EB3650">
            <w:proofErr w:type="spellStart"/>
            <w:r w:rsidRPr="004F222C">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10DF8"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1CADF" w14:textId="77777777" w:rsidR="003A407D" w:rsidRPr="004F222C" w:rsidRDefault="003A407D" w:rsidP="00EB3650">
            <w:r w:rsidRPr="004F222C">
              <w:t>Langage cible</w:t>
            </w:r>
          </w:p>
        </w:tc>
      </w:tr>
    </w:tbl>
    <w:p w14:paraId="104B2710" w14:textId="77777777" w:rsidR="003A407D" w:rsidRPr="004F222C" w:rsidRDefault="003A407D" w:rsidP="00EB3650"/>
    <w:p w14:paraId="2E2653E0" w14:textId="77777777" w:rsidR="003A407D" w:rsidRPr="004F222C" w:rsidRDefault="003A407D" w:rsidP="00DC6791">
      <w:pPr>
        <w:pStyle w:val="VRAINORMAL"/>
        <w:ind w:firstLine="0"/>
      </w:pPr>
      <w:r w:rsidRPr="004F222C">
        <w:t xml:space="preserve">Contenu du body lors de l’envoi de la réponse du Serveur </w:t>
      </w:r>
    </w:p>
    <w:p w14:paraId="0F6C81A8" w14:textId="77777777" w:rsidR="003A407D" w:rsidRPr="004F222C" w:rsidRDefault="003A407D" w:rsidP="00DC6791">
      <w:pPr>
        <w:pStyle w:val="VRAINORMAL"/>
        <w:ind w:firstLine="0"/>
      </w:pPr>
      <w:r w:rsidRPr="004F222C">
        <w:t xml:space="preserve">La réponse </w:t>
      </w:r>
      <w:r>
        <w:t>http</w:t>
      </w:r>
      <w:r w:rsidRPr="004F222C">
        <w:t xml:space="preserve"> envoyée du service de compilation au Gateway se présente comme ceci</w:t>
      </w:r>
      <w:r>
        <w:t> </w:t>
      </w:r>
      <w:r w:rsidRPr="004F222C">
        <w:t>:</w:t>
      </w:r>
    </w:p>
    <w:p w14:paraId="50B6D63C" w14:textId="77777777" w:rsidR="003A407D" w:rsidRPr="004F222C" w:rsidRDefault="003A407D" w:rsidP="00EB3650"/>
    <w:tbl>
      <w:tblPr>
        <w:tblW w:w="9026" w:type="dxa"/>
        <w:tblCellMar>
          <w:top w:w="15" w:type="dxa"/>
          <w:left w:w="15" w:type="dxa"/>
          <w:bottom w:w="15" w:type="dxa"/>
          <w:right w:w="15" w:type="dxa"/>
        </w:tblCellMar>
        <w:tblLook w:val="04A0" w:firstRow="1" w:lastRow="0" w:firstColumn="1" w:lastColumn="0" w:noHBand="0" w:noVBand="1"/>
      </w:tblPr>
      <w:tblGrid>
        <w:gridCol w:w="1512"/>
        <w:gridCol w:w="880"/>
        <w:gridCol w:w="6634"/>
      </w:tblGrid>
      <w:tr w:rsidR="003A407D" w:rsidRPr="004F222C" w14:paraId="33FAD1DD" w14:textId="77777777" w:rsidTr="0096176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58B39" w14:textId="77777777" w:rsidR="003A407D" w:rsidRPr="004F222C" w:rsidRDefault="003A407D" w:rsidP="00EB3650">
            <w:proofErr w:type="spellStart"/>
            <w:r w:rsidRPr="004F222C">
              <w:t>Requète</w:t>
            </w:r>
            <w:proofErr w:type="spellEnd"/>
            <w:r w:rsidRPr="004F222C">
              <w:t xml:space="preserve"> </w:t>
            </w:r>
            <w:r>
              <w:t>http</w:t>
            </w:r>
          </w:p>
        </w:tc>
      </w:tr>
      <w:tr w:rsidR="003A407D" w:rsidRPr="004F222C" w14:paraId="3CEEDCE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1E20E" w14:textId="77777777" w:rsidR="003A407D" w:rsidRPr="004F222C" w:rsidRDefault="003A407D" w:rsidP="00EB3650">
            <w:r w:rsidRPr="004F222C">
              <w:lastRenderedPageBreak/>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9F39A" w14:textId="77777777" w:rsidR="003A407D" w:rsidRPr="004F222C" w:rsidRDefault="003A407D" w:rsidP="00EB3650">
            <w:r w:rsidRPr="004F222C">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31D7B" w14:textId="77777777" w:rsidR="003A407D" w:rsidRPr="004F222C" w:rsidRDefault="003A407D" w:rsidP="00EB3650">
            <w:r w:rsidRPr="004F222C">
              <w:t>Contenu</w:t>
            </w:r>
          </w:p>
        </w:tc>
      </w:tr>
      <w:tr w:rsidR="003A407D" w:rsidRPr="004F222C" w14:paraId="1ABEE736"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DBFC5" w14:textId="77777777" w:rsidR="003A407D" w:rsidRPr="004F222C" w:rsidRDefault="003A407D" w:rsidP="00EB3650">
            <w:r w:rsidRPr="004F222C">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2BC56" w14:textId="77777777" w:rsidR="003A407D" w:rsidRPr="004F222C" w:rsidRDefault="003A407D" w:rsidP="00EB3650">
            <w:r>
              <w:t>S</w:t>
            </w:r>
            <w:r w:rsidRPr="004F222C">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00BED" w14:textId="77777777" w:rsidR="003A407D" w:rsidRPr="004F222C" w:rsidRDefault="003A407D" w:rsidP="00EB3650">
            <w:r w:rsidRPr="004F222C">
              <w:t>Contenu de la sortie de l</w:t>
            </w:r>
            <w:r>
              <w:t>’</w:t>
            </w:r>
            <w:r w:rsidRPr="004F222C">
              <w:t>exécution si le code s’est</w:t>
            </w:r>
          </w:p>
          <w:p w14:paraId="6C267762" w14:textId="77777777" w:rsidR="003A407D" w:rsidRPr="004F222C" w:rsidRDefault="003A407D" w:rsidP="00EB3650">
            <w:r w:rsidRPr="004F222C">
              <w:t>exécuté avec succès</w:t>
            </w:r>
          </w:p>
        </w:tc>
      </w:tr>
      <w:tr w:rsidR="003A407D" w:rsidRPr="004F222C" w14:paraId="1C8ED15F"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B8CB" w14:textId="77777777" w:rsidR="003A407D" w:rsidRPr="004F222C" w:rsidRDefault="003A407D" w:rsidP="00EB3650">
            <w:proofErr w:type="spellStart"/>
            <w:r w:rsidRPr="004F222C">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603BC" w14:textId="77777777" w:rsidR="003A407D" w:rsidRPr="004F222C" w:rsidRDefault="003A407D" w:rsidP="00EB3650">
            <w:r>
              <w:t>S</w:t>
            </w:r>
            <w:r w:rsidRPr="004F222C">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A21C9" w14:textId="77777777" w:rsidR="003A407D" w:rsidRPr="004F222C" w:rsidRDefault="003A407D" w:rsidP="00EB3650">
            <w:r w:rsidRPr="004F222C">
              <w:t>Contenu de la sortie de l</w:t>
            </w:r>
            <w:r>
              <w:t>’</w:t>
            </w:r>
            <w:r w:rsidRPr="004F222C">
              <w:t>exécution si le code n’a pas pu s</w:t>
            </w:r>
            <w:r>
              <w:t>’</w:t>
            </w:r>
            <w:r w:rsidRPr="004F222C">
              <w:t>exécuter correctement</w:t>
            </w:r>
          </w:p>
        </w:tc>
      </w:tr>
      <w:tr w:rsidR="003A407D" w:rsidRPr="004F222C" w14:paraId="61EDD30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2E994" w14:textId="77777777" w:rsidR="003A407D" w:rsidRPr="004F222C" w:rsidRDefault="003A407D" w:rsidP="00EB3650">
            <w:r w:rsidRPr="004F222C">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7A8DC" w14:textId="77777777" w:rsidR="003A407D" w:rsidRPr="004F222C" w:rsidRDefault="003A407D" w:rsidP="00EB3650">
            <w:proofErr w:type="spellStart"/>
            <w: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5CE72" w14:textId="77777777" w:rsidR="003A407D" w:rsidRPr="004F222C" w:rsidRDefault="003A407D" w:rsidP="00EB3650">
            <w:r w:rsidRPr="004F222C">
              <w:t>Code d’erreur après exécution</w:t>
            </w:r>
          </w:p>
        </w:tc>
      </w:tr>
      <w:tr w:rsidR="003A407D" w:rsidRPr="004F222C" w14:paraId="620D2B9A" w14:textId="77777777" w:rsidTr="00EB3650">
        <w:trPr>
          <w:trHeight w:val="2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087C" w14:textId="77777777" w:rsidR="003A407D" w:rsidRPr="004F222C" w:rsidRDefault="003A407D" w:rsidP="00EB3650">
            <w:r w:rsidRPr="004F222C">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085CA" w14:textId="77777777" w:rsidR="003A407D" w:rsidRPr="004F222C" w:rsidRDefault="003A407D" w:rsidP="00EB3650">
            <w:r w:rsidRPr="004F222C">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98342" w14:textId="77777777" w:rsidR="003A407D" w:rsidRPr="004F222C" w:rsidRDefault="003A407D" w:rsidP="00EB3650">
            <w:r w:rsidRPr="004F222C">
              <w:t>temps de l</w:t>
            </w:r>
            <w:r>
              <w:t>’</w:t>
            </w:r>
            <w:r w:rsidRPr="004F222C">
              <w:t>exécution</w:t>
            </w:r>
          </w:p>
        </w:tc>
      </w:tr>
    </w:tbl>
    <w:p w14:paraId="3F5E55A1" w14:textId="56932CC6" w:rsidR="007A6984" w:rsidRDefault="007A6984" w:rsidP="004F222C">
      <w:pPr>
        <w:jc w:val="both"/>
      </w:pPr>
    </w:p>
    <w:p w14:paraId="257FC73C" w14:textId="77777777" w:rsidR="00D754A9" w:rsidRDefault="00D754A9" w:rsidP="004F222C">
      <w:pPr>
        <w:jc w:val="both"/>
      </w:pPr>
    </w:p>
    <w:p w14:paraId="00C17B1B" w14:textId="77777777" w:rsidR="006D6CD1" w:rsidRDefault="006D6CD1">
      <w:pPr>
        <w:spacing w:after="160" w:line="259" w:lineRule="auto"/>
        <w:rPr>
          <w:rFonts w:cs="Arial"/>
          <w:b/>
          <w:bCs/>
          <w:smallCaps/>
          <w:color w:val="1F4E79" w:themeColor="accent1" w:themeShade="80"/>
          <w:kern w:val="36"/>
          <w:sz w:val="28"/>
          <w:szCs w:val="28"/>
          <w:lang w:eastAsia="fr-CH"/>
        </w:rPr>
      </w:pPr>
      <w:r>
        <w:br w:type="page"/>
      </w:r>
    </w:p>
    <w:p w14:paraId="478BFBC2" w14:textId="2EAB67FF" w:rsidR="00D754A9" w:rsidRDefault="00D754A9" w:rsidP="00D754A9">
      <w:pPr>
        <w:pStyle w:val="Titre1"/>
        <w:rPr>
          <w:rFonts w:eastAsiaTheme="minorHAnsi"/>
        </w:rPr>
      </w:pPr>
      <w:bookmarkStart w:id="105" w:name="_Toc12958832"/>
      <w:r>
        <w:lastRenderedPageBreak/>
        <w:t>Gestion des ressources et privilèges</w:t>
      </w:r>
      <w:bookmarkEnd w:id="105"/>
    </w:p>
    <w:p w14:paraId="604622BB" w14:textId="64B286D6" w:rsidR="00D754A9" w:rsidRDefault="00D754A9" w:rsidP="00D754A9">
      <w:pPr>
        <w:pStyle w:val="VRAINORMAL"/>
        <w:ind w:firstLine="0"/>
      </w:pPr>
      <w:r>
        <w:t xml:space="preserve">Comme vu dans la partie </w:t>
      </w:r>
      <w:r>
        <w:rPr>
          <w:color w:val="FF0000"/>
        </w:rPr>
        <w:t xml:space="preserve">“Architecture web”, </w:t>
      </w:r>
      <w:r w:rsidR="000409A3">
        <w:rPr>
          <w:color w:val="FF0000"/>
        </w:rPr>
        <w:t xml:space="preserve"> </w:t>
      </w:r>
      <w:r>
        <w:t>j’ai choisi d’implémenter un service de type sans état (</w:t>
      </w:r>
      <w:proofErr w:type="spellStart"/>
      <w:r>
        <w:t>stateless</w:t>
      </w:r>
      <w:proofErr w:type="spellEnd"/>
      <w:r>
        <w:t xml:space="preserve"> en anglais) pour le Gateway. Il a donc fallu trouver un moyen d’avoir des utilisateurs authentifiés, sans que le serveur n’en dépende. Pour ce faire, j’ai mis en place un système d’authentification avec JWT.</w:t>
      </w:r>
    </w:p>
    <w:p w14:paraId="7DAF574A" w14:textId="77777777" w:rsidR="00D754A9" w:rsidRDefault="00D754A9" w:rsidP="00D754A9">
      <w:pPr>
        <w:pStyle w:val="VRAINORMAL"/>
      </w:pPr>
    </w:p>
    <w:p w14:paraId="4AB4BFA6" w14:textId="53EB9BEF" w:rsidR="00D754A9" w:rsidRPr="00340F92" w:rsidRDefault="00F904BB" w:rsidP="00D754A9">
      <w:pPr>
        <w:pStyle w:val="Titre2"/>
      </w:pPr>
      <w:bookmarkStart w:id="106" w:name="_Toc12958833"/>
      <w:proofErr w:type="spellStart"/>
      <w:r>
        <w:t>Json</w:t>
      </w:r>
      <w:proofErr w:type="spellEnd"/>
      <w:r>
        <w:t xml:space="preserve"> Web Token</w:t>
      </w:r>
      <w:bookmarkEnd w:id="106"/>
    </w:p>
    <w:p w14:paraId="13291042" w14:textId="77777777" w:rsidR="00D754A9" w:rsidRPr="00340F92" w:rsidRDefault="00D754A9" w:rsidP="00D754A9">
      <w:pPr>
        <w:pStyle w:val="NormalWeb"/>
        <w:spacing w:before="0" w:beforeAutospacing="0" w:after="0"/>
      </w:pPr>
      <w:r w:rsidRPr="00340F92">
        <w:rPr>
          <w:i/>
          <w:iCs/>
          <w:color w:val="999999"/>
        </w:rPr>
        <w:t xml:space="preserve">Explications tirées du site officiel de JWT </w:t>
      </w:r>
      <w:r>
        <w:rPr>
          <w:i/>
          <w:iCs/>
          <w:color w:val="999999"/>
        </w:rPr>
        <w:fldChar w:fldCharType="begin"/>
      </w:r>
      <w:r>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Pr>
          <w:i/>
          <w:iCs/>
          <w:color w:val="999999"/>
        </w:rPr>
        <w:fldChar w:fldCharType="separate"/>
      </w:r>
      <w:r w:rsidRPr="006C2DE8">
        <w:rPr>
          <w:color w:val="808080"/>
          <w:lang w:val="fr-FR"/>
        </w:rPr>
        <w:t>(</w:t>
      </w:r>
      <w:r w:rsidRPr="006C2DE8">
        <w:rPr>
          <w:i/>
          <w:iCs/>
          <w:color w:val="808080"/>
          <w:lang w:val="fr-FR"/>
        </w:rPr>
        <w:t xml:space="preserve">JSON Web </w:t>
      </w:r>
      <w:proofErr w:type="spellStart"/>
      <w:r w:rsidRPr="006C2DE8">
        <w:rPr>
          <w:i/>
          <w:iCs/>
          <w:color w:val="808080"/>
          <w:lang w:val="fr-FR"/>
        </w:rPr>
        <w:t>Tokens</w:t>
      </w:r>
      <w:proofErr w:type="spellEnd"/>
      <w:r w:rsidRPr="006C2DE8">
        <w:rPr>
          <w:i/>
          <w:iCs/>
          <w:color w:val="808080"/>
          <w:lang w:val="fr-FR"/>
        </w:rPr>
        <w:t xml:space="preserve"> - jwt.io</w:t>
      </w:r>
      <w:r w:rsidRPr="006C2DE8">
        <w:rPr>
          <w:color w:val="808080"/>
          <w:lang w:val="fr-FR"/>
        </w:rPr>
        <w:t xml:space="preserve"> 2019)</w:t>
      </w:r>
      <w:r>
        <w:rPr>
          <w:i/>
          <w:iCs/>
          <w:color w:val="999999"/>
        </w:rPr>
        <w:fldChar w:fldCharType="end"/>
      </w:r>
      <w:r>
        <w:rPr>
          <w:i/>
          <w:iCs/>
          <w:color w:val="999999"/>
        </w:rPr>
        <w:fldChar w:fldCharType="begin"/>
      </w:r>
      <w:r>
        <w:rPr>
          <w:i/>
          <w:iCs/>
          <w:color w:val="999999"/>
        </w:rPr>
        <w:instrText xml:space="preserve"> ADDIN ZOTERO_TEMP </w:instrText>
      </w:r>
      <w:r>
        <w:rPr>
          <w:i/>
          <w:iCs/>
          <w:color w:val="999999"/>
        </w:rPr>
        <w:fldChar w:fldCharType="separate"/>
      </w:r>
      <w:r>
        <w:rPr>
          <w:i/>
          <w:iCs/>
          <w:noProof/>
          <w:color w:val="999999"/>
        </w:rPr>
        <w:t xml:space="preserve"> </w:t>
      </w:r>
      <w:r>
        <w:rPr>
          <w:i/>
          <w:iCs/>
          <w:color w:val="999999"/>
        </w:rPr>
        <w:fldChar w:fldCharType="end"/>
      </w:r>
      <w:r w:rsidRPr="00340F92">
        <w:rPr>
          <w:i/>
          <w:iCs/>
          <w:color w:val="999999"/>
        </w:rPr>
        <w:t xml:space="preserve">. Le but de cette introduction est de faire l’analogie avec </w:t>
      </w:r>
      <w:r>
        <w:rPr>
          <w:i/>
          <w:iCs/>
          <w:color w:val="999999"/>
        </w:rPr>
        <w:t>mon</w:t>
      </w:r>
      <w:r w:rsidRPr="00340F92">
        <w:rPr>
          <w:i/>
          <w:iCs/>
          <w:color w:val="999999"/>
        </w:rPr>
        <w:t xml:space="preserve"> implémentation.</w:t>
      </w:r>
    </w:p>
    <w:p w14:paraId="29617C5C" w14:textId="77777777" w:rsidR="00D754A9" w:rsidRDefault="00D754A9" w:rsidP="00D754A9">
      <w:pPr>
        <w:pStyle w:val="VRAINORMAL"/>
        <w:ind w:firstLine="0"/>
      </w:pPr>
    </w:p>
    <w:p w14:paraId="1BEC9ABC" w14:textId="7D6894DC" w:rsidR="00D754A9" w:rsidRDefault="00D754A9" w:rsidP="00D754A9">
      <w:pPr>
        <w:pStyle w:val="VRAINORMAL"/>
        <w:ind w:firstLine="0"/>
      </w:pPr>
      <w:r>
        <w:t>JWT, ou “JSON Web Token” est un standard d’échange sécurisé d’information au format JSON. Les informations transmises avec JWT sont fiables, et ce parce qu’elles peuvent être signé</w:t>
      </w:r>
      <w:r w:rsidR="00D004F1">
        <w:t>e</w:t>
      </w:r>
      <w:r>
        <w:t xml:space="preserve">s avec un secret, ou une paire clé privée / clé public (RSA ou ECDSA). </w:t>
      </w:r>
      <w:r w:rsidR="00D004F1">
        <w:t xml:space="preserve">J’utilise pour ma part, un secret pour générer les </w:t>
      </w:r>
      <w:proofErr w:type="spellStart"/>
      <w:r w:rsidR="00D004F1">
        <w:t>tokens</w:t>
      </w:r>
      <w:proofErr w:type="spellEnd"/>
      <w:r w:rsidR="00D004F1">
        <w:t>.</w:t>
      </w:r>
    </w:p>
    <w:p w14:paraId="5EF8D272" w14:textId="77777777" w:rsidR="00D754A9" w:rsidRPr="00171D97" w:rsidRDefault="00D754A9" w:rsidP="00D754A9">
      <w:pPr>
        <w:pStyle w:val="VRAINORMAL"/>
      </w:pPr>
    </w:p>
    <w:p w14:paraId="0AAE4971" w14:textId="77777777" w:rsidR="00D754A9" w:rsidRDefault="00D754A9" w:rsidP="00D754A9">
      <w:pPr>
        <w:pStyle w:val="VRAINORMAL"/>
        <w:ind w:firstLine="0"/>
      </w:pPr>
      <w:r>
        <w:t xml:space="preserve">Un JWT a trois composantes : </w:t>
      </w:r>
    </w:p>
    <w:p w14:paraId="5B442859" w14:textId="77777777" w:rsidR="00D754A9" w:rsidRPr="00171D97" w:rsidRDefault="00D754A9" w:rsidP="00D754A9">
      <w:pPr>
        <w:pStyle w:val="VRAINORMAL"/>
        <w:numPr>
          <w:ilvl w:val="0"/>
          <w:numId w:val="3"/>
        </w:numPr>
        <w:rPr>
          <w:color w:val="CD0100"/>
        </w:rPr>
      </w:pPr>
      <w:r w:rsidRPr="00171D97">
        <w:rPr>
          <w:color w:val="CD0100"/>
        </w:rPr>
        <w:t>Header</w:t>
      </w:r>
    </w:p>
    <w:p w14:paraId="60CCD64A" w14:textId="77777777" w:rsidR="00D754A9" w:rsidRPr="00171D97" w:rsidRDefault="00D754A9" w:rsidP="00D754A9">
      <w:pPr>
        <w:pStyle w:val="VRAINORMAL"/>
        <w:numPr>
          <w:ilvl w:val="0"/>
          <w:numId w:val="3"/>
        </w:numPr>
        <w:rPr>
          <w:color w:val="A64D79"/>
        </w:rPr>
      </w:pPr>
      <w:proofErr w:type="spellStart"/>
      <w:r w:rsidRPr="00171D97">
        <w:rPr>
          <w:color w:val="A64D79"/>
        </w:rPr>
        <w:t>Payload</w:t>
      </w:r>
      <w:proofErr w:type="spellEnd"/>
    </w:p>
    <w:p w14:paraId="2D45CDAB" w14:textId="77777777" w:rsidR="00D754A9" w:rsidRPr="00171D97" w:rsidRDefault="00D754A9" w:rsidP="00D754A9">
      <w:pPr>
        <w:pStyle w:val="VRAINORMAL"/>
        <w:numPr>
          <w:ilvl w:val="0"/>
          <w:numId w:val="3"/>
        </w:numPr>
        <w:rPr>
          <w:rFonts w:asciiTheme="minorHAnsi" w:eastAsiaTheme="minorHAnsi" w:hAnsiTheme="minorHAnsi"/>
          <w:color w:val="38761D"/>
          <w:sz w:val="22"/>
        </w:rPr>
      </w:pPr>
      <w:r w:rsidRPr="00171D97">
        <w:rPr>
          <w:color w:val="38761D"/>
        </w:rPr>
        <w:t>Signature</w:t>
      </w:r>
    </w:p>
    <w:p w14:paraId="69EFEB77" w14:textId="77777777" w:rsidR="00D754A9" w:rsidRPr="00171D97" w:rsidRDefault="00D754A9" w:rsidP="00D754A9">
      <w:pPr>
        <w:pStyle w:val="VRAINORMAL"/>
        <w:ind w:firstLine="0"/>
        <w:rPr>
          <w:rFonts w:eastAsiaTheme="minorHAnsi"/>
        </w:rPr>
      </w:pPr>
      <w:r>
        <w:t>et tout assemblé, ressemble à ca :</w:t>
      </w:r>
    </w:p>
    <w:p w14:paraId="342925F9" w14:textId="77777777" w:rsidR="00D754A9" w:rsidRPr="00FC27BA" w:rsidRDefault="00D754A9" w:rsidP="00D754A9">
      <w:pPr>
        <w:pStyle w:val="LISTING"/>
        <w:jc w:val="center"/>
        <w:rPr>
          <w:rFonts w:eastAsiaTheme="minorHAnsi"/>
          <w:color w:val="C00000"/>
        </w:rPr>
      </w:pPr>
      <w:r w:rsidRPr="00FC27BA">
        <w:rPr>
          <w:color w:val="C00000"/>
        </w:rPr>
        <w:t>eyJ0eXAiOiJKV1QiLCJhbGciOiJIUzI1NiJ9.</w:t>
      </w:r>
    </w:p>
    <w:p w14:paraId="29A290F5" w14:textId="77777777" w:rsidR="00D754A9" w:rsidRDefault="00D754A9" w:rsidP="00D754A9">
      <w:pPr>
        <w:pStyle w:val="LISTING"/>
        <w:jc w:val="center"/>
      </w:pPr>
      <w:r>
        <w:rPr>
          <w:color w:val="A64D79"/>
        </w:rPr>
        <w:t>ey</w:t>
      </w:r>
      <w:r w:rsidRPr="00171D97">
        <w:rPr>
          <w:color w:val="A64D79"/>
        </w:rPr>
        <w:t>JleH</w:t>
      </w:r>
      <w:r>
        <w:rPr>
          <w:color w:val="A64D79"/>
        </w:rPr>
        <w:t>AiOjE1NTkwNDM4MTh9</w:t>
      </w:r>
      <w:r>
        <w:rPr>
          <w:color w:val="000000"/>
        </w:rPr>
        <w:t>.</w:t>
      </w:r>
    </w:p>
    <w:p w14:paraId="5C9FD620" w14:textId="77777777" w:rsidR="00D754A9" w:rsidRDefault="00D754A9" w:rsidP="00D754A9">
      <w:pPr>
        <w:pStyle w:val="LISTING"/>
        <w:jc w:val="center"/>
      </w:pPr>
      <w:r>
        <w:rPr>
          <w:color w:val="38761D"/>
        </w:rPr>
        <w:t>EiUc5iYOzw8C6JL</w:t>
      </w:r>
      <w:r w:rsidRPr="00171D97">
        <w:rPr>
          <w:color w:val="38761D"/>
        </w:rPr>
        <w:t>GUts7</w:t>
      </w:r>
      <w:r>
        <w:rPr>
          <w:color w:val="38761D"/>
        </w:rPr>
        <w:t>Eemm2C7pZhrrEpEhmYGbWjA</w:t>
      </w:r>
    </w:p>
    <w:p w14:paraId="7AE682A2" w14:textId="0D79A174" w:rsidR="00D754A9" w:rsidRDefault="00D754A9" w:rsidP="00D754A9">
      <w:pPr>
        <w:pStyle w:val="Lgende"/>
        <w:jc w:val="center"/>
        <w:rPr>
          <w:u w:val="single"/>
        </w:rPr>
      </w:pPr>
      <w:bookmarkStart w:id="107" w:name="_Toc12956571"/>
      <w:r>
        <w:t xml:space="preserve">Listing </w:t>
      </w:r>
      <w:r w:rsidR="00521874">
        <w:fldChar w:fldCharType="begin"/>
      </w:r>
      <w:r w:rsidR="00521874">
        <w:instrText xml:space="preserve"> SEQ Listing \* ARABIC </w:instrText>
      </w:r>
      <w:r w:rsidR="00521874">
        <w:fldChar w:fldCharType="separate"/>
      </w:r>
      <w:r w:rsidR="005C4995">
        <w:rPr>
          <w:noProof/>
        </w:rPr>
        <w:t>11</w:t>
      </w:r>
      <w:r w:rsidR="00521874">
        <w:rPr>
          <w:noProof/>
        </w:rPr>
        <w:fldChar w:fldCharType="end"/>
      </w:r>
      <w:r>
        <w:t xml:space="preserve"> - Un JWT</w:t>
      </w:r>
      <w:bookmarkEnd w:id="107"/>
    </w:p>
    <w:p w14:paraId="782E681A" w14:textId="77777777" w:rsidR="00D754A9" w:rsidRDefault="00D754A9" w:rsidP="00D754A9">
      <w:pPr>
        <w:pStyle w:val="VRAINORMAL"/>
        <w:ind w:firstLine="0"/>
        <w:rPr>
          <w:u w:val="single"/>
        </w:rPr>
      </w:pPr>
    </w:p>
    <w:p w14:paraId="275C92FA" w14:textId="77777777" w:rsidR="00D754A9" w:rsidRPr="00171D97" w:rsidRDefault="00D754A9" w:rsidP="00D754A9">
      <w:pPr>
        <w:pStyle w:val="VRAINORMAL"/>
        <w:ind w:firstLine="0"/>
        <w:rPr>
          <w:rFonts w:eastAsiaTheme="minorHAnsi"/>
          <w:u w:val="single"/>
        </w:rPr>
      </w:pPr>
      <w:r w:rsidRPr="00171D97">
        <w:rPr>
          <w:u w:val="single"/>
        </w:rPr>
        <w:t>Header</w:t>
      </w:r>
    </w:p>
    <w:p w14:paraId="257F3918" w14:textId="77777777" w:rsidR="00D754A9" w:rsidRDefault="00D754A9" w:rsidP="00D754A9">
      <w:pPr>
        <w:pStyle w:val="VRAINORMAL"/>
        <w:ind w:firstLine="0"/>
      </w:pPr>
      <w:r>
        <w:rPr>
          <w:color w:val="CC0000"/>
        </w:rPr>
        <w:t>eyJ0eXAiOiJKV1QiLCJhbGciOiJIUzI1NiJ9</w:t>
      </w:r>
      <w:r>
        <w:t>.</w:t>
      </w:r>
    </w:p>
    <w:p w14:paraId="1CBE1102" w14:textId="77777777" w:rsidR="00D754A9" w:rsidRDefault="00D754A9" w:rsidP="00D754A9">
      <w:pPr>
        <w:pStyle w:val="VRAINORMAL"/>
        <w:ind w:firstLine="0"/>
        <w:rPr>
          <w:rFonts w:eastAsiaTheme="minorHAnsi"/>
        </w:rPr>
      </w:pPr>
      <w:r>
        <w:t>Le header est généralement composé du type (pour moi, JWT) de token, et de l’algorithme de hachage utilisé, qui est HMAC256 dans mon cas.</w:t>
      </w:r>
    </w:p>
    <w:p w14:paraId="429F318C" w14:textId="77777777" w:rsidR="00D754A9" w:rsidRDefault="00D754A9" w:rsidP="00D754A9">
      <w:pPr>
        <w:pStyle w:val="VRAINORMAL"/>
      </w:pPr>
    </w:p>
    <w:p w14:paraId="703CAE0F" w14:textId="77777777" w:rsidR="00D754A9" w:rsidRPr="00DD0661" w:rsidRDefault="00D754A9" w:rsidP="00D754A9">
      <w:pPr>
        <w:pStyle w:val="LISTING"/>
        <w:rPr>
          <w:rFonts w:eastAsiaTheme="minorHAnsi"/>
          <w:color w:val="C00000"/>
          <w:lang w:val="en-US"/>
        </w:rPr>
      </w:pPr>
      <w:r w:rsidRPr="00DD0661">
        <w:rPr>
          <w:color w:val="C00000"/>
          <w:lang w:val="en-US"/>
        </w:rPr>
        <w:t>{</w:t>
      </w:r>
    </w:p>
    <w:p w14:paraId="62EE6C5C" w14:textId="77777777" w:rsidR="00D754A9" w:rsidRPr="00DD0661" w:rsidRDefault="00D754A9" w:rsidP="00D754A9">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 : ”HMAC256”,</w:t>
      </w:r>
    </w:p>
    <w:p w14:paraId="6FBFE973" w14:textId="77777777" w:rsidR="00D754A9" w:rsidRPr="00DD0661" w:rsidRDefault="00D754A9" w:rsidP="00D754A9">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 : “JWT”</w:t>
      </w:r>
    </w:p>
    <w:p w14:paraId="306BCD6D" w14:textId="77777777" w:rsidR="00D754A9" w:rsidRPr="00DD0661" w:rsidRDefault="00D754A9" w:rsidP="00D754A9">
      <w:pPr>
        <w:pStyle w:val="LISTING"/>
        <w:rPr>
          <w:color w:val="C00000"/>
          <w:lang w:val="en-US"/>
        </w:rPr>
      </w:pPr>
      <w:r w:rsidRPr="00DD0661">
        <w:rPr>
          <w:color w:val="C00000"/>
          <w:lang w:val="en-US"/>
        </w:rPr>
        <w:t>}</w:t>
      </w:r>
    </w:p>
    <w:p w14:paraId="32B490C3" w14:textId="7170FC62" w:rsidR="00D754A9" w:rsidRPr="00FC27BA" w:rsidRDefault="00D754A9" w:rsidP="00D754A9">
      <w:pPr>
        <w:pStyle w:val="Lgende"/>
        <w:jc w:val="center"/>
        <w:rPr>
          <w:lang w:val="en-US"/>
        </w:rPr>
      </w:pPr>
      <w:bookmarkStart w:id="108" w:name="_Toc12956572"/>
      <w:r w:rsidRPr="00FC27BA">
        <w:rPr>
          <w:lang w:val="en-US"/>
        </w:rPr>
        <w:t xml:space="preserve">Listing </w:t>
      </w:r>
      <w:r>
        <w:fldChar w:fldCharType="begin"/>
      </w:r>
      <w:r w:rsidRPr="00FC27BA">
        <w:rPr>
          <w:lang w:val="en-US"/>
        </w:rPr>
        <w:instrText xml:space="preserve"> SEQ Listing \* ARABIC </w:instrText>
      </w:r>
      <w:r>
        <w:fldChar w:fldCharType="separate"/>
      </w:r>
      <w:r w:rsidR="005C4995">
        <w:rPr>
          <w:noProof/>
          <w:lang w:val="en-US"/>
        </w:rPr>
        <w:t>12</w:t>
      </w:r>
      <w:r>
        <w:fldChar w:fldCharType="end"/>
      </w:r>
      <w:r w:rsidRPr="00FC27BA">
        <w:rPr>
          <w:lang w:val="en-US"/>
        </w:rPr>
        <w:t xml:space="preserve"> - Header d’un JWT</w:t>
      </w:r>
      <w:bookmarkEnd w:id="108"/>
    </w:p>
    <w:p w14:paraId="54224B3A" w14:textId="77777777" w:rsidR="00D754A9" w:rsidRPr="00DD0661" w:rsidRDefault="00D754A9" w:rsidP="00D754A9">
      <w:pPr>
        <w:pStyle w:val="VRAINORMAL"/>
        <w:ind w:firstLine="0"/>
        <w:rPr>
          <w:rFonts w:eastAsiaTheme="minorHAnsi"/>
          <w:u w:val="single"/>
        </w:rPr>
      </w:pPr>
      <w:proofErr w:type="spellStart"/>
      <w:r w:rsidRPr="00DD0661">
        <w:rPr>
          <w:u w:val="single"/>
        </w:rPr>
        <w:t>Payload</w:t>
      </w:r>
      <w:proofErr w:type="spellEnd"/>
    </w:p>
    <w:p w14:paraId="42ACC75D" w14:textId="77777777" w:rsidR="00D754A9" w:rsidRDefault="00D754A9" w:rsidP="00D754A9">
      <w:pPr>
        <w:pStyle w:val="VRAINORMAL"/>
        <w:ind w:firstLine="0"/>
      </w:pPr>
      <w:r>
        <w:rPr>
          <w:color w:val="A64D79"/>
        </w:rPr>
        <w:t>eyJleHAiOjE1NTkwNDM4MTh9</w:t>
      </w:r>
      <w:r>
        <w:t>.</w:t>
      </w:r>
    </w:p>
    <w:p w14:paraId="796905B6" w14:textId="77777777" w:rsidR="00D754A9" w:rsidRDefault="00D754A9" w:rsidP="00D754A9">
      <w:pPr>
        <w:pStyle w:val="VRAINORMAL"/>
        <w:ind w:firstLine="0"/>
        <w:rPr>
          <w:rFonts w:eastAsiaTheme="minorHAnsi"/>
        </w:rPr>
      </w:pPr>
      <w:r>
        <w:t xml:space="preserve">Le </w:t>
      </w:r>
      <w:proofErr w:type="spellStart"/>
      <w:r>
        <w:t>payload</w:t>
      </w:r>
      <w:proofErr w:type="spellEnd"/>
      <w:r>
        <w:t xml:space="preserve"> est quant à lui composé de “Claims”, qui sont des informations concernant de manière générale l’utilisateur. Dans mon implémentation, le </w:t>
      </w:r>
      <w:proofErr w:type="spellStart"/>
      <w:r>
        <w:t>payload</w:t>
      </w:r>
      <w:proofErr w:type="spellEnd"/>
      <w:r>
        <w:t xml:space="preserve"> lors de la génération du token contient :</w:t>
      </w:r>
    </w:p>
    <w:p w14:paraId="4D0D0988" w14:textId="77777777" w:rsidR="00D754A9" w:rsidRDefault="00D754A9" w:rsidP="00D754A9">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D754A9" w14:paraId="3CE82A3F" w14:textId="77777777" w:rsidTr="008334E2">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338E56" w14:textId="77777777" w:rsidR="00D754A9" w:rsidRDefault="00D754A9" w:rsidP="008334E2">
            <w:pPr>
              <w:pStyle w:val="VRAINORMAL"/>
              <w:ind w:firstLine="0"/>
              <w:jc w:val="center"/>
              <w:rPr>
                <w:rFonts w:eastAsiaTheme="minorHAnsi"/>
              </w:rPr>
            </w:pPr>
            <w:r>
              <w:t xml:space="preserve">Contenu du </w:t>
            </w:r>
            <w:proofErr w:type="spellStart"/>
            <w:r>
              <w:t>payload</w:t>
            </w:r>
            <w:proofErr w:type="spellEnd"/>
            <w:r>
              <w:t xml:space="preserve"> – JSON Web Token</w:t>
            </w:r>
          </w:p>
        </w:tc>
      </w:tr>
      <w:tr w:rsidR="00D754A9" w14:paraId="78778480"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984C9" w14:textId="77777777" w:rsidR="00D754A9" w:rsidRDefault="00D754A9" w:rsidP="008334E2">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7DAF3" w14:textId="77777777" w:rsidR="00D754A9" w:rsidRDefault="00D754A9" w:rsidP="008334E2">
            <w:pPr>
              <w:pStyle w:val="VRAINORMAL"/>
              <w:ind w:firstLine="0"/>
            </w:pPr>
            <w:r>
              <w:t>Description</w:t>
            </w:r>
          </w:p>
        </w:tc>
      </w:tr>
      <w:tr w:rsidR="00D754A9" w14:paraId="40C5E0DC"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315BE" w14:textId="77777777" w:rsidR="00D754A9" w:rsidRDefault="00D754A9" w:rsidP="008334E2">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5DB97" w14:textId="77777777" w:rsidR="00D754A9" w:rsidRDefault="00D754A9" w:rsidP="008334E2">
            <w:pPr>
              <w:pStyle w:val="VRAINORMAL"/>
              <w:ind w:firstLine="0"/>
            </w:pPr>
            <w:r>
              <w:t>Le pseudo de l’utilisateur</w:t>
            </w:r>
          </w:p>
        </w:tc>
      </w:tr>
      <w:tr w:rsidR="00D754A9" w14:paraId="21DDBD93"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029D3" w14:textId="77777777" w:rsidR="00D754A9" w:rsidRDefault="00D754A9" w:rsidP="008334E2">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12538" w14:textId="77777777" w:rsidR="00D754A9" w:rsidRDefault="00D754A9" w:rsidP="008334E2">
            <w:pPr>
              <w:pStyle w:val="VRAINORMAL"/>
              <w:ind w:firstLine="0"/>
            </w:pPr>
            <w:r>
              <w:t>Le niveau de privilège de l’utilisateur</w:t>
            </w:r>
          </w:p>
        </w:tc>
      </w:tr>
      <w:tr w:rsidR="00D754A9" w14:paraId="7FC882E1"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E6DEB" w14:textId="77777777" w:rsidR="00D754A9" w:rsidRDefault="00D754A9" w:rsidP="008334E2">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8BAF14" w14:textId="77777777" w:rsidR="00D754A9" w:rsidRDefault="00D754A9" w:rsidP="008334E2">
            <w:pPr>
              <w:pStyle w:val="VRAINORMAL"/>
              <w:ind w:firstLine="0"/>
            </w:pPr>
            <w:r>
              <w:t xml:space="preserve">La date (à la milliseconde près) à laquelle le token a été généré. </w:t>
            </w:r>
          </w:p>
        </w:tc>
      </w:tr>
    </w:tbl>
    <w:p w14:paraId="4A51F23D" w14:textId="72D0B31C" w:rsidR="00D754A9" w:rsidRDefault="00D754A9" w:rsidP="00D754A9">
      <w:pPr>
        <w:pStyle w:val="Lgende"/>
        <w:jc w:val="center"/>
      </w:pPr>
      <w:bookmarkStart w:id="109" w:name="_Toc12956559"/>
      <w:r>
        <w:t xml:space="preserve">Tableau </w:t>
      </w:r>
      <w:r w:rsidR="00521874">
        <w:fldChar w:fldCharType="begin"/>
      </w:r>
      <w:r w:rsidR="00521874">
        <w:instrText xml:space="preserve"> SEQ Tableau \* ARABIC </w:instrText>
      </w:r>
      <w:r w:rsidR="00521874">
        <w:fldChar w:fldCharType="separate"/>
      </w:r>
      <w:r w:rsidR="005C4995">
        <w:rPr>
          <w:noProof/>
        </w:rPr>
        <w:t>11</w:t>
      </w:r>
      <w:r w:rsidR="00521874">
        <w:rPr>
          <w:noProof/>
        </w:rPr>
        <w:fldChar w:fldCharType="end"/>
      </w:r>
      <w:r>
        <w:t xml:space="preserve"> - </w:t>
      </w:r>
      <w:proofErr w:type="spellStart"/>
      <w:r>
        <w:t>Payload</w:t>
      </w:r>
      <w:proofErr w:type="spellEnd"/>
      <w:r>
        <w:t xml:space="preserve"> d’un JWT</w:t>
      </w:r>
      <w:bookmarkEnd w:id="109"/>
    </w:p>
    <w:p w14:paraId="44C6FBC8" w14:textId="77777777" w:rsidR="00D754A9" w:rsidRDefault="00D754A9" w:rsidP="00D754A9">
      <w:pPr>
        <w:pStyle w:val="VRAINORMAL"/>
      </w:pPr>
    </w:p>
    <w:p w14:paraId="20B5F788" w14:textId="77777777" w:rsidR="00D754A9" w:rsidRDefault="00D754A9" w:rsidP="00D754A9">
      <w:pPr>
        <w:pStyle w:val="VRAINORMAL"/>
        <w:ind w:firstLine="0"/>
        <w:rPr>
          <w:rFonts w:eastAsiaTheme="minorHAnsi"/>
        </w:rPr>
      </w:pPr>
      <w:r>
        <w:t>Le champ “</w:t>
      </w:r>
      <w:proofErr w:type="spellStart"/>
      <w:r>
        <w:t>username</w:t>
      </w:r>
      <w:proofErr w:type="spellEnd"/>
      <w:r>
        <w:t>” permet d’avoir une composante unique (étant donné qu’un nom d’utilisateur est unique), et de ce fait, avoir un token différent au moins pour chaque utilisateur, le champ “</w:t>
      </w:r>
      <w:proofErr w:type="spellStart"/>
      <w:r>
        <w:t>level</w:t>
      </w:r>
      <w:proofErr w:type="spellEnd"/>
      <w:r>
        <w:t>”, permet au Gateway de gérer l’accès aux ressources (un utilisateur avec le rang “SHODAI” n’aura pas les mêmes droits qu’un utilisateur avec le rang “MONJI”), et le champ “</w:t>
      </w:r>
      <w:proofErr w:type="spellStart"/>
      <w:r>
        <w:t>exp</w:t>
      </w:r>
      <w:proofErr w:type="spellEnd"/>
      <w:r>
        <w:t>”, permet de donner une date d’expiration, après laquelle, le token ne sera plus valide. Voici un exemple :</w:t>
      </w:r>
    </w:p>
    <w:p w14:paraId="7FE5E801" w14:textId="77777777" w:rsidR="00D754A9" w:rsidRDefault="00D754A9" w:rsidP="00D754A9"/>
    <w:p w14:paraId="32027922" w14:textId="77777777" w:rsidR="00D754A9" w:rsidRPr="00FC27BA" w:rsidRDefault="00D754A9" w:rsidP="00D754A9">
      <w:pPr>
        <w:pStyle w:val="LISTING"/>
        <w:rPr>
          <w:rFonts w:eastAsiaTheme="minorHAnsi"/>
          <w:color w:val="7030A0"/>
        </w:rPr>
      </w:pPr>
      <w:r w:rsidRPr="00FC27BA">
        <w:rPr>
          <w:color w:val="7030A0"/>
        </w:rPr>
        <w:t>{</w:t>
      </w:r>
    </w:p>
    <w:p w14:paraId="23EDD01D"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 : “</w:t>
      </w:r>
      <w:proofErr w:type="spellStart"/>
      <w:r w:rsidRPr="00FC27BA">
        <w:rPr>
          <w:color w:val="7030A0"/>
        </w:rPr>
        <w:t>alice</w:t>
      </w:r>
      <w:proofErr w:type="spellEnd"/>
      <w:r w:rsidRPr="00FC27BA">
        <w:rPr>
          <w:color w:val="7030A0"/>
        </w:rPr>
        <w:t>”,</w:t>
      </w:r>
    </w:p>
    <w:p w14:paraId="7555BC4D" w14:textId="77777777" w:rsidR="00D754A9" w:rsidRPr="00FC27BA" w:rsidRDefault="00D754A9" w:rsidP="00D754A9">
      <w:pPr>
        <w:pStyle w:val="LISTING"/>
        <w:rPr>
          <w:color w:val="7030A0"/>
        </w:rPr>
      </w:pPr>
      <w:r w:rsidRPr="00FC27BA">
        <w:rPr>
          <w:color w:val="7030A0"/>
        </w:rPr>
        <w:lastRenderedPageBreak/>
        <w:t xml:space="preserve">   “</w:t>
      </w:r>
      <w:proofErr w:type="spellStart"/>
      <w:r w:rsidRPr="00FC27BA">
        <w:rPr>
          <w:color w:val="7030A0"/>
        </w:rPr>
        <w:t>level</w:t>
      </w:r>
      <w:proofErr w:type="spellEnd"/>
      <w:r w:rsidRPr="00FC27BA">
        <w:rPr>
          <w:color w:val="7030A0"/>
        </w:rPr>
        <w:t>” : “MONJI”,</w:t>
      </w:r>
    </w:p>
    <w:p w14:paraId="7525D905"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 : 1559046330</w:t>
      </w:r>
    </w:p>
    <w:p w14:paraId="4803892E" w14:textId="77777777" w:rsidR="00D754A9" w:rsidRPr="00FC27BA" w:rsidRDefault="00D754A9" w:rsidP="00D754A9">
      <w:pPr>
        <w:pStyle w:val="LISTING"/>
        <w:rPr>
          <w:color w:val="7030A0"/>
        </w:rPr>
      </w:pPr>
      <w:r w:rsidRPr="00FC27BA">
        <w:rPr>
          <w:color w:val="7030A0"/>
        </w:rPr>
        <w:t xml:space="preserve">} </w:t>
      </w:r>
    </w:p>
    <w:p w14:paraId="4AB286FF" w14:textId="074D32EA" w:rsidR="00D754A9" w:rsidRDefault="00D754A9" w:rsidP="00D754A9">
      <w:pPr>
        <w:pStyle w:val="Lgende"/>
        <w:jc w:val="center"/>
      </w:pPr>
      <w:bookmarkStart w:id="110" w:name="_Toc12956573"/>
      <w:r>
        <w:t xml:space="preserve">Listing </w:t>
      </w:r>
      <w:r w:rsidR="00521874">
        <w:fldChar w:fldCharType="begin"/>
      </w:r>
      <w:r w:rsidR="00521874">
        <w:instrText xml:space="preserve"> SEQ Listing \* ARABIC </w:instrText>
      </w:r>
      <w:r w:rsidR="00521874">
        <w:fldChar w:fldCharType="separate"/>
      </w:r>
      <w:r w:rsidR="005C4995">
        <w:rPr>
          <w:noProof/>
        </w:rPr>
        <w:t>13</w:t>
      </w:r>
      <w:r w:rsidR="00521874">
        <w:rPr>
          <w:noProof/>
        </w:rPr>
        <w:fldChar w:fldCharType="end"/>
      </w:r>
      <w:r>
        <w:t xml:space="preserve"> - </w:t>
      </w:r>
      <w:r w:rsidRPr="00205D57">
        <w:t xml:space="preserve"> Exemple du </w:t>
      </w:r>
      <w:proofErr w:type="spellStart"/>
      <w:r w:rsidRPr="00205D57">
        <w:t>payload</w:t>
      </w:r>
      <w:proofErr w:type="spellEnd"/>
      <w:r w:rsidRPr="00205D57">
        <w:t xml:space="preserve"> d’un JWT</w:t>
      </w:r>
      <w:bookmarkEnd w:id="110"/>
    </w:p>
    <w:p w14:paraId="3DF1C3F2" w14:textId="77777777" w:rsidR="00D754A9" w:rsidRDefault="00D754A9" w:rsidP="00D754A9">
      <w:pPr>
        <w:pStyle w:val="VRAINORMAL"/>
        <w:ind w:firstLine="0"/>
        <w:rPr>
          <w:u w:val="single"/>
        </w:rPr>
      </w:pPr>
    </w:p>
    <w:p w14:paraId="7EF6F68C" w14:textId="77777777" w:rsidR="00D754A9" w:rsidRPr="00171D97" w:rsidRDefault="00D754A9" w:rsidP="00D754A9">
      <w:pPr>
        <w:pStyle w:val="VRAINORMAL"/>
        <w:ind w:firstLine="0"/>
        <w:rPr>
          <w:rFonts w:eastAsiaTheme="minorHAnsi"/>
          <w:u w:val="single"/>
        </w:rPr>
      </w:pPr>
      <w:r w:rsidRPr="00171D97">
        <w:rPr>
          <w:u w:val="single"/>
        </w:rPr>
        <w:t>Signature</w:t>
      </w:r>
    </w:p>
    <w:p w14:paraId="635D5EAE" w14:textId="77777777" w:rsidR="00D754A9" w:rsidRPr="00171D97" w:rsidRDefault="00D754A9" w:rsidP="00D754A9">
      <w:pPr>
        <w:pStyle w:val="VRAINORMAL"/>
        <w:ind w:firstLine="0"/>
        <w:rPr>
          <w:rFonts w:eastAsiaTheme="minorHAnsi"/>
        </w:rPr>
      </w:pPr>
      <w:r>
        <w:rPr>
          <w:color w:val="38761D"/>
        </w:rPr>
        <w:t>EiUc5iYOzw8C6JLGUts7Eemm2C7pZhrrEpEhmYGbWjA</w:t>
      </w:r>
    </w:p>
    <w:p w14:paraId="100622F0" w14:textId="10E6048E" w:rsidR="00D754A9" w:rsidRDefault="00D754A9" w:rsidP="00D754A9">
      <w:pPr>
        <w:pStyle w:val="VRAINORMAL"/>
        <w:ind w:firstLine="0"/>
        <w:rPr>
          <w:rFonts w:eastAsiaTheme="minorHAnsi"/>
        </w:rPr>
      </w:pPr>
      <w:r>
        <w:t xml:space="preserve">La signature est un hash composé du header, du </w:t>
      </w:r>
      <w:proofErr w:type="spellStart"/>
      <w:r>
        <w:t>payload</w:t>
      </w:r>
      <w:proofErr w:type="spellEnd"/>
      <w:r>
        <w:t>, et pour mon implémentation, d’un secret (un secret est une donnée de type texte, contenant une valeur choisie, et qui doit rester secrète). Ce hash est génér</w:t>
      </w:r>
      <w:r w:rsidR="00A064E0">
        <w:t>é</w:t>
      </w:r>
      <w:r>
        <w:t xml:space="preserve"> grâce à l’algorithme spécifié dans le header.</w:t>
      </w:r>
    </w:p>
    <w:p w14:paraId="56770FFA" w14:textId="77777777" w:rsidR="00D754A9" w:rsidRDefault="00D754A9" w:rsidP="00D754A9">
      <w:pPr>
        <w:pStyle w:val="VRAINORMAL"/>
      </w:pPr>
    </w:p>
    <w:p w14:paraId="30ACCBE7" w14:textId="77777777" w:rsidR="00D754A9" w:rsidRDefault="00D754A9" w:rsidP="00D754A9">
      <w:pPr>
        <w:pStyle w:val="VRAINORMAL"/>
        <w:ind w:firstLine="0"/>
        <w:jc w:val="center"/>
        <w:rPr>
          <w:rFonts w:eastAsiaTheme="minorHAnsi"/>
        </w:rPr>
      </w:pPr>
      <w:r w:rsidRPr="00171D97">
        <w:rPr>
          <w:color w:val="38761D"/>
        </w:rPr>
        <w:t>Signature</w:t>
      </w:r>
      <w:r>
        <w:rPr>
          <w:color w:val="38761D"/>
        </w:rPr>
        <w:t> </w:t>
      </w:r>
      <w:r>
        <w:t>: HMAC256( base64UrlEncode(</w:t>
      </w:r>
      <w:r w:rsidRPr="00171D97">
        <w:rPr>
          <w:color w:val="CD0100"/>
        </w:rPr>
        <w:t>header</w:t>
      </w:r>
      <w:r>
        <w:t>) + « . » +  base64UrlEncode(</w:t>
      </w:r>
      <w:proofErr w:type="spellStart"/>
      <w:r w:rsidRPr="00171D97">
        <w:rPr>
          <w:color w:val="A64D79"/>
        </w:rPr>
        <w:t>payload</w:t>
      </w:r>
      <w:proofErr w:type="spellEnd"/>
      <w:r>
        <w:t>), secret)</w:t>
      </w:r>
    </w:p>
    <w:p w14:paraId="70172DD7" w14:textId="77777777" w:rsidR="00D754A9" w:rsidRDefault="00D754A9" w:rsidP="00D754A9"/>
    <w:p w14:paraId="4446718A" w14:textId="77777777" w:rsidR="00D754A9" w:rsidRDefault="00D754A9" w:rsidP="00D754A9">
      <w:pPr>
        <w:pStyle w:val="Titre2"/>
        <w:rPr>
          <w:rFonts w:eastAsiaTheme="minorHAnsi"/>
        </w:rPr>
      </w:pPr>
      <w:bookmarkStart w:id="111" w:name="_Toc12958834"/>
      <w:r>
        <w:t>Implémentation</w:t>
      </w:r>
      <w:bookmarkEnd w:id="111"/>
    </w:p>
    <w:p w14:paraId="5D7E8C47" w14:textId="1484CF12" w:rsidR="00D754A9" w:rsidRPr="00171D97" w:rsidRDefault="00D754A9" w:rsidP="00D754A9">
      <w:pPr>
        <w:pStyle w:val="VRAINORMAL"/>
        <w:ind w:firstLine="0"/>
        <w:rPr>
          <w:rFonts w:eastAsiaTheme="minorHAnsi"/>
        </w:rPr>
      </w:pPr>
      <w:r>
        <w:t>Le Client et le Gateway sont dotés d’un système de rôle</w:t>
      </w:r>
      <w:r w:rsidR="00A064E0">
        <w:t>s</w:t>
      </w:r>
      <w:r>
        <w:t xml:space="preserve">, qui </w:t>
      </w:r>
      <w:r w:rsidR="00D004F1">
        <w:t>permet</w:t>
      </w:r>
      <w:r>
        <w:t xml:space="preserve"> de définir un niveau de hiérarchie pour l’accès aux ressources. Ce niveau de hiérarchie se découpe de la manière suivante (du rang le plus influent, au moins influent) :</w:t>
      </w:r>
    </w:p>
    <w:p w14:paraId="5AD87521" w14:textId="77777777" w:rsidR="00D754A9" w:rsidRDefault="00D754A9" w:rsidP="00D754A9">
      <w:pPr>
        <w:pStyle w:val="VRAINORMAL"/>
        <w:numPr>
          <w:ilvl w:val="0"/>
          <w:numId w:val="4"/>
        </w:numPr>
        <w:rPr>
          <w:rFonts w:eastAsiaTheme="minorHAnsi"/>
        </w:rPr>
      </w:pPr>
      <w:r>
        <w:t>SHODAI</w:t>
      </w:r>
    </w:p>
    <w:p w14:paraId="3D125E10" w14:textId="77777777" w:rsidR="00D754A9" w:rsidRDefault="00D754A9" w:rsidP="00D754A9">
      <w:pPr>
        <w:pStyle w:val="VRAINORMAL"/>
        <w:numPr>
          <w:ilvl w:val="0"/>
          <w:numId w:val="4"/>
        </w:numPr>
      </w:pPr>
      <w:r>
        <w:t>SENSEI</w:t>
      </w:r>
    </w:p>
    <w:p w14:paraId="04AF54F2" w14:textId="77777777" w:rsidR="00D754A9" w:rsidRDefault="00D754A9" w:rsidP="00D754A9">
      <w:pPr>
        <w:pStyle w:val="VRAINORMAL"/>
        <w:numPr>
          <w:ilvl w:val="0"/>
          <w:numId w:val="4"/>
        </w:numPr>
      </w:pPr>
      <w:r>
        <w:t>MONJI</w:t>
      </w:r>
    </w:p>
    <w:p w14:paraId="555A862E" w14:textId="77777777" w:rsidR="00D754A9" w:rsidRDefault="00D754A9" w:rsidP="00D754A9">
      <w:pPr>
        <w:pStyle w:val="VRAINORMAL"/>
        <w:numPr>
          <w:ilvl w:val="0"/>
          <w:numId w:val="4"/>
        </w:numPr>
      </w:pPr>
      <w:r>
        <w:t>ANYONE (</w:t>
      </w:r>
      <w:r>
        <w:rPr>
          <w:i/>
          <w:iCs/>
        </w:rPr>
        <w:t>tout le monde</w:t>
      </w:r>
      <w:r>
        <w:t>)</w:t>
      </w:r>
    </w:p>
    <w:p w14:paraId="0CDA6A61" w14:textId="10340A4E" w:rsidR="00D754A9" w:rsidRDefault="00D754A9" w:rsidP="00D754A9">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t>t</w:t>
      </w:r>
      <w:r w:rsidRPr="00D23490">
        <w:t>oken fournit lors de l’authentification, à deux exceptions près</w:t>
      </w:r>
      <w:r>
        <w:t> </w:t>
      </w:r>
      <w:r w:rsidRPr="00D23490">
        <w:t>: La route de création de compte (/user/</w:t>
      </w:r>
      <w:proofErr w:type="spellStart"/>
      <w:r w:rsidRPr="00D23490">
        <w:t>signin</w:t>
      </w:r>
      <w:proofErr w:type="spellEnd"/>
      <w:r w:rsidRPr="00D23490">
        <w:t>) et la route d</w:t>
      </w:r>
      <w:r>
        <w:t>’</w:t>
      </w:r>
      <w:r w:rsidRPr="00D23490">
        <w:t>authentification (/user/</w:t>
      </w:r>
      <w:proofErr w:type="spellStart"/>
      <w:r w:rsidRPr="00D23490">
        <w:t>tokenrequest</w:t>
      </w:r>
      <w:proofErr w:type="spellEnd"/>
      <w:r w:rsidRPr="00D23490">
        <w:t xml:space="preserve">/), qui sont des routes </w:t>
      </w:r>
      <w:r w:rsidR="00D004F1">
        <w:t>dotées d’</w:t>
      </w:r>
      <w:r w:rsidRPr="00D23490">
        <w:t>un niveau d’accès ANYONE (n’importe qui peut y accéder).</w:t>
      </w:r>
    </w:p>
    <w:p w14:paraId="322FD2A5" w14:textId="77777777" w:rsidR="00D754A9" w:rsidRDefault="00D754A9" w:rsidP="00D754A9">
      <w:pPr>
        <w:pStyle w:val="VRAINORMAL"/>
      </w:pPr>
    </w:p>
    <w:p w14:paraId="64E085BB" w14:textId="77777777" w:rsidR="00A064E0" w:rsidRDefault="00A064E0" w:rsidP="00D754A9">
      <w:pPr>
        <w:rPr>
          <w:u w:val="single"/>
        </w:rPr>
      </w:pPr>
    </w:p>
    <w:p w14:paraId="3F7F4099" w14:textId="77777777" w:rsidR="00A064E0" w:rsidRDefault="00A064E0" w:rsidP="00D754A9">
      <w:pPr>
        <w:rPr>
          <w:u w:val="single"/>
        </w:rPr>
      </w:pPr>
    </w:p>
    <w:p w14:paraId="6FB0E1C0" w14:textId="14774ADA" w:rsidR="00D754A9" w:rsidRPr="00A064E0" w:rsidRDefault="00D754A9" w:rsidP="00A064E0">
      <w:pPr>
        <w:pStyle w:val="VRAINORMAL"/>
        <w:ind w:firstLine="0"/>
        <w:rPr>
          <w:rFonts w:eastAsiaTheme="minorHAnsi"/>
          <w:u w:val="single"/>
        </w:rPr>
      </w:pPr>
      <w:r w:rsidRPr="00A064E0">
        <w:rPr>
          <w:u w:val="single"/>
        </w:rPr>
        <w:lastRenderedPageBreak/>
        <w:t>Demande de token</w:t>
      </w:r>
    </w:p>
    <w:p w14:paraId="6FD16C79" w14:textId="77777777" w:rsidR="00D754A9" w:rsidRDefault="00D754A9" w:rsidP="00A064E0">
      <w:pPr>
        <w:pStyle w:val="VRAINORMAL"/>
        <w:ind w:firstLine="0"/>
      </w:pPr>
      <w:r>
        <w:t xml:space="preserve">Lorsqu’un </w:t>
      </w:r>
      <w:r w:rsidRPr="00A064E0">
        <w:t>utilisateur</w:t>
      </w:r>
      <w:r>
        <w:t xml:space="preserve"> souhaite s’authentifier pour accéder à ses ressources, il effectue une demande de token au Gateway, cette demande peut se dérouler de deux manières :</w:t>
      </w:r>
    </w:p>
    <w:p w14:paraId="503B432F" w14:textId="77777777" w:rsidR="00D754A9" w:rsidRDefault="00D754A9" w:rsidP="00D754A9">
      <w:pPr>
        <w:pStyle w:val="VRAINORMAL"/>
        <w:numPr>
          <w:ilvl w:val="0"/>
          <w:numId w:val="5"/>
        </w:numPr>
        <w:rPr>
          <w:rFonts w:eastAsiaTheme="minorHAnsi"/>
        </w:rPr>
      </w:pPr>
      <w:r>
        <w:t>Les données d’authentifications ne sont pas valides</w:t>
      </w:r>
    </w:p>
    <w:p w14:paraId="0C8D4B34" w14:textId="77777777" w:rsidR="00D754A9" w:rsidRPr="00D23490" w:rsidRDefault="00D754A9" w:rsidP="00D754A9">
      <w:pPr>
        <w:pStyle w:val="VRAINORMAL"/>
        <w:numPr>
          <w:ilvl w:val="0"/>
          <w:numId w:val="5"/>
        </w:numPr>
        <w:rPr>
          <w:rFonts w:eastAsiaTheme="minorHAnsi" w:cstheme="minorBidi"/>
          <w:szCs w:val="22"/>
        </w:rPr>
      </w:pPr>
      <w:r>
        <w:t>Les données d’authentifications sont valides</w:t>
      </w:r>
    </w:p>
    <w:p w14:paraId="238AB74D" w14:textId="77777777" w:rsidR="00D754A9" w:rsidRDefault="00D754A9" w:rsidP="00D754A9">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5636C35F" wp14:editId="0DF1F9B8">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1BA6BB4C" w14:textId="2212FED0" w:rsidR="00D754A9" w:rsidRDefault="00D754A9" w:rsidP="00D754A9">
      <w:pPr>
        <w:pStyle w:val="Lgende"/>
        <w:jc w:val="center"/>
        <w:rPr>
          <w:rFonts w:eastAsiaTheme="minorHAnsi"/>
        </w:rPr>
      </w:pPr>
      <w:bookmarkStart w:id="112" w:name="_Toc12956529"/>
      <w:r>
        <w:t xml:space="preserve">Figure </w:t>
      </w:r>
      <w:r w:rsidR="00521874">
        <w:fldChar w:fldCharType="begin"/>
      </w:r>
      <w:r w:rsidR="00521874">
        <w:instrText xml:space="preserve"> SEQ Figure \* ARABIC </w:instrText>
      </w:r>
      <w:r w:rsidR="00521874">
        <w:fldChar w:fldCharType="separate"/>
      </w:r>
      <w:r w:rsidR="00E72388">
        <w:rPr>
          <w:noProof/>
        </w:rPr>
        <w:t>20</w:t>
      </w:r>
      <w:r w:rsidR="00521874">
        <w:rPr>
          <w:noProof/>
        </w:rPr>
        <w:fldChar w:fldCharType="end"/>
      </w:r>
      <w:r>
        <w:t xml:space="preserve"> - Authentification d’un client au serveur (AV, 2019)</w:t>
      </w:r>
      <w:bookmarkEnd w:id="112"/>
    </w:p>
    <w:p w14:paraId="666C2088" w14:textId="77777777" w:rsidR="00D754A9" w:rsidRDefault="00D754A9" w:rsidP="00D754A9">
      <w:pPr>
        <w:pStyle w:val="VRAINORMAL"/>
        <w:ind w:firstLine="0"/>
      </w:pPr>
    </w:p>
    <w:p w14:paraId="5D28FE03" w14:textId="24D82C30" w:rsidR="00D754A9" w:rsidRPr="00353938" w:rsidRDefault="00D754A9" w:rsidP="00D754A9">
      <w:pPr>
        <w:pStyle w:val="VRAINORMAL"/>
        <w:ind w:firstLine="0"/>
      </w:pPr>
      <w:r>
        <w:t xml:space="preserve">Comme présenté dans le schéma ci-dessus, si l’utilisateur fournit des données d’authentification correctes (qui est une paire </w:t>
      </w:r>
      <w:r>
        <w:rPr>
          <w:i/>
          <w:iCs/>
        </w:rPr>
        <w:t>&lt;</w:t>
      </w:r>
      <w:proofErr w:type="spellStart"/>
      <w:r>
        <w:rPr>
          <w:i/>
          <w:iCs/>
        </w:rPr>
        <w:t>nomUtilisateur,motDePasse</w:t>
      </w:r>
      <w:proofErr w:type="spellEnd"/>
      <w:r>
        <w:rPr>
          <w:i/>
          <w:iCs/>
        </w:rPr>
        <w:t xml:space="preserve">&gt; </w:t>
      </w:r>
      <w:r>
        <w:t xml:space="preserve">correcte), le serveur lui fournira un Token d’accès aux ressources, en plus de son nom d’utilisateur, son id d’utilisateur et de son rôle. Ces informations une fois reçues, sont stockées par le Client dans le LocalStorage. </w:t>
      </w:r>
      <w:r w:rsidRPr="00353938">
        <w:t xml:space="preserve">Le LocalStorage permet de stocker de manière persistante et locale des données sous </w:t>
      </w:r>
      <w:r w:rsidR="00D004F1">
        <w:t>une</w:t>
      </w:r>
      <w:r w:rsidRPr="00353938">
        <w:t xml:space="preserve"> forme &lt;clé</w:t>
      </w:r>
      <w:r>
        <w:t> </w:t>
      </w:r>
      <w:r w:rsidRPr="00353938">
        <w:t>;valeur&gt;, et ce, même si l’utilisateur ferme son navigateur.</w:t>
      </w:r>
    </w:p>
    <w:p w14:paraId="08A5958E" w14:textId="77777777" w:rsidR="00D754A9" w:rsidRDefault="00D754A9" w:rsidP="00D754A9">
      <w:pPr>
        <w:spacing w:after="240"/>
      </w:pPr>
    </w:p>
    <w:p w14:paraId="5367219B" w14:textId="77777777" w:rsidR="00D754A9" w:rsidRDefault="00D754A9" w:rsidP="00D754A9">
      <w:pPr>
        <w:pStyle w:val="NormalWeb"/>
        <w:spacing w:before="0" w:beforeAutospacing="0" w:after="0"/>
        <w:rPr>
          <w:rFonts w:eastAsiaTheme="minorHAnsi"/>
        </w:rPr>
      </w:pPr>
      <w:r>
        <w:rPr>
          <w:rStyle w:val="apple-tab-span"/>
          <w:rFonts w:ascii="Arial" w:hAnsi="Arial" w:cs="Arial"/>
          <w:color w:val="000000"/>
          <w:sz w:val="22"/>
          <w:szCs w:val="22"/>
        </w:rPr>
        <w:tab/>
      </w:r>
    </w:p>
    <w:p w14:paraId="518AE607" w14:textId="77777777" w:rsidR="00A064E0" w:rsidRDefault="00D754A9" w:rsidP="00D754A9">
      <w:pPr>
        <w:rPr>
          <w:u w:val="single"/>
        </w:rPr>
      </w:pPr>
      <w:r>
        <w:br/>
      </w:r>
      <w:r>
        <w:br/>
      </w:r>
      <w:r>
        <w:br/>
      </w:r>
    </w:p>
    <w:p w14:paraId="2F1C77C1" w14:textId="77777777" w:rsidR="00A064E0" w:rsidRDefault="00A064E0" w:rsidP="00D754A9">
      <w:pPr>
        <w:rPr>
          <w:u w:val="single"/>
        </w:rPr>
      </w:pPr>
    </w:p>
    <w:p w14:paraId="721358E3" w14:textId="77777777" w:rsidR="00A064E0" w:rsidRDefault="00A064E0" w:rsidP="00D754A9">
      <w:pPr>
        <w:rPr>
          <w:u w:val="single"/>
        </w:rPr>
      </w:pPr>
    </w:p>
    <w:p w14:paraId="7312AADF" w14:textId="77777777" w:rsidR="00A064E0" w:rsidRDefault="00A064E0" w:rsidP="00D754A9">
      <w:pPr>
        <w:rPr>
          <w:u w:val="single"/>
        </w:rPr>
      </w:pPr>
    </w:p>
    <w:p w14:paraId="536E0636" w14:textId="77777777" w:rsidR="00A064E0" w:rsidRDefault="00A064E0" w:rsidP="00D754A9">
      <w:pPr>
        <w:rPr>
          <w:u w:val="single"/>
        </w:rPr>
      </w:pPr>
    </w:p>
    <w:p w14:paraId="368119EA" w14:textId="3EF138DB" w:rsidR="00D754A9" w:rsidRPr="00A064E0" w:rsidRDefault="00D754A9" w:rsidP="00A064E0">
      <w:pPr>
        <w:pStyle w:val="VRAINORMAL"/>
        <w:ind w:firstLine="0"/>
        <w:rPr>
          <w:u w:val="single"/>
        </w:rPr>
      </w:pPr>
      <w:r w:rsidRPr="00A064E0">
        <w:rPr>
          <w:u w:val="single"/>
        </w:rPr>
        <w:lastRenderedPageBreak/>
        <w:t>Accès à une ressource</w:t>
      </w:r>
    </w:p>
    <w:p w14:paraId="11CC0159" w14:textId="77777777" w:rsidR="00D754A9" w:rsidRPr="00EA3CEB" w:rsidRDefault="00D754A9" w:rsidP="00D754A9">
      <w:pPr>
        <w:rPr>
          <w:rFonts w:eastAsiaTheme="minorHAnsi"/>
          <w:u w:val="single"/>
        </w:rPr>
      </w:pPr>
    </w:p>
    <w:p w14:paraId="5A5C76EB" w14:textId="77777777" w:rsidR="00D754A9" w:rsidRDefault="00D754A9" w:rsidP="00D754A9">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705B208" wp14:editId="508B9A7F">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284AE911" w14:textId="4EA24E91" w:rsidR="00D754A9" w:rsidRDefault="00D754A9" w:rsidP="00D754A9">
      <w:pPr>
        <w:pStyle w:val="Lgende"/>
        <w:jc w:val="center"/>
        <w:rPr>
          <w:rFonts w:eastAsiaTheme="minorHAnsi"/>
        </w:rPr>
      </w:pPr>
      <w:bookmarkStart w:id="113" w:name="_Toc12956530"/>
      <w:r>
        <w:t xml:space="preserve">Figure </w:t>
      </w:r>
      <w:r w:rsidR="00521874">
        <w:fldChar w:fldCharType="begin"/>
      </w:r>
      <w:r w:rsidR="00521874">
        <w:instrText xml:space="preserve"> SEQ Figure \* ARABIC </w:instrText>
      </w:r>
      <w:r w:rsidR="00521874">
        <w:fldChar w:fldCharType="separate"/>
      </w:r>
      <w:r w:rsidR="00E72388">
        <w:rPr>
          <w:noProof/>
        </w:rPr>
        <w:t>21</w:t>
      </w:r>
      <w:r w:rsidR="00521874">
        <w:rPr>
          <w:noProof/>
        </w:rPr>
        <w:fldChar w:fldCharType="end"/>
      </w:r>
      <w:r>
        <w:t xml:space="preserve"> - Cycle de vie d’une requête http (AV, 2019)</w:t>
      </w:r>
      <w:bookmarkEnd w:id="113"/>
    </w:p>
    <w:p w14:paraId="5CDC06E4" w14:textId="77777777" w:rsidR="00D754A9" w:rsidRDefault="00D754A9" w:rsidP="00D754A9">
      <w:pPr>
        <w:pStyle w:val="NormalWeb"/>
        <w:spacing w:before="0" w:beforeAutospacing="0" w:after="0"/>
        <w:rPr>
          <w:rFonts w:ascii="Arial" w:hAnsi="Arial" w:cs="Arial"/>
          <w:color w:val="000000"/>
          <w:sz w:val="22"/>
          <w:szCs w:val="22"/>
        </w:rPr>
      </w:pPr>
    </w:p>
    <w:p w14:paraId="0001513E" w14:textId="01462C51" w:rsidR="00D754A9" w:rsidRDefault="00D754A9" w:rsidP="00D754A9">
      <w:pPr>
        <w:pStyle w:val="VRAINORMAL"/>
        <w:ind w:firstLine="0"/>
        <w:rPr>
          <w:rFonts w:eastAsiaTheme="minorHAnsi"/>
        </w:rPr>
      </w:pPr>
      <w:r>
        <w:t xml:space="preserve">Lorsqu’un utilisateur souhaite accéder à une ressource, le Client va émettre une requête </w:t>
      </w:r>
      <w:r w:rsidR="00D004F1">
        <w:t>HTTP</w:t>
      </w:r>
      <w:r>
        <w:t xml:space="preserve"> en direction du Gateway. Comme spécifié plus haut, chaque requête émise doit être accompagné d’un Token. Pour ce faire, j’ai mis en place un service d’interception de requête</w:t>
      </w:r>
      <w:r w:rsidR="00A064E0">
        <w:t>s</w:t>
      </w:r>
      <w:r>
        <w:t xml:space="preserve"> </w:t>
      </w:r>
      <w:r w:rsidR="00A064E0">
        <w:t>HTTP</w:t>
      </w:r>
      <w:r>
        <w:t xml:space="preserve">. </w:t>
      </w:r>
    </w:p>
    <w:p w14:paraId="4D966707" w14:textId="77777777" w:rsidR="00D754A9" w:rsidRDefault="00D754A9" w:rsidP="00D754A9">
      <w:pPr>
        <w:pStyle w:val="VRAINORMAL"/>
        <w:ind w:firstLine="0"/>
      </w:pPr>
    </w:p>
    <w:p w14:paraId="38F375A0" w14:textId="77777777" w:rsidR="00A064E0" w:rsidRDefault="00A064E0" w:rsidP="00D754A9">
      <w:pPr>
        <w:pStyle w:val="VRAINORMAL"/>
        <w:ind w:firstLine="0"/>
        <w:rPr>
          <w:u w:val="single"/>
        </w:rPr>
      </w:pPr>
    </w:p>
    <w:p w14:paraId="2BA0999B" w14:textId="77777777" w:rsidR="00A064E0" w:rsidRDefault="00A064E0" w:rsidP="00D754A9">
      <w:pPr>
        <w:pStyle w:val="VRAINORMAL"/>
        <w:ind w:firstLine="0"/>
        <w:rPr>
          <w:u w:val="single"/>
        </w:rPr>
      </w:pPr>
    </w:p>
    <w:p w14:paraId="1DFB5788" w14:textId="6EF4424E" w:rsidR="00D754A9" w:rsidRPr="00EA3CEB" w:rsidRDefault="00D754A9" w:rsidP="00D754A9">
      <w:pPr>
        <w:pStyle w:val="VRAINORMAL"/>
        <w:ind w:firstLine="0"/>
        <w:rPr>
          <w:rFonts w:eastAsiaTheme="minorHAnsi"/>
          <w:u w:val="single"/>
        </w:rPr>
      </w:pPr>
      <w:r w:rsidRPr="00EA3CEB">
        <w:rPr>
          <w:u w:val="single"/>
        </w:rPr>
        <w:t xml:space="preserve">Angular Services </w:t>
      </w:r>
      <w:r>
        <w:rPr>
          <w:u w:val="single"/>
        </w:rPr>
        <w:t>–</w:t>
      </w:r>
      <w:r w:rsidRPr="00EA3CEB">
        <w:rPr>
          <w:u w:val="single"/>
        </w:rPr>
        <w:t xml:space="preserve"> JWT </w:t>
      </w:r>
      <w:proofErr w:type="spellStart"/>
      <w:r w:rsidRPr="00EA3CEB">
        <w:rPr>
          <w:u w:val="single"/>
        </w:rPr>
        <w:t>Interceptor</w:t>
      </w:r>
      <w:proofErr w:type="spellEnd"/>
    </w:p>
    <w:p w14:paraId="4E59B188" w14:textId="1077DDC5" w:rsidR="00D754A9" w:rsidRDefault="00D754A9" w:rsidP="00D754A9">
      <w:pPr>
        <w:pStyle w:val="VRAINORMAL"/>
        <w:ind w:firstLine="0"/>
      </w:pPr>
      <w:r>
        <w:t xml:space="preserve">Ce service permet d’intercepter chaque requête émise, et </w:t>
      </w:r>
      <w:r w:rsidR="00D004F1">
        <w:t>d’y coller</w:t>
      </w:r>
      <w:r>
        <w:t xml:space="preserve"> le token stocké dans le LocalStorage dans les</w:t>
      </w:r>
      <w:r w:rsidR="00D004F1">
        <w:t xml:space="preserve"> en-têtes</w:t>
      </w:r>
      <w:r>
        <w:t xml:space="preserve">. Ainsi, cela </w:t>
      </w:r>
      <w:r w:rsidR="00D004F1">
        <w:t>me</w:t>
      </w:r>
      <w:r>
        <w:t xml:space="preserve"> permet de ne pas surcharger tous les autres services. </w:t>
      </w:r>
    </w:p>
    <w:p w14:paraId="61FC7FED" w14:textId="61839B84" w:rsidR="00D754A9" w:rsidRPr="00EA3CEB" w:rsidRDefault="00D754A9" w:rsidP="00D004F1">
      <w:pPr>
        <w:pStyle w:val="VRAINORMAL"/>
        <w:ind w:firstLine="0"/>
        <w:rPr>
          <w:rFonts w:eastAsiaTheme="minorHAnsi"/>
        </w:rPr>
      </w:pPr>
      <w:r>
        <w:t xml:space="preserve">A partir de là, le serveur peut répondre de trois manières différentes :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D754A9" w14:paraId="5C635652"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C498EA" w14:textId="77777777" w:rsidR="00D754A9" w:rsidRDefault="00D754A9" w:rsidP="008334E2">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B1F7A" w14:textId="77777777" w:rsidR="00D754A9" w:rsidRDefault="00D754A9" w:rsidP="008334E2">
            <w:pPr>
              <w:pStyle w:val="VRAINORMAL"/>
              <w:ind w:firstLine="0"/>
            </w:pPr>
            <w:r>
              <w:t>Description</w:t>
            </w:r>
          </w:p>
        </w:tc>
      </w:tr>
      <w:tr w:rsidR="00D754A9" w14:paraId="0AEB3542"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3812C" w14:textId="77777777" w:rsidR="00D754A9" w:rsidRDefault="00D754A9" w:rsidP="008334E2">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F58B7" w14:textId="77777777" w:rsidR="00D754A9" w:rsidRDefault="00D754A9" w:rsidP="008334E2">
            <w:pPr>
              <w:pStyle w:val="VRAINORMAL"/>
              <w:ind w:firstLine="0"/>
            </w:pPr>
            <w:r>
              <w:t>Succès – Optionnel : Contenu</w:t>
            </w:r>
          </w:p>
        </w:tc>
      </w:tr>
      <w:tr w:rsidR="00D754A9" w14:paraId="7BF99AAA"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6D11B" w14:textId="77777777" w:rsidR="00D754A9" w:rsidRDefault="00D754A9" w:rsidP="008334E2">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0F87D" w14:textId="77777777" w:rsidR="00D754A9" w:rsidRDefault="00D754A9" w:rsidP="008334E2">
            <w:pPr>
              <w:pStyle w:val="VRAINORMAL"/>
              <w:ind w:firstLine="0"/>
            </w:pPr>
            <w:r>
              <w:t>Non autorisé</w:t>
            </w:r>
          </w:p>
        </w:tc>
      </w:tr>
      <w:tr w:rsidR="00D754A9" w14:paraId="6B3FAB4E"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F61FF" w14:textId="77777777" w:rsidR="00D754A9" w:rsidRDefault="00D754A9" w:rsidP="008334E2">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F3F64" w14:textId="77777777" w:rsidR="00D754A9" w:rsidRDefault="00D754A9" w:rsidP="008334E2">
            <w:pPr>
              <w:pStyle w:val="VRAINORMAL"/>
              <w:ind w:firstLine="0"/>
            </w:pPr>
            <w:r>
              <w:t>Interdiction d’accès</w:t>
            </w:r>
          </w:p>
        </w:tc>
      </w:tr>
    </w:tbl>
    <w:p w14:paraId="049BB039" w14:textId="77777777" w:rsidR="00D754A9" w:rsidRDefault="00D754A9" w:rsidP="00D754A9"/>
    <w:p w14:paraId="63C428F0" w14:textId="77777777" w:rsidR="00D754A9" w:rsidRPr="00353938" w:rsidRDefault="00D754A9" w:rsidP="00D754A9">
      <w:pPr>
        <w:pStyle w:val="VRAINORMAL"/>
        <w:ind w:firstLine="0"/>
        <w:rPr>
          <w:rFonts w:eastAsiaTheme="minorHAnsi"/>
          <w:u w:val="single"/>
        </w:rPr>
      </w:pPr>
      <w:r w:rsidRPr="00353938">
        <w:rPr>
          <w:u w:val="single"/>
        </w:rPr>
        <w:t xml:space="preserve">Angular Services </w:t>
      </w:r>
      <w:r>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77635BCC" w14:textId="4281F023" w:rsidR="00D754A9" w:rsidRPr="00353938" w:rsidRDefault="00D754A9" w:rsidP="00D754A9">
      <w:pPr>
        <w:pStyle w:val="VRAINORMAL"/>
        <w:ind w:firstLine="0"/>
        <w:rPr>
          <w:rFonts w:eastAsiaTheme="minorHAnsi"/>
        </w:rPr>
      </w:pPr>
      <w:r>
        <w:t xml:space="preserve">J’ai aussi mis en place un service d’interception des erreurs, ce service colle un objet de type “Observable” </w:t>
      </w:r>
      <w:r w:rsidR="00A064E0">
        <w:t>(</w:t>
      </w:r>
      <w:hyperlink r:id="rId49" w:history="1">
        <w:r w:rsidRPr="00A064E0">
          <w:rPr>
            <w:rStyle w:val="Lienhypertexte"/>
            <w:rFonts w:ascii="Arial" w:hAnsi="Arial" w:cs="Arial"/>
            <w:color w:val="1155CC"/>
            <w:sz w:val="22"/>
            <w:szCs w:val="22"/>
            <w:shd w:val="clear" w:color="auto" w:fill="FF0000"/>
          </w:rPr>
          <w:t>https ://angular.io/gui</w:t>
        </w:r>
        <w:r>
          <w:rPr>
            <w:rStyle w:val="Lienhypertexte"/>
            <w:rFonts w:ascii="Arial" w:hAnsi="Arial" w:cs="Arial"/>
            <w:color w:val="1155CC"/>
            <w:sz w:val="22"/>
            <w:szCs w:val="22"/>
          </w:rPr>
          <w:t>de/observables</w:t>
        </w:r>
      </w:hyperlink>
      <w:r w:rsidR="00A064E0">
        <w:rPr>
          <w:rStyle w:val="Lienhypertexte"/>
          <w:rFonts w:ascii="Arial" w:hAnsi="Arial" w:cs="Arial"/>
          <w:color w:val="1155CC"/>
          <w:sz w:val="22"/>
          <w:szCs w:val="22"/>
        </w:rPr>
        <w:t>)</w:t>
      </w:r>
      <w:r>
        <w:t xml:space="preserve"> </w:t>
      </w:r>
      <w:r w:rsidR="00A064E0">
        <w:t xml:space="preserve">aux </w:t>
      </w:r>
      <w:r>
        <w:t>requête</w:t>
      </w:r>
      <w:r w:rsidR="00A064E0">
        <w:t>s</w:t>
      </w:r>
      <w:r>
        <w:t xml:space="preserve"> émises, et lorsque </w:t>
      </w:r>
      <w:r w:rsidR="00A064E0">
        <w:t>celles-ci</w:t>
      </w:r>
      <w:r>
        <w:t xml:space="preserve"> reçoivent une réponse du serveur, le code d’erreur reçu est intercepté par ce service. Cela permet de centraliser tous les retours de requête en provenance du Gateway, et de pouvoir gérer les codes d’erreurs 401 et 403 (Si le serveur renvoie un de ces deux codes, il détruit l’utilisateur </w:t>
      </w:r>
      <w:r w:rsidR="00D004F1">
        <w:t>du</w:t>
      </w:r>
      <w:r>
        <w:t xml:space="preserve"> LocalStorage (fait office de déconnexion), ce qui compromet son Token).</w:t>
      </w:r>
    </w:p>
    <w:p w14:paraId="39C58E6E" w14:textId="444201E8" w:rsidR="00D754A9" w:rsidRPr="00353938" w:rsidRDefault="00D754A9" w:rsidP="00D754A9">
      <w:pPr>
        <w:pStyle w:val="VRAINORMAL"/>
        <w:ind w:firstLine="0"/>
        <w:rPr>
          <w:rFonts w:eastAsiaTheme="minorHAnsi"/>
        </w:rPr>
      </w:pPr>
      <w:r>
        <w:t xml:space="preserve">En ce qui concerne le serveur, chaque route est précédé de ce qu’on </w:t>
      </w:r>
      <w:r w:rsidR="00A064E0">
        <w:t>appelle</w:t>
      </w:r>
      <w:r>
        <w:t xml:space="preserve"> un “</w:t>
      </w:r>
      <w:proofErr w:type="spellStart"/>
      <w:r>
        <w:t>before</w:t>
      </w:r>
      <w:proofErr w:type="spellEnd"/>
      <w:r>
        <w:t xml:space="preserve"> </w:t>
      </w:r>
      <w:proofErr w:type="spellStart"/>
      <w:r>
        <w:t>handler</w:t>
      </w:r>
      <w:proofErr w:type="spellEnd"/>
      <w:r>
        <w:t xml:space="preserve">” (un petit bout de code qui s’exécute avant le code principal de la route). Ce </w:t>
      </w:r>
      <w:proofErr w:type="spellStart"/>
      <w:r>
        <w:t>handler</w:t>
      </w:r>
      <w:proofErr w:type="spellEnd"/>
      <w:r>
        <w:t xml:space="preserve"> s’assure que l’entête de la requête contient bien un Token valide. Cette validité dépend de plusieurs facteurs :</w:t>
      </w:r>
    </w:p>
    <w:p w14:paraId="6AF5EC66" w14:textId="3350017E" w:rsidR="00D754A9" w:rsidRDefault="00D754A9" w:rsidP="00D754A9">
      <w:pPr>
        <w:pStyle w:val="VRAINORMAL"/>
        <w:numPr>
          <w:ilvl w:val="0"/>
          <w:numId w:val="6"/>
        </w:numPr>
        <w:rPr>
          <w:rFonts w:eastAsiaTheme="minorHAnsi"/>
        </w:rPr>
      </w:pPr>
      <w:r>
        <w:t>Le Token est-il contenu dans les en-tête</w:t>
      </w:r>
      <w:r w:rsidR="00A064E0">
        <w:t>s</w:t>
      </w:r>
      <w:r>
        <w:t xml:space="preserve"> http ?</w:t>
      </w:r>
    </w:p>
    <w:p w14:paraId="777AE81B" w14:textId="77777777" w:rsidR="00D754A9" w:rsidRDefault="00D754A9" w:rsidP="00D754A9">
      <w:pPr>
        <w:pStyle w:val="VRAINORMAL"/>
        <w:numPr>
          <w:ilvl w:val="0"/>
          <w:numId w:val="6"/>
        </w:numPr>
      </w:pPr>
      <w:r>
        <w:t>La Date d’expiration du Token excède-t-elle la date de réception de la requête ?</w:t>
      </w:r>
    </w:p>
    <w:p w14:paraId="4127591B" w14:textId="77777777" w:rsidR="00D754A9" w:rsidRDefault="00D754A9" w:rsidP="00D754A9">
      <w:pPr>
        <w:pStyle w:val="VRAINORMAL"/>
        <w:numPr>
          <w:ilvl w:val="0"/>
          <w:numId w:val="6"/>
        </w:numPr>
      </w:pPr>
      <w:r>
        <w:t>Le Token est-il décodable avec la clé secrète ? (Intégrité du token)</w:t>
      </w:r>
    </w:p>
    <w:p w14:paraId="1D92400B" w14:textId="77777777" w:rsidR="00D754A9" w:rsidRDefault="00D754A9" w:rsidP="00D754A9">
      <w:pPr>
        <w:pStyle w:val="VRAINORMAL"/>
      </w:pPr>
    </w:p>
    <w:p w14:paraId="4088C3EC" w14:textId="77777777" w:rsidR="00A064E0" w:rsidRDefault="00A064E0" w:rsidP="00D754A9">
      <w:pPr>
        <w:pStyle w:val="VRAINORMAL"/>
        <w:ind w:firstLine="0"/>
      </w:pPr>
    </w:p>
    <w:p w14:paraId="32D86BC1" w14:textId="77777777" w:rsidR="00A064E0" w:rsidRDefault="00D754A9" w:rsidP="00A064E0">
      <w:pPr>
        <w:pStyle w:val="VRAINORMAL"/>
        <w:ind w:firstLine="0"/>
        <w:rPr>
          <w:rFonts w:eastAsiaTheme="minorHAnsi"/>
          <w:u w:val="single"/>
        </w:rPr>
      </w:pPr>
      <w:r w:rsidRPr="00A064E0">
        <w:rPr>
          <w:u w:val="single"/>
        </w:rPr>
        <w:lastRenderedPageBreak/>
        <w:t>Token non valide</w:t>
      </w:r>
    </w:p>
    <w:p w14:paraId="0698EF57" w14:textId="6FFC2BAD" w:rsidR="00D754A9" w:rsidRDefault="00A064E0" w:rsidP="00A064E0">
      <w:pPr>
        <w:pStyle w:val="VRAINORMAL"/>
        <w:ind w:firstLine="0"/>
      </w:pPr>
      <w:r>
        <w:t>L</w:t>
      </w:r>
      <w:r w:rsidR="00D754A9">
        <w:t>e Gateway renvoie un code d’erreur (401)  </w:t>
      </w:r>
      <w:r w:rsidR="00D004F1">
        <w:t>« N</w:t>
      </w:r>
      <w:r w:rsidR="00D754A9">
        <w:t>on autorisé</w:t>
      </w:r>
      <w:r w:rsidR="00D004F1">
        <w:t> »</w:t>
      </w:r>
      <w:r w:rsidR="00D754A9">
        <w:t>, ce qui signifie que l’utilisateur n’est pas authentifié et qu’il doit l’être pour continuer. Si le token est valide mais que le rang contenu dans les “Claims” du token ne lui permet pas d’accéder à la route désiré</w:t>
      </w:r>
      <w:r>
        <w:t>e</w:t>
      </w:r>
      <w:r w:rsidR="00D754A9">
        <w:t>, le Gateway renverra le code d’erreur (403)  </w:t>
      </w:r>
      <w:r w:rsidR="00D004F1">
        <w:t>« </w:t>
      </w:r>
      <w:r w:rsidR="00D754A9">
        <w:t>Interdiction d’accès</w:t>
      </w:r>
      <w:r w:rsidR="00D004F1">
        <w:t> »</w:t>
      </w:r>
      <w:r w:rsidR="00D754A9">
        <w:t>, ce qui signifie que l’utilisateur n’a pas les droits requis pour accéder à la ressource (Dans mon cas, une erreur de type 403 ne devrait pas arriver si l’utilisateur utilise le site de manière conventionnelle, car les accès sont aussi gér</w:t>
      </w:r>
      <w:r>
        <w:t>é</w:t>
      </w:r>
      <w:r w:rsidR="00D754A9">
        <w:t xml:space="preserve"> côté Client. De ce fait, lors d’une erreur 403, l’utilisateur est intentionnellement déconnecté du service). </w:t>
      </w:r>
    </w:p>
    <w:p w14:paraId="34229F71" w14:textId="77777777" w:rsidR="00D754A9" w:rsidRDefault="00D754A9" w:rsidP="00D754A9"/>
    <w:p w14:paraId="2F4B8CCA" w14:textId="77777777" w:rsidR="00D754A9" w:rsidRPr="00D004F1" w:rsidRDefault="00D754A9" w:rsidP="00D004F1">
      <w:pPr>
        <w:pStyle w:val="VRAINORMAL"/>
        <w:ind w:firstLine="0"/>
        <w:rPr>
          <w:rFonts w:eastAsiaTheme="minorHAnsi"/>
          <w:u w:val="single"/>
        </w:rPr>
      </w:pPr>
      <w:r w:rsidRPr="00D004F1">
        <w:rPr>
          <w:u w:val="single"/>
        </w:rPr>
        <w:t>Token valide</w:t>
      </w:r>
    </w:p>
    <w:p w14:paraId="0064F9F4" w14:textId="58A048D1" w:rsidR="00D754A9" w:rsidRDefault="00D754A9" w:rsidP="00D754A9">
      <w:pPr>
        <w:pStyle w:val="VRAINORMAL"/>
        <w:ind w:firstLine="0"/>
      </w:pPr>
      <w:r>
        <w:t>Le serveur traite la requête, et renvoi</w:t>
      </w:r>
      <w:r w:rsidR="00A064E0">
        <w:t>e</w:t>
      </w:r>
      <w:r>
        <w:t xml:space="preserve"> le contenu avec un code de réponse (200)</w:t>
      </w:r>
    </w:p>
    <w:p w14:paraId="32056334" w14:textId="77777777" w:rsidR="00F904BB" w:rsidRDefault="00F904BB" w:rsidP="00D754A9">
      <w:pPr>
        <w:pStyle w:val="VRAINORMAL"/>
        <w:ind w:firstLine="0"/>
        <w:rPr>
          <w:b/>
          <w:bCs/>
        </w:rPr>
      </w:pPr>
    </w:p>
    <w:p w14:paraId="3CD5AD94" w14:textId="17EB26FD" w:rsidR="00D754A9" w:rsidRPr="00D004F1" w:rsidRDefault="00D754A9" w:rsidP="00D004F1">
      <w:pPr>
        <w:pStyle w:val="VRAINORMAL"/>
        <w:ind w:firstLine="0"/>
        <w:rPr>
          <w:b/>
          <w:bCs/>
        </w:rPr>
      </w:pPr>
      <w:r w:rsidRPr="00D004F1">
        <w:rPr>
          <w:b/>
          <w:bCs/>
        </w:rPr>
        <w:t xml:space="preserve">Accès </w:t>
      </w:r>
      <w:r w:rsidR="00D004F1">
        <w:rPr>
          <w:b/>
          <w:bCs/>
        </w:rPr>
        <w:t>aux</w:t>
      </w:r>
      <w:r w:rsidRPr="00D004F1">
        <w:rPr>
          <w:b/>
          <w:bCs/>
        </w:rPr>
        <w:t xml:space="preserve"> page</w:t>
      </w:r>
      <w:r w:rsidR="00D004F1">
        <w:rPr>
          <w:b/>
          <w:bCs/>
        </w:rPr>
        <w:t xml:space="preserve">s du coté </w:t>
      </w:r>
      <w:r w:rsidRPr="00D004F1">
        <w:rPr>
          <w:b/>
          <w:bCs/>
        </w:rPr>
        <w:t>Client</w:t>
      </w:r>
    </w:p>
    <w:p w14:paraId="6C70D97C" w14:textId="77777777" w:rsidR="00D754A9" w:rsidRDefault="00D754A9" w:rsidP="00D754A9">
      <w:pPr>
        <w:pStyle w:val="VRAINORMAL"/>
        <w:ind w:firstLine="0"/>
      </w:pPr>
      <w:r>
        <w:rPr>
          <w:i/>
          <w:iCs/>
          <w:u w:val="single"/>
        </w:rPr>
        <w:t xml:space="preserve">Angular </w:t>
      </w:r>
      <w:proofErr w:type="spellStart"/>
      <w:r>
        <w:rPr>
          <w:i/>
          <w:iCs/>
          <w:u w:val="single"/>
        </w:rPr>
        <w:t>Guard</w:t>
      </w:r>
      <w:proofErr w:type="spellEnd"/>
      <w:r>
        <w:rPr>
          <w:i/>
          <w:iCs/>
          <w:u w:val="single"/>
        </w:rPr>
        <w:t xml:space="preserve"> – Authentification</w:t>
      </w:r>
    </w:p>
    <w:p w14:paraId="405466A7" w14:textId="77777777" w:rsidR="00D754A9" w:rsidRDefault="00D754A9" w:rsidP="00D754A9">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 : </w:t>
      </w:r>
    </w:p>
    <w:p w14:paraId="00F2F135" w14:textId="77777777" w:rsidR="00D754A9" w:rsidRDefault="00D754A9" w:rsidP="00EB3650">
      <w:pPr>
        <w:pStyle w:val="VRAINORMAL"/>
        <w:numPr>
          <w:ilvl w:val="0"/>
          <w:numId w:val="36"/>
        </w:numPr>
        <w:rPr>
          <w:rFonts w:eastAsiaTheme="minorHAnsi"/>
        </w:rPr>
      </w:pPr>
      <w:r>
        <w:t>Être connecté</w:t>
      </w:r>
    </w:p>
    <w:p w14:paraId="031C3E3F" w14:textId="2DAEFFD2" w:rsidR="00D754A9" w:rsidRDefault="00D754A9" w:rsidP="00EB3650">
      <w:pPr>
        <w:pStyle w:val="VRAINORMAL"/>
        <w:numPr>
          <w:ilvl w:val="0"/>
          <w:numId w:val="36"/>
        </w:numPr>
      </w:pPr>
      <w:r>
        <w:t xml:space="preserve">Avoir le </w:t>
      </w:r>
      <w:r w:rsidR="00A064E0">
        <w:t>rôle</w:t>
      </w:r>
      <w:r>
        <w:t xml:space="preserve"> requis pour accéder à la route </w:t>
      </w:r>
    </w:p>
    <w:p w14:paraId="6D8CAF02" w14:textId="2D98F56E" w:rsidR="00D754A9" w:rsidRDefault="00D754A9" w:rsidP="00D754A9">
      <w:pPr>
        <w:pStyle w:val="VRAINORMAL"/>
        <w:ind w:firstLine="0"/>
        <w:rPr>
          <w:rFonts w:eastAsiaTheme="minorHAnsi"/>
        </w:rPr>
      </w:pPr>
      <w:r>
        <w:t>Si la première condition n’est pas respectée, l’utilisateur est automatiquement renvoyé sur la page de connexion. Quant à la deuxième condition, si elle n’est pas respecté</w:t>
      </w:r>
      <w:r w:rsidR="00A064E0">
        <w:t>e</w:t>
      </w:r>
      <w:r>
        <w:t>, l’utilisateur est renvoyé à la page d’accueil.</w:t>
      </w:r>
    </w:p>
    <w:p w14:paraId="4922C6F0" w14:textId="5BA58B35" w:rsidR="00D754A9" w:rsidRDefault="00340915" w:rsidP="00D754A9">
      <w:pPr>
        <w:pStyle w:val="VRAINORMAL"/>
        <w:ind w:firstLine="0"/>
      </w:pPr>
      <w:r>
        <w:t xml:space="preserve">Cette implémentation permet de s’éviter </w:t>
      </w:r>
      <w:r w:rsidR="00D754A9">
        <w:t>des problèmes ingérables d’accès aux ressources non autorisé</w:t>
      </w:r>
      <w:r w:rsidR="004503B3">
        <w:t>es</w:t>
      </w:r>
      <w:r w:rsidR="00D754A9">
        <w:t xml:space="preserve"> (ex : l’utilisateur accède à une route qui lui est restreinte, et envoi une requête avec des privilège</w:t>
      </w:r>
      <w:r w:rsidR="004503B3">
        <w:t>s</w:t>
      </w:r>
      <w:r w:rsidR="00D754A9">
        <w:t xml:space="preserve"> insuffisant</w:t>
      </w:r>
      <w:r w:rsidR="004503B3">
        <w:t>s</w:t>
      </w:r>
      <w:r w:rsidR="00D754A9">
        <w:t xml:space="preserve"> au serveur). </w:t>
      </w:r>
    </w:p>
    <w:p w14:paraId="2C1D5DD9" w14:textId="77777777" w:rsidR="00D754A9" w:rsidRPr="004F222C" w:rsidRDefault="00D754A9" w:rsidP="004F222C">
      <w:pPr>
        <w:jc w:val="both"/>
      </w:pPr>
    </w:p>
    <w:p w14:paraId="711E540E" w14:textId="7EFE90A9" w:rsidR="004F222C" w:rsidRPr="004F222C" w:rsidRDefault="004F222C" w:rsidP="00C91C8B">
      <w:pPr>
        <w:jc w:val="center"/>
      </w:pPr>
    </w:p>
    <w:p w14:paraId="67F1F237" w14:textId="21302F5C" w:rsidR="00513B68" w:rsidRDefault="00EB3650" w:rsidP="00EB3650">
      <w:pPr>
        <w:pStyle w:val="Lgende"/>
      </w:pPr>
      <w:r>
        <w:t xml:space="preserve"> </w:t>
      </w:r>
    </w:p>
    <w:p w14:paraId="09FE000E" w14:textId="77777777" w:rsidR="00EB3650" w:rsidRDefault="00EB3650" w:rsidP="00EB3650">
      <w:pPr>
        <w:pStyle w:val="Titre"/>
        <w:jc w:val="left"/>
      </w:pPr>
    </w:p>
    <w:p w14:paraId="453A6517" w14:textId="7CCCE6C0" w:rsidR="00031491" w:rsidRDefault="00031491" w:rsidP="00EB3650">
      <w:pPr>
        <w:pStyle w:val="Titre"/>
      </w:pPr>
      <w:bookmarkStart w:id="114" w:name="_Toc12958835"/>
      <w:r>
        <w:lastRenderedPageBreak/>
        <w:t>Conclusion</w:t>
      </w:r>
      <w:bookmarkEnd w:id="114"/>
    </w:p>
    <w:p w14:paraId="4A5E07D7" w14:textId="15F39646" w:rsidR="00302FFC" w:rsidRDefault="0071368B" w:rsidP="00302FFC">
      <w:pPr>
        <w:pStyle w:val="VRAINORMAL"/>
        <w:ind w:firstLine="0"/>
      </w:pPr>
      <w:r>
        <w:t xml:space="preserve">L’étude de marché effectuée pour DojoHepia a permis de mettre en avant les différents avantages et inconvénients d’autres plateformes similaires, et a mis en lumière ce que DojoHepia ne devait pas reproduire. </w:t>
      </w:r>
      <w:r w:rsidR="007F162D">
        <w:t xml:space="preserve">Cela a permis tout au long du </w:t>
      </w:r>
      <w:r w:rsidR="00302FFC">
        <w:t xml:space="preserve">développement de construire </w:t>
      </w:r>
      <w:r w:rsidR="00962F01">
        <w:t>ma plateforme sur de bonne bases, ne délaissant pas le design et l’expérience utilisateur</w:t>
      </w:r>
      <w:r w:rsidR="001C0F61">
        <w:t xml:space="preserve"> contre beaucoup de fonctionnalités, mais plutôt </w:t>
      </w:r>
      <w:r w:rsidR="00521874">
        <w:t xml:space="preserve">de </w:t>
      </w:r>
      <w:r w:rsidR="001C0F61">
        <w:t>trouver un équilibre</w:t>
      </w:r>
      <w:r w:rsidR="00962F01">
        <w:t xml:space="preserve">, </w:t>
      </w:r>
      <w:r w:rsidR="001C0F61">
        <w:t>car</w:t>
      </w:r>
      <w:r w:rsidR="00962F01">
        <w:t xml:space="preserve"> </w:t>
      </w:r>
      <w:r w:rsidR="001C0F61">
        <w:t xml:space="preserve">ce </w:t>
      </w:r>
      <w:r w:rsidR="00962F01">
        <w:t>sont selon moi des points très important d’une application web</w:t>
      </w:r>
      <w:r w:rsidR="001C0F61">
        <w:t>.</w:t>
      </w:r>
    </w:p>
    <w:p w14:paraId="619236BE" w14:textId="066FCF18" w:rsidR="00521874" w:rsidRDefault="00231D83" w:rsidP="00302FFC">
      <w:pPr>
        <w:pStyle w:val="VRAINORMAL"/>
        <w:ind w:firstLine="0"/>
      </w:pPr>
      <w:r>
        <w:t xml:space="preserve">L’implémentation de l’architecture 4 tiers permettra dans le future d’améliorer la plateforme et de d’ores et déjà palier à des problèmes de </w:t>
      </w:r>
      <w:r w:rsidR="00962F01">
        <w:t xml:space="preserve">montée en </w:t>
      </w:r>
      <w:r>
        <w:t>charges</w:t>
      </w:r>
      <w:r w:rsidR="00962F01">
        <w:t xml:space="preserve"> à l’aide d’un potentielle déploiement cloud. </w:t>
      </w:r>
      <w:r w:rsidR="00521874">
        <w:t xml:space="preserve">De plus, la plateforme étant basée sur une architecture REST, il sera aisé de troquer un service contre un autre, si l’on souhaite par exemple passer d’Angular à </w:t>
      </w:r>
      <w:proofErr w:type="spellStart"/>
      <w:r w:rsidR="00521874">
        <w:t>VueJS</w:t>
      </w:r>
      <w:proofErr w:type="spellEnd"/>
      <w:r w:rsidR="00521874">
        <w:t>.</w:t>
      </w:r>
    </w:p>
    <w:p w14:paraId="58B9EF07" w14:textId="77777777" w:rsidR="00FB1770" w:rsidRDefault="00FB1770" w:rsidP="0071368B">
      <w:pPr>
        <w:pStyle w:val="VRAINORMAL"/>
        <w:ind w:firstLine="0"/>
      </w:pPr>
    </w:p>
    <w:p w14:paraId="1B255081" w14:textId="77777777" w:rsidR="00E828EB" w:rsidRDefault="00544498" w:rsidP="00ED14ED">
      <w:pPr>
        <w:pStyle w:val="VRAINORMAL"/>
        <w:ind w:firstLine="0"/>
      </w:pPr>
      <w:r w:rsidRPr="00544498">
        <w:t>Même si c</w:t>
      </w:r>
      <w:r w:rsidR="00962F01" w:rsidRPr="00544498">
        <w:t xml:space="preserve">ertains objectifs n’ont pas été réalisés, et ce parce que la méthodologie de travail adoptée a poussé </w:t>
      </w:r>
      <w:r w:rsidR="00A03CA8" w:rsidRPr="00544498">
        <w:t>Mr</w:t>
      </w:r>
      <w:r w:rsidR="00A03CA8">
        <w:t>.</w:t>
      </w:r>
      <w:r w:rsidR="00962F01" w:rsidRPr="00544498">
        <w:t xml:space="preserve"> Cavat et moi-même à </w:t>
      </w:r>
      <w:r w:rsidRPr="00544498">
        <w:t>prioriser</w:t>
      </w:r>
      <w:r w:rsidR="00962F01" w:rsidRPr="00544498">
        <w:t xml:space="preserve"> certaines tâches plutôt que d’autres, p</w:t>
      </w:r>
      <w:r w:rsidR="001C0F61" w:rsidRPr="00544498">
        <w:t xml:space="preserve">ermettant ainsi de maximiser </w:t>
      </w:r>
      <w:r w:rsidR="00962F01" w:rsidRPr="00544498">
        <w:t xml:space="preserve">la valeur ajoutée </w:t>
      </w:r>
      <w:r w:rsidR="001C0F61" w:rsidRPr="00544498">
        <w:t>à chaque nouvelle itération</w:t>
      </w:r>
      <w:r w:rsidRPr="00544498">
        <w:t>,</w:t>
      </w:r>
      <w:r w:rsidR="00962F01" w:rsidRPr="00544498">
        <w:t xml:space="preserve"> </w:t>
      </w:r>
      <w:r w:rsidRPr="00544498">
        <w:t>c</w:t>
      </w:r>
      <w:r w:rsidR="00306811" w:rsidRPr="00544498">
        <w:t xml:space="preserve">e travail et ce qu’il </w:t>
      </w:r>
      <w:r w:rsidR="00A03CA8">
        <w:t>représente</w:t>
      </w:r>
      <w:r w:rsidR="00306811" w:rsidRPr="00544498">
        <w:t xml:space="preserve"> prouve que les objectifs </w:t>
      </w:r>
      <w:r w:rsidR="00DD3454" w:rsidRPr="00544498">
        <w:t xml:space="preserve">du cahier des charges </w:t>
      </w:r>
      <w:r w:rsidR="00306811" w:rsidRPr="00544498">
        <w:t>ont été couvert</w:t>
      </w:r>
      <w:r w:rsidR="007F162D" w:rsidRPr="00544498">
        <w:t>s</w:t>
      </w:r>
      <w:r w:rsidR="00DD3454" w:rsidRPr="00544498">
        <w:t xml:space="preserve"> et </w:t>
      </w:r>
      <w:r w:rsidR="00D47297">
        <w:t xml:space="preserve">que </w:t>
      </w:r>
      <w:r w:rsidR="00D47297" w:rsidRPr="00277EEA">
        <w:rPr>
          <w:color w:val="000000" w:themeColor="text1"/>
        </w:rPr>
        <w:t xml:space="preserve">DojoHepia </w:t>
      </w:r>
      <w:r w:rsidR="00E828EB" w:rsidRPr="00277EEA">
        <w:rPr>
          <w:color w:val="000000" w:themeColor="text1"/>
        </w:rPr>
        <w:t>se dote d’encore plus de fonctionnalité que prévu</w:t>
      </w:r>
      <w:r w:rsidR="00DD3454" w:rsidRPr="00277EEA">
        <w:rPr>
          <w:color w:val="000000" w:themeColor="text1"/>
        </w:rPr>
        <w:t>.</w:t>
      </w:r>
      <w:r w:rsidR="00E828EB" w:rsidRPr="00277EEA">
        <w:rPr>
          <w:color w:val="000000" w:themeColor="text1"/>
        </w:rPr>
        <w:t xml:space="preserve"> </w:t>
      </w:r>
      <w:r w:rsidR="00E828EB">
        <w:t>En effet, au fil des semaines et du développement, de nouvelles idées d’améliorations sont apparues, et c’est souvent elles qui ont été priorisées.</w:t>
      </w:r>
      <w:r w:rsidR="00DD3454" w:rsidRPr="00544498">
        <w:t xml:space="preserve"> </w:t>
      </w:r>
      <w:r w:rsidR="00306811" w:rsidRPr="00544498">
        <w:t>l</w:t>
      </w:r>
      <w:r w:rsidR="0071368B" w:rsidRPr="00544498">
        <w:t xml:space="preserve">’étude de la gamification </w:t>
      </w:r>
      <w:r w:rsidR="00521874">
        <w:t xml:space="preserve">qui </w:t>
      </w:r>
      <w:r w:rsidR="00D47297">
        <w:t xml:space="preserve">restera </w:t>
      </w:r>
      <w:r w:rsidR="0071368B" w:rsidRPr="00544498">
        <w:t>malheureusement non implémentée</w:t>
      </w:r>
      <w:r w:rsidR="00521874">
        <w:t>,</w:t>
      </w:r>
      <w:r w:rsidR="00D47297">
        <w:t xml:space="preserve"> </w:t>
      </w:r>
      <w:r w:rsidR="0071368B" w:rsidRPr="00544498">
        <w:t>aura quand même permis de mettre en avant le besoin de cette fonctionnalité</w:t>
      </w:r>
      <w:r w:rsidR="00D47297">
        <w:t xml:space="preserve"> et ses mécanismes</w:t>
      </w:r>
      <w:r w:rsidR="00521874">
        <w:t xml:space="preserve"> à la plateforme</w:t>
      </w:r>
      <w:r w:rsidR="00D47297">
        <w:t>.</w:t>
      </w:r>
      <w:r w:rsidR="00E828EB">
        <w:t xml:space="preserve"> </w:t>
      </w:r>
    </w:p>
    <w:p w14:paraId="0865CC59" w14:textId="1158EA68" w:rsidR="00ED14ED" w:rsidRDefault="00E828EB" w:rsidP="00ED14ED">
      <w:pPr>
        <w:pStyle w:val="VRAINORMAL"/>
        <w:ind w:firstLine="0"/>
      </w:pPr>
      <w:r>
        <w:t>J</w:t>
      </w:r>
      <w:r w:rsidR="00ED14ED">
        <w:t>e n’avais jamais eu la chance de créer un projet autant conséquent, avec une méthodologie de travail se rapprochant des standards industriels. Cela m’a permis de comprendre que certains choix de fonctionnalités ont vraiment plus de valeurs que d’autres, et qu’une application n’est jamais réellement finie, car il y aura toujours matières à améliorations.</w:t>
      </w:r>
    </w:p>
    <w:p w14:paraId="5A765348" w14:textId="77777777" w:rsidR="00ED14ED" w:rsidRPr="00544498" w:rsidRDefault="00ED14ED" w:rsidP="0071368B">
      <w:pPr>
        <w:pStyle w:val="VRAINORMAL"/>
        <w:ind w:firstLine="0"/>
      </w:pPr>
    </w:p>
    <w:p w14:paraId="4D35400F" w14:textId="3BEFE15A" w:rsidR="00ED14ED" w:rsidRDefault="00306811" w:rsidP="00EC6B54">
      <w:pPr>
        <w:pStyle w:val="VRAINORMAL"/>
        <w:ind w:firstLine="0"/>
      </w:pPr>
      <w:r w:rsidRPr="00F468D1">
        <w:t>Ce travail</w:t>
      </w:r>
      <w:r w:rsidR="00BB2788" w:rsidRPr="00F468D1">
        <w:t xml:space="preserve"> </w:t>
      </w:r>
      <w:r w:rsidR="00BA0302" w:rsidRPr="00F468D1">
        <w:t>restera</w:t>
      </w:r>
      <w:r w:rsidR="00BB2788" w:rsidRPr="00F468D1">
        <w:t xml:space="preserve"> </w:t>
      </w:r>
      <w:r w:rsidRPr="00F468D1">
        <w:t>pour moi très important</w:t>
      </w:r>
      <w:r w:rsidR="00BB2788" w:rsidRPr="00F468D1">
        <w:t>, car il m’a</w:t>
      </w:r>
      <w:r w:rsidR="00BA0302" w:rsidRPr="00F468D1">
        <w:t xml:space="preserve">ura </w:t>
      </w:r>
      <w:r w:rsidR="00302FFC" w:rsidRPr="00F468D1">
        <w:t xml:space="preserve">permis de découvrir </w:t>
      </w:r>
      <w:r w:rsidR="00BA0302" w:rsidRPr="00F468D1">
        <w:t xml:space="preserve">de nombreuses </w:t>
      </w:r>
      <w:r w:rsidR="00302FFC" w:rsidRPr="00F468D1">
        <w:t xml:space="preserve">technologies, comme Angular CLI </w:t>
      </w:r>
      <w:r w:rsidR="00BB2788" w:rsidRPr="00F468D1">
        <w:t>ou encore</w:t>
      </w:r>
      <w:r w:rsidR="00302FFC" w:rsidRPr="00F468D1">
        <w:t xml:space="preserve"> Javalin, qui sont des outils puissants et </w:t>
      </w:r>
      <w:r w:rsidR="00D3795D" w:rsidRPr="00F468D1">
        <w:t>efficaces</w:t>
      </w:r>
      <w:r w:rsidR="00BB2788" w:rsidRPr="00F468D1">
        <w:t xml:space="preserve"> que je ne manquerais pas de réutiliser</w:t>
      </w:r>
      <w:r w:rsidR="00302FFC" w:rsidRPr="00F468D1">
        <w:t xml:space="preserve">. </w:t>
      </w:r>
      <w:r w:rsidR="00302FFC">
        <w:t>Il m’a aussi permis de me perfectionner su</w:t>
      </w:r>
      <w:r w:rsidR="00D3795D">
        <w:t xml:space="preserve">r </w:t>
      </w:r>
      <w:r w:rsidR="003812E2">
        <w:t>les</w:t>
      </w:r>
      <w:r w:rsidR="00D3795D">
        <w:t xml:space="preserve"> notions abordées au cours de mes 3 ans d’apprentissages à Hepia</w:t>
      </w:r>
      <w:r w:rsidR="00302FFC">
        <w:t>,</w:t>
      </w:r>
      <w:r w:rsidR="00BB2788">
        <w:t xml:space="preserve"> que ce soit le développement web (même si très peu étudié), la virtualisation</w:t>
      </w:r>
      <w:r w:rsidR="003812E2">
        <w:t>,</w:t>
      </w:r>
      <w:r w:rsidR="00BB2788">
        <w:t xml:space="preserve"> grâce à la containerisation de l’exécution du code, </w:t>
      </w:r>
      <w:r w:rsidR="00BB2788">
        <w:lastRenderedPageBreak/>
        <w:t xml:space="preserve">ou encore </w:t>
      </w:r>
      <w:r w:rsidR="00302FFC">
        <w:t xml:space="preserve">l’implémentation du Gateway en java, me permettant d’apprendre quelles étaient les bonnes pratiques et </w:t>
      </w:r>
      <w:r w:rsidR="003812E2">
        <w:t xml:space="preserve">conventions </w:t>
      </w:r>
      <w:r w:rsidR="00302FFC">
        <w:t>pour qu’une architecture REST</w:t>
      </w:r>
      <w:r w:rsidR="00521874">
        <w:t xml:space="preserve"> ou qu’une application Java</w:t>
      </w:r>
      <w:r w:rsidR="00302FFC">
        <w:t xml:space="preserve"> soit robuste et fiable</w:t>
      </w:r>
      <w:r w:rsidR="00536DA1">
        <w:t>.</w:t>
      </w:r>
    </w:p>
    <w:p w14:paraId="55C3DA81" w14:textId="77777777" w:rsidR="00EC6B54" w:rsidRPr="00ED14ED" w:rsidRDefault="00EC6B54" w:rsidP="00EC6B54">
      <w:pPr>
        <w:pStyle w:val="VRAINORMAL"/>
        <w:ind w:firstLine="0"/>
      </w:pPr>
    </w:p>
    <w:p w14:paraId="774F35F2" w14:textId="41891E10" w:rsidR="00F66A26" w:rsidRDefault="00A03CA8" w:rsidP="00F57C5F">
      <w:pPr>
        <w:pStyle w:val="VRAINORMAL"/>
        <w:ind w:firstLine="709"/>
      </w:pPr>
      <w:r>
        <w:t>Cette conclusion n’est</w:t>
      </w:r>
      <w:r w:rsidR="00F66A26">
        <w:t xml:space="preserve"> pas une fin en soi pour DojoHepia. En effet, la plateforme doit-encore s’acquitter de fonctionnalités importantes pour rendre l’expérience</w:t>
      </w:r>
      <w:r w:rsidR="00ED14ED">
        <w:t xml:space="preserve"> </w:t>
      </w:r>
      <w:r w:rsidR="00F66A26">
        <w:t xml:space="preserve">plus immersif. L’amélioration la plus importante qui </w:t>
      </w:r>
      <w:r w:rsidR="00E828EB">
        <w:t>devra</w:t>
      </w:r>
      <w:r w:rsidR="00F66A26">
        <w:t xml:space="preserve"> être apportée est le système de </w:t>
      </w:r>
      <w:proofErr w:type="spellStart"/>
      <w:r w:rsidR="00F66A26">
        <w:t>worker</w:t>
      </w:r>
      <w:proofErr w:type="spellEnd"/>
      <w:r w:rsidR="00F66A26">
        <w:t xml:space="preserve"> d’on j’ai brièvement parlé </w:t>
      </w:r>
      <w:r w:rsidR="00F66A26" w:rsidRPr="000D10F4">
        <w:rPr>
          <w:color w:val="000000" w:themeColor="text1"/>
        </w:rPr>
        <w:t>dans la partie « </w:t>
      </w:r>
      <w:r w:rsidR="000D10F4" w:rsidRPr="000D10F4">
        <w:rPr>
          <w:color w:val="000000" w:themeColor="text1"/>
        </w:rPr>
        <w:t>Architecture – Vision à long terme</w:t>
      </w:r>
      <w:r w:rsidR="00F66A26" w:rsidRPr="000D10F4">
        <w:rPr>
          <w:color w:val="000000" w:themeColor="text1"/>
        </w:rPr>
        <w:t>»</w:t>
      </w:r>
      <w:r w:rsidR="000D10F4">
        <w:rPr>
          <w:color w:val="000000" w:themeColor="text1"/>
        </w:rPr>
        <w:t>. J</w:t>
      </w:r>
      <w:r w:rsidR="00F66A26">
        <w:t xml:space="preserve">’aurais aimé aussi </w:t>
      </w:r>
      <w:r w:rsidR="002E1E4F" w:rsidRPr="00D656FF">
        <w:rPr>
          <w:color w:val="000000" w:themeColor="text1"/>
        </w:rPr>
        <w:t>mettre en place</w:t>
      </w:r>
      <w:r w:rsidR="00F66A26" w:rsidRPr="00D656FF">
        <w:rPr>
          <w:color w:val="000000" w:themeColor="text1"/>
        </w:rPr>
        <w:t xml:space="preserve"> </w:t>
      </w:r>
      <w:r w:rsidR="00F66A26">
        <w:t xml:space="preserve">un thème clair, pour permettre à l’utilisateur de customiser un peu la plateforme. En effet, chez nous jeunes développeur, la couleur de notre environnement de travail est souvent sujette à </w:t>
      </w:r>
      <w:r w:rsidR="002E1E4F">
        <w:t>débat, et pouvoir s’affranchir des deux est devenu un must have pour des applications de développement. P</w:t>
      </w:r>
      <w:r w:rsidR="00F66A26">
        <w:t>our continuer, un système d’administration complet serait nécessaire pour que le site ne devienne pas un lieu pourris par les utilisateurs</w:t>
      </w:r>
      <w:r w:rsidR="007A0CEC">
        <w:t>. Ce système pourrait même s’étendre jusqu'à la gestion de groupe d’</w:t>
      </w:r>
      <w:r w:rsidR="002E1E4F">
        <w:t>utilisateur</w:t>
      </w:r>
      <w:r w:rsidR="007A0CEC">
        <w:t xml:space="preserve"> abonnés à un programme, par le Sensei. </w:t>
      </w:r>
      <w:r w:rsidR="002E1E4F">
        <w:t xml:space="preserve">Un système d’issue/commentaire à la manière de Codewars ne serait pas à n’négliger, car il permettrai à l’utilisateur de donner son avis sur un programme ou kata, </w:t>
      </w:r>
      <w:r w:rsidR="00ED14ED">
        <w:t>et</w:t>
      </w:r>
      <w:r w:rsidR="002E1E4F">
        <w:t xml:space="preserve"> sur la plateforme de manière générale. </w:t>
      </w:r>
      <w:r w:rsidR="007A0CEC">
        <w:t xml:space="preserve">Pour finir, le portage de la plateforme sur mobile serait un point intéressant à étudier, car l’interface de réalisation d’un kata est déjà très chargée pour un écran de taille </w:t>
      </w:r>
      <w:r w:rsidR="00ED14ED">
        <w:t>ordinateur</w:t>
      </w:r>
      <w:r w:rsidR="007A0CEC">
        <w:t>.</w:t>
      </w:r>
      <w:r w:rsidR="00ED14ED">
        <w:t xml:space="preserve"> De plus,</w:t>
      </w:r>
      <w:r w:rsidR="007A0CEC">
        <w:t xml:space="preserve"> </w:t>
      </w:r>
      <w:r w:rsidR="00ED14ED">
        <w:t>u</w:t>
      </w:r>
      <w:r w:rsidR="007A0CEC">
        <w:t xml:space="preserve">n tel portage permettrai de créer de petits exercices à réaliser à la minutes </w:t>
      </w:r>
      <w:r w:rsidR="00E828EB">
        <w:t>pour</w:t>
      </w:r>
      <w:r w:rsidR="007A0CEC">
        <w:t xml:space="preserve"> les utilisateurs, mais aussi de visualiser les informations de son compte, des statistiques ou commentaires plus confortablement qu’en sortant sont ordinateur pour le faire.</w:t>
      </w:r>
    </w:p>
    <w:p w14:paraId="5F022EC8" w14:textId="7B70A6B9" w:rsidR="00F66A26" w:rsidRDefault="00F66A26" w:rsidP="007F162D">
      <w:pPr>
        <w:pStyle w:val="VRAINORMAL"/>
        <w:ind w:firstLine="0"/>
      </w:pPr>
    </w:p>
    <w:p w14:paraId="7013C4EB" w14:textId="77777777" w:rsidR="00FB1770" w:rsidRPr="00536DA1" w:rsidRDefault="00FB1770" w:rsidP="00FB1770">
      <w:pPr>
        <w:pStyle w:val="VRAINORMAL"/>
        <w:ind w:firstLine="0"/>
        <w:rPr>
          <w:color w:val="FF0000"/>
        </w:rPr>
      </w:pPr>
      <w:r w:rsidRPr="00536DA1">
        <w:rPr>
          <w:color w:val="FF0000"/>
        </w:rPr>
        <w:t xml:space="preserve">Manque </w:t>
      </w:r>
      <w:proofErr w:type="spellStart"/>
      <w:r w:rsidRPr="00536DA1">
        <w:rPr>
          <w:color w:val="FF0000"/>
        </w:rPr>
        <w:t>t’il</w:t>
      </w:r>
      <w:proofErr w:type="spellEnd"/>
      <w:r w:rsidRPr="00536DA1">
        <w:rPr>
          <w:color w:val="FF0000"/>
        </w:rPr>
        <w:t xml:space="preserve"> une partie ici ou je parle de la mise en œuvre total avec les kata </w:t>
      </w:r>
      <w:proofErr w:type="spellStart"/>
      <w:r w:rsidRPr="00536DA1">
        <w:rPr>
          <w:color w:val="FF0000"/>
        </w:rPr>
        <w:t>abo</w:t>
      </w:r>
      <w:proofErr w:type="spellEnd"/>
      <w:r w:rsidRPr="00536DA1">
        <w:rPr>
          <w:color w:val="FF0000"/>
        </w:rPr>
        <w:t xml:space="preserve"> etc.. ?</w:t>
      </w:r>
    </w:p>
    <w:p w14:paraId="5401266D" w14:textId="4B2BFE1C" w:rsidR="001C0F61" w:rsidRPr="00536DA1" w:rsidRDefault="001C0F61" w:rsidP="007F162D">
      <w:pPr>
        <w:pStyle w:val="VRAINORMAL"/>
        <w:ind w:firstLine="0"/>
        <w:rPr>
          <w:color w:val="FF0000"/>
        </w:rPr>
      </w:pPr>
    </w:p>
    <w:p w14:paraId="71C06231" w14:textId="7C83F2D3" w:rsidR="001C0F61" w:rsidRPr="00536DA1" w:rsidRDefault="001C0F61" w:rsidP="007F162D">
      <w:pPr>
        <w:pStyle w:val="VRAINORMAL"/>
        <w:ind w:firstLine="0"/>
        <w:rPr>
          <w:color w:val="FF0000"/>
        </w:rPr>
      </w:pPr>
    </w:p>
    <w:p w14:paraId="53E39946" w14:textId="77777777" w:rsidR="001C0F61" w:rsidRPr="00536DA1" w:rsidRDefault="001C0F61" w:rsidP="001C0F61">
      <w:pPr>
        <w:pStyle w:val="VRAINORMAL"/>
        <w:ind w:firstLine="0"/>
        <w:rPr>
          <w:color w:val="FF0000"/>
        </w:rPr>
      </w:pPr>
      <w:r w:rsidRPr="00536DA1">
        <w:rPr>
          <w:color w:val="FF0000"/>
        </w:rPr>
        <w:t>PARLER PROGRAMMES ABO KATA SERVICE COMPILATION ET AUTHENTIFICATION</w:t>
      </w:r>
    </w:p>
    <w:p w14:paraId="221C3A9A" w14:textId="51921360" w:rsidR="00DC1529" w:rsidRPr="00536DA1" w:rsidRDefault="001C0F61" w:rsidP="00536DA1">
      <w:pPr>
        <w:pStyle w:val="VRAINORMAL"/>
        <w:ind w:firstLine="0"/>
        <w:rPr>
          <w:color w:val="FF0000"/>
        </w:rPr>
      </w:pPr>
      <w:r w:rsidRPr="00536DA1">
        <w:rPr>
          <w:color w:val="FF0000"/>
        </w:rPr>
        <w:t xml:space="preserve">La mise en œuvre </w:t>
      </w:r>
      <w:proofErr w:type="spellStart"/>
      <w:r w:rsidRPr="00536DA1">
        <w:rPr>
          <w:color w:val="FF0000"/>
        </w:rPr>
        <w:t>à</w:t>
      </w:r>
      <w:proofErr w:type="spellEnd"/>
      <w:r w:rsidRPr="00536DA1">
        <w:rPr>
          <w:color w:val="FF0000"/>
        </w:rPr>
        <w:t xml:space="preserve"> permis de mettre en avant certains besoins de conceptions, comme de mettre les katas dans de programmes, pour que l’utilisateur puisse s’y abonner. De plus,</w:t>
      </w:r>
      <w:r w:rsidR="00032414">
        <w:rPr>
          <w:color w:val="FF0000"/>
        </w:rPr>
        <w:t xml:space="preserve"> </w:t>
      </w:r>
      <w:r w:rsidR="008D02DD">
        <w:br w:type="page"/>
      </w:r>
    </w:p>
    <w:p w14:paraId="2E4DF721" w14:textId="77777777" w:rsidR="00DC1529" w:rsidRDefault="00DC1529" w:rsidP="00D3795D">
      <w:pPr>
        <w:pStyle w:val="Titre"/>
      </w:pPr>
    </w:p>
    <w:p w14:paraId="45046AF8" w14:textId="77777777" w:rsidR="00DC1529" w:rsidRDefault="00DC1529" w:rsidP="00D3795D">
      <w:pPr>
        <w:pStyle w:val="Titre"/>
      </w:pPr>
    </w:p>
    <w:p w14:paraId="704ACF5B" w14:textId="77777777" w:rsidR="00DC1529" w:rsidRDefault="00DC1529" w:rsidP="00D3795D">
      <w:pPr>
        <w:pStyle w:val="Titre"/>
      </w:pPr>
    </w:p>
    <w:p w14:paraId="3DBC6324" w14:textId="77777777" w:rsidR="00DC1529" w:rsidRDefault="00DC1529" w:rsidP="00D3795D">
      <w:pPr>
        <w:pStyle w:val="Titre"/>
      </w:pPr>
    </w:p>
    <w:p w14:paraId="0F3C4A13" w14:textId="77777777" w:rsidR="00DC1529" w:rsidRDefault="00DC1529" w:rsidP="00D3795D">
      <w:pPr>
        <w:pStyle w:val="Titre"/>
      </w:pPr>
    </w:p>
    <w:p w14:paraId="6CB25A38" w14:textId="77777777" w:rsidR="00DC1529" w:rsidRDefault="00DC1529" w:rsidP="00D3795D">
      <w:pPr>
        <w:pStyle w:val="Titre"/>
      </w:pPr>
    </w:p>
    <w:p w14:paraId="47A19CF8" w14:textId="77777777" w:rsidR="00DC1529" w:rsidRDefault="00DC1529" w:rsidP="00D3795D">
      <w:pPr>
        <w:pStyle w:val="Titre"/>
      </w:pPr>
    </w:p>
    <w:p w14:paraId="5D4CF96E" w14:textId="77777777" w:rsidR="00DC1529" w:rsidRDefault="00DC1529" w:rsidP="00D3795D">
      <w:pPr>
        <w:pStyle w:val="Titre"/>
      </w:pPr>
    </w:p>
    <w:p w14:paraId="444EEDAD" w14:textId="6D09E4CC" w:rsidR="00B20266" w:rsidRDefault="00B20266" w:rsidP="00D3795D">
      <w:pPr>
        <w:pStyle w:val="Titre"/>
      </w:pPr>
      <w:bookmarkStart w:id="115" w:name="_Toc12958836"/>
      <w:r>
        <w:t>ANNEXES</w:t>
      </w:r>
      <w:bookmarkEnd w:id="115"/>
      <w:r>
        <w:br w:type="page"/>
      </w:r>
    </w:p>
    <w:p w14:paraId="432BFB08" w14:textId="02F98460" w:rsidR="00031491" w:rsidRDefault="00031491" w:rsidP="00A05765">
      <w:pPr>
        <w:pStyle w:val="Titre"/>
        <w:ind w:left="709" w:hanging="709"/>
      </w:pPr>
      <w:bookmarkStart w:id="116" w:name="_Toc12958837"/>
      <w:r>
        <w:lastRenderedPageBreak/>
        <w:t xml:space="preserve">Annexes </w:t>
      </w:r>
      <w:r w:rsidR="004F222C">
        <w:t>1</w:t>
      </w:r>
      <w:r w:rsidR="00946ED3">
        <w:t> </w:t>
      </w:r>
      <w:r w:rsidR="004F222C">
        <w:t>: Tests et Résultats</w:t>
      </w:r>
      <w:bookmarkEnd w:id="116"/>
    </w:p>
    <w:p w14:paraId="3B158B7A" w14:textId="4494A608" w:rsidR="004F222C" w:rsidRDefault="004F222C" w:rsidP="00A05765">
      <w:pPr>
        <w:pStyle w:val="western"/>
        <w:spacing w:before="0" w:beforeAutospacing="0" w:after="0"/>
        <w:ind w:left="709" w:hanging="709"/>
        <w:rPr>
          <w:i/>
          <w:iCs/>
        </w:rPr>
      </w:pPr>
    </w:p>
    <w:p w14:paraId="73FA3DF5" w14:textId="51042C57" w:rsidR="004F222C" w:rsidRPr="004F222C" w:rsidRDefault="004F222C" w:rsidP="00A05765">
      <w:pPr>
        <w:ind w:left="709" w:hanging="709"/>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A05765">
      <w:pPr>
        <w:numPr>
          <w:ilvl w:val="0"/>
          <w:numId w:val="13"/>
        </w:numPr>
        <w:ind w:left="709" w:hanging="709"/>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A05765">
      <w:pPr>
        <w:numPr>
          <w:ilvl w:val="0"/>
          <w:numId w:val="13"/>
        </w:numPr>
        <w:ind w:left="709" w:hanging="709"/>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A05765">
      <w:pPr>
        <w:numPr>
          <w:ilvl w:val="0"/>
          <w:numId w:val="13"/>
        </w:numPr>
        <w:ind w:left="709" w:hanging="709"/>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A05765">
      <w:pPr>
        <w:numPr>
          <w:ilvl w:val="0"/>
          <w:numId w:val="13"/>
        </w:numPr>
        <w:ind w:left="709" w:hanging="709"/>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A05765">
      <w:pPr>
        <w:numPr>
          <w:ilvl w:val="0"/>
          <w:numId w:val="13"/>
        </w:numPr>
        <w:ind w:left="709" w:hanging="709"/>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A05765">
      <w:pPr>
        <w:numPr>
          <w:ilvl w:val="0"/>
          <w:numId w:val="13"/>
        </w:numPr>
        <w:ind w:left="709" w:hanging="709"/>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A05765">
      <w:pPr>
        <w:numPr>
          <w:ilvl w:val="0"/>
          <w:numId w:val="13"/>
        </w:numPr>
        <w:ind w:left="709" w:hanging="709"/>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A05765">
      <w:pPr>
        <w:numPr>
          <w:ilvl w:val="0"/>
          <w:numId w:val="13"/>
        </w:numPr>
        <w:ind w:left="709" w:hanging="709"/>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A05765">
      <w:pPr>
        <w:pStyle w:val="western"/>
        <w:spacing w:before="0" w:beforeAutospacing="0" w:after="0"/>
        <w:ind w:left="709" w:hanging="709"/>
        <w:rPr>
          <w:i/>
          <w:iCs/>
        </w:rPr>
      </w:pPr>
    </w:p>
    <w:p w14:paraId="0B08156C" w14:textId="77777777" w:rsidR="00EB3650" w:rsidRPr="00C93699" w:rsidRDefault="00EB3650" w:rsidP="00A05765">
      <w:pPr>
        <w:pStyle w:val="Lgende"/>
        <w:ind w:left="709" w:hanging="709"/>
      </w:pPr>
      <w:r w:rsidRPr="004F222C">
        <w:rPr>
          <w:rFonts w:ascii="Arial" w:hAnsi="Arial" w:cs="Arial"/>
          <w:b/>
          <w:bCs/>
          <w:color w:val="000000"/>
          <w:sz w:val="22"/>
          <w:szCs w:val="22"/>
        </w:rPr>
        <w:t>Logiciels utilisé par DojoHepia</w:t>
      </w:r>
    </w:p>
    <w:p w14:paraId="502A783F" w14:textId="77777777" w:rsidR="00EB3650" w:rsidRPr="004F222C" w:rsidRDefault="00EB3650" w:rsidP="00A05765">
      <w:pPr>
        <w:ind w:left="709" w:hanging="709"/>
      </w:pPr>
    </w:p>
    <w:tbl>
      <w:tblPr>
        <w:tblW w:w="9026" w:type="dxa"/>
        <w:tblCellMar>
          <w:top w:w="15" w:type="dxa"/>
          <w:left w:w="15" w:type="dxa"/>
          <w:bottom w:w="15" w:type="dxa"/>
          <w:right w:w="15" w:type="dxa"/>
        </w:tblCellMar>
        <w:tblLook w:val="04A0" w:firstRow="1" w:lastRow="0" w:firstColumn="1" w:lastColumn="0" w:noHBand="0" w:noVBand="1"/>
      </w:tblPr>
      <w:tblGrid>
        <w:gridCol w:w="1880"/>
        <w:gridCol w:w="6145"/>
        <w:gridCol w:w="1001"/>
      </w:tblGrid>
      <w:tr w:rsidR="00EB3650" w:rsidRPr="004F222C" w14:paraId="19A758D5"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53E294" w14:textId="77777777" w:rsidR="00EB3650" w:rsidRPr="004F222C" w:rsidRDefault="00EB3650" w:rsidP="00A05765">
            <w:pPr>
              <w:pStyle w:val="VRAINORMAL"/>
              <w:ind w:left="709" w:hanging="709"/>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280B81" w14:textId="77777777" w:rsidR="00EB3650" w:rsidRPr="004F222C" w:rsidRDefault="00EB3650" w:rsidP="00A05765">
            <w:pPr>
              <w:pStyle w:val="VRAINORMAL"/>
              <w:ind w:left="709" w:hanging="709"/>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4E0F22" w14:textId="77777777" w:rsidR="00EB3650" w:rsidRPr="004F222C" w:rsidRDefault="00EB3650" w:rsidP="00A05765">
            <w:pPr>
              <w:pStyle w:val="VRAINORMAL"/>
              <w:ind w:left="709" w:hanging="709"/>
            </w:pPr>
            <w:r w:rsidRPr="004F222C">
              <w:t>Licence</w:t>
            </w:r>
          </w:p>
        </w:tc>
      </w:tr>
      <w:tr w:rsidR="00EB3650" w:rsidRPr="004F222C" w14:paraId="7CA9D2E4"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078FD0" w14:textId="77777777" w:rsidR="00EB3650" w:rsidRPr="004F222C" w:rsidRDefault="00EB3650" w:rsidP="00A05765">
            <w:pPr>
              <w:pStyle w:val="VRAINORMAL"/>
              <w:ind w:left="709" w:hanging="709"/>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4ED62" w14:textId="77777777" w:rsidR="00EB3650" w:rsidRPr="004F222C" w:rsidRDefault="00EB3650" w:rsidP="00A05765">
            <w:pPr>
              <w:pStyle w:val="VRAINORMAL"/>
              <w:ind w:left="709" w:hanging="709"/>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B3CC1A" w14:textId="77777777" w:rsidR="00EB3650" w:rsidRPr="004F222C" w:rsidRDefault="00EB3650" w:rsidP="00A05765">
            <w:pPr>
              <w:pStyle w:val="VRAINORMAL"/>
              <w:ind w:left="709" w:hanging="709"/>
            </w:pPr>
            <w:r w:rsidRPr="004F222C">
              <w:t>MIT</w:t>
            </w:r>
          </w:p>
        </w:tc>
      </w:tr>
      <w:tr w:rsidR="00EB3650" w:rsidRPr="004F222C" w14:paraId="1A094EC0"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C5FAE" w14:textId="77777777" w:rsidR="00EB3650" w:rsidRPr="004F222C" w:rsidRDefault="00EB3650" w:rsidP="00A05765">
            <w:pPr>
              <w:pStyle w:val="VRAINORMAL"/>
              <w:ind w:left="709" w:hanging="709"/>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BF4A95" w14:textId="77777777" w:rsidR="00EB3650" w:rsidRPr="004F222C" w:rsidRDefault="00EB3650" w:rsidP="00A05765">
            <w:pPr>
              <w:pStyle w:val="VRAINORMAL"/>
              <w:ind w:left="709" w:hanging="709"/>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9D350F" w14:textId="77777777" w:rsidR="00EB3650" w:rsidRPr="004F222C" w:rsidRDefault="00EB3650" w:rsidP="00A05765">
            <w:pPr>
              <w:pStyle w:val="VRAINORMAL"/>
              <w:ind w:left="709" w:hanging="709"/>
            </w:pPr>
            <w:r w:rsidRPr="004F222C">
              <w:t>BSD</w:t>
            </w:r>
          </w:p>
        </w:tc>
      </w:tr>
      <w:tr w:rsidR="00EB3650" w:rsidRPr="004F222C" w14:paraId="06CC1C29"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EEE78" w14:textId="77777777" w:rsidR="00EB3650" w:rsidRPr="004F222C" w:rsidRDefault="00EB3650" w:rsidP="00A05765">
            <w:pPr>
              <w:pStyle w:val="VRAINORMAL"/>
              <w:ind w:left="709" w:hanging="709"/>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AF5FD1" w14:textId="77777777" w:rsidR="00EB3650" w:rsidRPr="004F222C" w:rsidRDefault="00EB3650" w:rsidP="00A05765">
            <w:pPr>
              <w:pStyle w:val="VRAINORMAL"/>
              <w:ind w:left="709" w:hanging="709"/>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B8FE6" w14:textId="77777777" w:rsidR="00EB3650" w:rsidRPr="004F222C" w:rsidRDefault="00EB3650" w:rsidP="00A05765">
            <w:pPr>
              <w:pStyle w:val="VRAINORMAL"/>
              <w:ind w:left="709" w:hanging="709"/>
            </w:pPr>
            <w:r w:rsidRPr="004F222C">
              <w:t>MIT</w:t>
            </w:r>
          </w:p>
        </w:tc>
      </w:tr>
      <w:tr w:rsidR="00EB3650" w:rsidRPr="004F222C" w14:paraId="2C590301"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610DCF" w14:textId="77777777" w:rsidR="00EB3650" w:rsidRPr="004F222C" w:rsidRDefault="00EB3650" w:rsidP="00A05765">
            <w:pPr>
              <w:pStyle w:val="VRAINORMAL"/>
              <w:ind w:left="709" w:hanging="709"/>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5BB1E4" w14:textId="77777777" w:rsidR="00EB3650" w:rsidRPr="004F222C" w:rsidRDefault="00EB3650" w:rsidP="00A05765">
            <w:pPr>
              <w:pStyle w:val="VRAINORMAL"/>
              <w:ind w:left="709" w:hanging="709"/>
            </w:pPr>
            <w:r>
              <w:t>Librairie contenant des codes couleurs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43CB0" w14:textId="77777777" w:rsidR="00EB3650" w:rsidRPr="004F222C" w:rsidRDefault="00EB3650" w:rsidP="00A05765">
            <w:pPr>
              <w:pStyle w:val="VRAINORMAL"/>
              <w:ind w:left="709" w:hanging="709"/>
            </w:pPr>
            <w:r w:rsidRPr="004F222C">
              <w:t>MIT</w:t>
            </w:r>
          </w:p>
        </w:tc>
      </w:tr>
      <w:tr w:rsidR="00EB3650" w:rsidRPr="004F222C" w14:paraId="7575F682"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D519BF" w14:textId="77777777" w:rsidR="00EB3650" w:rsidRPr="004F222C" w:rsidRDefault="00EB3650" w:rsidP="00A05765">
            <w:pPr>
              <w:pStyle w:val="VRAINORMAL"/>
              <w:ind w:left="709" w:hanging="709"/>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49B32B" w14:textId="77777777" w:rsidR="00EB3650" w:rsidRPr="004F222C" w:rsidRDefault="00EB3650" w:rsidP="00A05765">
            <w:pPr>
              <w:pStyle w:val="VRAINORMAL"/>
              <w:ind w:left="709" w:hanging="709"/>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6B38FC" w14:textId="77777777" w:rsidR="00EB3650" w:rsidRPr="004F222C" w:rsidRDefault="00EB3650" w:rsidP="00A05765">
            <w:pPr>
              <w:pStyle w:val="VRAINORMAL"/>
              <w:ind w:left="709" w:hanging="709"/>
            </w:pPr>
          </w:p>
        </w:tc>
      </w:tr>
      <w:tr w:rsidR="00EB3650" w:rsidRPr="004F222C" w14:paraId="72EF81F2"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EC6B2" w14:textId="77777777" w:rsidR="00EB3650" w:rsidRPr="004F222C" w:rsidRDefault="00EB3650" w:rsidP="00A05765">
            <w:pPr>
              <w:pStyle w:val="VRAINORMAL"/>
              <w:ind w:left="709" w:hanging="709"/>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99830B" w14:textId="77777777" w:rsidR="00EB3650" w:rsidRPr="004F222C" w:rsidRDefault="00EB3650" w:rsidP="00A05765">
            <w:pPr>
              <w:pStyle w:val="VRAINORMAL"/>
              <w:ind w:left="709" w:hanging="709"/>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4F172" w14:textId="77777777" w:rsidR="00EB3650" w:rsidRPr="004F222C" w:rsidRDefault="00EB3650" w:rsidP="00A05765">
            <w:pPr>
              <w:pStyle w:val="VRAINORMAL"/>
              <w:ind w:left="709" w:hanging="709"/>
            </w:pPr>
          </w:p>
        </w:tc>
      </w:tr>
      <w:tr w:rsidR="00EB3650" w:rsidRPr="004F222C" w14:paraId="65C3AA96"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591174" w14:textId="77777777" w:rsidR="00EB3650" w:rsidRPr="004F222C" w:rsidRDefault="00EB3650" w:rsidP="00A05765">
            <w:pPr>
              <w:pStyle w:val="VRAINORMAL"/>
              <w:ind w:left="709" w:hanging="709"/>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FF88C0" w14:textId="77777777" w:rsidR="00EB3650" w:rsidRPr="004F222C" w:rsidRDefault="00EB3650" w:rsidP="00A05765">
            <w:pPr>
              <w:pStyle w:val="VRAINORMAL"/>
              <w:ind w:left="709" w:hanging="709"/>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E0006" w14:textId="77777777" w:rsidR="00EB3650" w:rsidRPr="004F222C" w:rsidRDefault="00EB3650" w:rsidP="00A05765">
            <w:pPr>
              <w:pStyle w:val="VRAINORMAL"/>
              <w:ind w:left="709" w:hanging="709"/>
            </w:pPr>
            <w:r w:rsidRPr="004F222C">
              <w:t>MIT</w:t>
            </w:r>
          </w:p>
        </w:tc>
      </w:tr>
      <w:tr w:rsidR="00EB3650" w:rsidRPr="004F222C" w14:paraId="0AD57A67"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74367A" w14:textId="77777777" w:rsidR="00EB3650" w:rsidRPr="004F222C" w:rsidRDefault="00EB3650" w:rsidP="00A05765">
            <w:pPr>
              <w:pStyle w:val="VRAINORMAL"/>
              <w:ind w:left="709" w:hanging="709"/>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AB511" w14:textId="77777777" w:rsidR="00EB3650" w:rsidRPr="004F222C" w:rsidRDefault="00EB3650" w:rsidP="00A05765">
            <w:pPr>
              <w:pStyle w:val="VRAINORMAL"/>
              <w:ind w:left="709" w:hanging="709"/>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E149B6" w14:textId="77777777" w:rsidR="00EB3650" w:rsidRPr="004F222C" w:rsidRDefault="00EB3650" w:rsidP="00A05765">
            <w:pPr>
              <w:pStyle w:val="VRAINORMAL"/>
              <w:ind w:left="709" w:hanging="709"/>
            </w:pPr>
            <w:r w:rsidRPr="004F222C">
              <w:t>EPL</w:t>
            </w:r>
          </w:p>
        </w:tc>
      </w:tr>
      <w:tr w:rsidR="00EB3650" w:rsidRPr="004F222C" w14:paraId="4A60B421"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C56622" w14:textId="77777777" w:rsidR="00EB3650" w:rsidRPr="004F222C" w:rsidRDefault="00EB3650" w:rsidP="00A05765">
            <w:pPr>
              <w:pStyle w:val="VRAINORMAL"/>
              <w:ind w:left="709" w:hanging="709"/>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EC0057" w14:textId="77777777" w:rsidR="00EB3650" w:rsidRPr="00513B68" w:rsidRDefault="00EB3650" w:rsidP="00A05765">
            <w:pPr>
              <w:pStyle w:val="VRAINORMAL"/>
              <w:ind w:left="709" w:hanging="709"/>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D5E938" w14:textId="77777777" w:rsidR="00EB3650" w:rsidRPr="004F222C" w:rsidRDefault="00EB3650" w:rsidP="00A05765">
            <w:pPr>
              <w:pStyle w:val="VRAINORMAL"/>
              <w:ind w:left="709" w:hanging="709"/>
            </w:pPr>
            <w:r w:rsidRPr="004F222C">
              <w:t>MIT</w:t>
            </w:r>
          </w:p>
        </w:tc>
      </w:tr>
      <w:tr w:rsidR="00EB3650" w:rsidRPr="004F222C" w14:paraId="77A83D35"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EB24F6" w14:textId="77777777" w:rsidR="00EB3650" w:rsidRPr="004F222C" w:rsidRDefault="00EB3650" w:rsidP="00A05765">
            <w:pPr>
              <w:pStyle w:val="VRAINORMAL"/>
              <w:ind w:left="709" w:hanging="709"/>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5DC71" w14:textId="77777777" w:rsidR="00EB3650" w:rsidRPr="00513B68" w:rsidRDefault="00EB3650" w:rsidP="00A05765">
            <w:pPr>
              <w:pStyle w:val="VRAINORMAL"/>
              <w:ind w:left="709" w:hanging="709"/>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16A441" w14:textId="77777777" w:rsidR="00EB3650" w:rsidRPr="004F222C" w:rsidRDefault="00EB3650" w:rsidP="00A05765">
            <w:pPr>
              <w:pStyle w:val="VRAINORMAL"/>
              <w:ind w:left="709" w:hanging="709"/>
            </w:pPr>
            <w:r w:rsidRPr="004F222C">
              <w:t>MIT</w:t>
            </w:r>
          </w:p>
        </w:tc>
      </w:tr>
      <w:tr w:rsidR="00EB3650" w:rsidRPr="004F222C" w14:paraId="13C940BF"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1142A" w14:textId="77777777" w:rsidR="00EB3650" w:rsidRPr="004F222C" w:rsidRDefault="00EB3650" w:rsidP="00A05765">
            <w:pPr>
              <w:pStyle w:val="VRAINORMAL"/>
              <w:ind w:left="709" w:hanging="709"/>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AF571D" w14:textId="77777777" w:rsidR="00EB3650" w:rsidRPr="004F222C" w:rsidRDefault="00EB3650" w:rsidP="00A05765">
            <w:pPr>
              <w:pStyle w:val="VRAINORMAL"/>
              <w:ind w:left="709" w:hanging="709"/>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ADD4CA" w14:textId="77777777" w:rsidR="00EB3650" w:rsidRPr="004F222C" w:rsidRDefault="00EB3650" w:rsidP="00A05765">
            <w:pPr>
              <w:pStyle w:val="VRAINORMAL"/>
              <w:ind w:left="709" w:hanging="709"/>
            </w:pPr>
            <w:r w:rsidRPr="004F222C">
              <w:t>MIT</w:t>
            </w:r>
          </w:p>
        </w:tc>
      </w:tr>
      <w:tr w:rsidR="00EB3650" w:rsidRPr="004F222C" w14:paraId="43E176C4"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5A06D" w14:textId="77777777" w:rsidR="00EB3650" w:rsidRPr="004F222C" w:rsidRDefault="00EB3650" w:rsidP="00A05765">
            <w:pPr>
              <w:pStyle w:val="VRAINORMAL"/>
              <w:ind w:left="709" w:hanging="709"/>
            </w:pPr>
            <w:proofErr w:type="spellStart"/>
            <w:r w:rsidRPr="004F222C">
              <w:lastRenderedPageBreak/>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A8428C" w14:textId="77777777" w:rsidR="00EB3650" w:rsidRPr="004F222C" w:rsidRDefault="00EB3650" w:rsidP="00A05765">
            <w:pPr>
              <w:pStyle w:val="VRAINORMAL"/>
              <w:ind w:left="709" w:hanging="709"/>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0DE39B" w14:textId="77777777" w:rsidR="00EB3650" w:rsidRPr="004F222C" w:rsidRDefault="00EB3650" w:rsidP="00A05765">
            <w:pPr>
              <w:pStyle w:val="VRAINORMAL"/>
              <w:ind w:left="709" w:hanging="709"/>
            </w:pPr>
            <w:r w:rsidRPr="004F222C">
              <w:t>MIT</w:t>
            </w:r>
          </w:p>
        </w:tc>
      </w:tr>
      <w:tr w:rsidR="00EB3650" w:rsidRPr="004F222C" w14:paraId="474E5E5B"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9625A7" w14:textId="77777777" w:rsidR="00EB3650" w:rsidRPr="004F222C" w:rsidRDefault="00EB3650" w:rsidP="00A05765">
            <w:pPr>
              <w:pStyle w:val="VRAINORMAL"/>
              <w:ind w:left="709" w:hanging="709"/>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2F5974" w14:textId="77777777" w:rsidR="00EB3650" w:rsidRPr="004F222C" w:rsidRDefault="00EB3650" w:rsidP="00A05765">
            <w:pPr>
              <w:pStyle w:val="VRAINORMAL"/>
              <w:ind w:left="709" w:hanging="709"/>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876C30" w14:textId="77777777" w:rsidR="00EB3650" w:rsidRPr="004F222C" w:rsidRDefault="00EB3650" w:rsidP="00A05765">
            <w:pPr>
              <w:pStyle w:val="VRAINORMAL"/>
              <w:ind w:left="709" w:hanging="709"/>
            </w:pPr>
          </w:p>
        </w:tc>
      </w:tr>
      <w:tr w:rsidR="00EB3650" w:rsidRPr="004F222C" w14:paraId="03CD2E51"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8698A2" w14:textId="77777777" w:rsidR="00EB3650" w:rsidRPr="004F222C" w:rsidRDefault="00EB3650" w:rsidP="00A05765">
            <w:pPr>
              <w:pStyle w:val="VRAINORMAL"/>
              <w:ind w:left="709" w:hanging="709"/>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9A54F1" w14:textId="77777777" w:rsidR="00EB3650" w:rsidRPr="004F222C" w:rsidRDefault="00EB3650" w:rsidP="00A05765">
            <w:pPr>
              <w:pStyle w:val="VRAINORMAL"/>
              <w:ind w:left="709" w:hanging="709"/>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B99670" w14:textId="77777777" w:rsidR="00EB3650" w:rsidRPr="004F222C" w:rsidRDefault="00EB3650" w:rsidP="00A05765">
            <w:pPr>
              <w:pStyle w:val="VRAINORMAL"/>
              <w:ind w:left="709" w:hanging="709"/>
            </w:pPr>
            <w:r w:rsidRPr="004F222C">
              <w:t>MIT</w:t>
            </w:r>
          </w:p>
        </w:tc>
      </w:tr>
    </w:tbl>
    <w:p w14:paraId="717694FE" w14:textId="77777777" w:rsidR="00EB3650" w:rsidRPr="004F222C" w:rsidRDefault="00EB3650" w:rsidP="00A05765">
      <w:pPr>
        <w:spacing w:after="240"/>
        <w:ind w:left="709" w:hanging="709"/>
      </w:pPr>
      <w:r w:rsidRPr="004F222C">
        <w:br/>
      </w:r>
      <w:r w:rsidRPr="004F222C">
        <w:br/>
      </w:r>
    </w:p>
    <w:p w14:paraId="6D3EBD9F" w14:textId="77777777" w:rsidR="00EB3650" w:rsidRDefault="00EB3650" w:rsidP="00A05765">
      <w:pPr>
        <w:pStyle w:val="Titre"/>
        <w:ind w:left="709" w:hanging="709"/>
        <w:jc w:val="left"/>
      </w:pPr>
    </w:p>
    <w:p w14:paraId="32C9E431" w14:textId="77777777" w:rsidR="004F222C" w:rsidRDefault="004F222C" w:rsidP="00A05765">
      <w:pPr>
        <w:spacing w:after="160" w:line="259" w:lineRule="auto"/>
        <w:ind w:left="709" w:hanging="709"/>
        <w:rPr>
          <w:i/>
          <w:iCs/>
          <w:lang w:eastAsia="fr-CH"/>
        </w:rPr>
      </w:pPr>
      <w:r>
        <w:rPr>
          <w:i/>
          <w:iCs/>
        </w:rPr>
        <w:br w:type="page"/>
      </w:r>
    </w:p>
    <w:p w14:paraId="0643F250" w14:textId="01AB2F09" w:rsidR="004F222C" w:rsidRDefault="00ED615D" w:rsidP="00A05765">
      <w:pPr>
        <w:pStyle w:val="Titre"/>
        <w:ind w:left="709" w:hanging="709"/>
      </w:pPr>
      <w:bookmarkStart w:id="117" w:name="_Toc12958838"/>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117"/>
    </w:p>
    <w:p w14:paraId="77B3979D" w14:textId="6E4D83D4" w:rsidR="004F222C" w:rsidRDefault="004F222C" w:rsidP="00A05765">
      <w:pPr>
        <w:pStyle w:val="Titre1"/>
        <w:ind w:left="709" w:hanging="709"/>
      </w:pPr>
      <w:bookmarkStart w:id="118" w:name="_Toc12958839"/>
      <w:r w:rsidRPr="00946ED3">
        <w:t>Sensei</w:t>
      </w:r>
      <w:bookmarkEnd w:id="118"/>
    </w:p>
    <w:p w14:paraId="2EC74CA2" w14:textId="77777777" w:rsidR="00946ED3" w:rsidRPr="00946ED3" w:rsidRDefault="00946ED3" w:rsidP="00A05765">
      <w:pPr>
        <w:ind w:left="709" w:hanging="709"/>
        <w:jc w:val="both"/>
        <w:rPr>
          <w:u w:val="single"/>
        </w:rPr>
      </w:pPr>
    </w:p>
    <w:p w14:paraId="3FCC56D9" w14:textId="4CC6425B" w:rsidR="004F222C" w:rsidRPr="00946ED3" w:rsidRDefault="00946ED3" w:rsidP="007574DD">
      <w:pPr>
        <w:pStyle w:val="WARNING"/>
      </w:pPr>
      <w:r w:rsidRPr="00946ED3">
        <w:t xml:space="preserve">Attention : </w:t>
      </w:r>
      <w:r w:rsidRPr="00946ED3">
        <w:rPr>
          <w:b w:val="0"/>
          <w:bCs w:val="0"/>
        </w:rPr>
        <w:t>Dans cette partie, seule les fonctionnalité</w:t>
      </w:r>
      <w:r w:rsidR="007A6984">
        <w:rPr>
          <w:b w:val="0"/>
          <w:bCs w:val="0"/>
        </w:rPr>
        <w:t>s</w:t>
      </w:r>
      <w:r w:rsidRPr="00946ED3">
        <w:rPr>
          <w:b w:val="0"/>
          <w:bCs w:val="0"/>
        </w:rPr>
        <w:t xml:space="preserve">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A05765">
      <w:pPr>
        <w:ind w:left="709" w:hanging="709"/>
      </w:pPr>
    </w:p>
    <w:p w14:paraId="52C14DEA" w14:textId="5FB6808A" w:rsidR="00946ED3" w:rsidRDefault="00946ED3" w:rsidP="00A05765">
      <w:pPr>
        <w:pStyle w:val="VRAINORMAL"/>
        <w:ind w:left="709" w:hanging="709"/>
      </w:pPr>
      <w:r>
        <w:t xml:space="preserve">En </w:t>
      </w:r>
      <w:r w:rsidR="000D6541">
        <w:t>tant que Sensei, vous avez la possibilité de :</w:t>
      </w:r>
    </w:p>
    <w:p w14:paraId="776E09B1" w14:textId="6E8DFA52" w:rsidR="000D6541" w:rsidRDefault="000D6541" w:rsidP="007574DD">
      <w:pPr>
        <w:pStyle w:val="VRAINORMAL"/>
        <w:numPr>
          <w:ilvl w:val="0"/>
          <w:numId w:val="31"/>
        </w:numPr>
        <w:spacing w:line="240" w:lineRule="auto"/>
        <w:ind w:left="1418" w:hanging="709"/>
      </w:pPr>
      <w:r>
        <w:t>Créer un programme</w:t>
      </w:r>
    </w:p>
    <w:p w14:paraId="57C91AB7" w14:textId="2E7412F3" w:rsidR="000D6541" w:rsidRDefault="000D6541" w:rsidP="007574DD">
      <w:pPr>
        <w:pStyle w:val="VRAINORMAL"/>
        <w:numPr>
          <w:ilvl w:val="0"/>
          <w:numId w:val="31"/>
        </w:numPr>
        <w:spacing w:line="240" w:lineRule="auto"/>
        <w:ind w:left="1418" w:hanging="709"/>
      </w:pPr>
      <w:r>
        <w:t>Gérer votre programme</w:t>
      </w:r>
    </w:p>
    <w:p w14:paraId="3607CBA5" w14:textId="3E406335" w:rsidR="00172677" w:rsidRDefault="00172677" w:rsidP="007574DD">
      <w:pPr>
        <w:pStyle w:val="VRAINORMAL"/>
        <w:numPr>
          <w:ilvl w:val="1"/>
          <w:numId w:val="31"/>
        </w:numPr>
        <w:spacing w:line="240" w:lineRule="auto"/>
        <w:ind w:left="1843" w:hanging="709"/>
      </w:pPr>
      <w:r>
        <w:t>Suppression</w:t>
      </w:r>
    </w:p>
    <w:p w14:paraId="5AF24E85" w14:textId="742AF4D9" w:rsidR="00172677" w:rsidRDefault="00172677" w:rsidP="007574DD">
      <w:pPr>
        <w:pStyle w:val="VRAINORMAL"/>
        <w:numPr>
          <w:ilvl w:val="1"/>
          <w:numId w:val="31"/>
        </w:numPr>
        <w:spacing w:line="240" w:lineRule="auto"/>
        <w:ind w:left="1843" w:hanging="709"/>
      </w:pPr>
      <w:r>
        <w:t>Edition</w:t>
      </w:r>
    </w:p>
    <w:p w14:paraId="04593FF5" w14:textId="55C7FE69" w:rsidR="00172677" w:rsidRDefault="00172677" w:rsidP="007574DD">
      <w:pPr>
        <w:pStyle w:val="VRAINORMAL"/>
        <w:numPr>
          <w:ilvl w:val="1"/>
          <w:numId w:val="31"/>
        </w:numPr>
        <w:spacing w:line="240" w:lineRule="auto"/>
        <w:ind w:left="1843" w:hanging="709"/>
      </w:pPr>
      <w:r>
        <w:t>Duplication</w:t>
      </w:r>
    </w:p>
    <w:p w14:paraId="5B0858CD" w14:textId="578A366D" w:rsidR="000D6541" w:rsidRDefault="000D6541" w:rsidP="007574DD">
      <w:pPr>
        <w:pStyle w:val="VRAINORMAL"/>
        <w:numPr>
          <w:ilvl w:val="0"/>
          <w:numId w:val="31"/>
        </w:numPr>
        <w:spacing w:line="240" w:lineRule="auto"/>
        <w:ind w:left="1418" w:hanging="709"/>
      </w:pPr>
      <w:r>
        <w:t>Créer un kata</w:t>
      </w:r>
    </w:p>
    <w:p w14:paraId="6C56D06E" w14:textId="472AC504" w:rsidR="000D6541" w:rsidRDefault="000D6541" w:rsidP="007574DD">
      <w:pPr>
        <w:pStyle w:val="VRAINORMAL"/>
        <w:numPr>
          <w:ilvl w:val="0"/>
          <w:numId w:val="31"/>
        </w:numPr>
        <w:spacing w:line="240" w:lineRule="auto"/>
        <w:ind w:left="1418" w:hanging="709"/>
      </w:pPr>
      <w:r>
        <w:t>Gérer votre kata</w:t>
      </w:r>
    </w:p>
    <w:p w14:paraId="4ED4FF59" w14:textId="78DB0F42" w:rsidR="00172677" w:rsidRDefault="00172677" w:rsidP="007574DD">
      <w:pPr>
        <w:pStyle w:val="VRAINORMAL"/>
        <w:numPr>
          <w:ilvl w:val="1"/>
          <w:numId w:val="31"/>
        </w:numPr>
        <w:spacing w:line="240" w:lineRule="auto"/>
        <w:ind w:left="1843" w:hanging="709"/>
      </w:pPr>
      <w:r>
        <w:t>Suppression</w:t>
      </w:r>
    </w:p>
    <w:p w14:paraId="4C7E16D9" w14:textId="28F02CC0" w:rsidR="00172677" w:rsidRDefault="00172677" w:rsidP="007574DD">
      <w:pPr>
        <w:pStyle w:val="VRAINORMAL"/>
        <w:numPr>
          <w:ilvl w:val="1"/>
          <w:numId w:val="31"/>
        </w:numPr>
        <w:spacing w:line="240" w:lineRule="auto"/>
        <w:ind w:left="1843" w:hanging="709"/>
      </w:pPr>
      <w:r>
        <w:t>Edition</w:t>
      </w:r>
    </w:p>
    <w:p w14:paraId="20F17D52" w14:textId="7B62ACA5" w:rsidR="00172677" w:rsidRDefault="00172677" w:rsidP="007574DD">
      <w:pPr>
        <w:pStyle w:val="VRAINORMAL"/>
        <w:numPr>
          <w:ilvl w:val="1"/>
          <w:numId w:val="31"/>
        </w:numPr>
        <w:spacing w:line="240" w:lineRule="auto"/>
        <w:ind w:left="1843" w:hanging="709"/>
      </w:pPr>
      <w:r>
        <w:t>Désactivation</w:t>
      </w:r>
    </w:p>
    <w:p w14:paraId="138642CF" w14:textId="1BCD6CD1" w:rsidR="003A03E6" w:rsidRDefault="003A03E6" w:rsidP="007574DD">
      <w:pPr>
        <w:pStyle w:val="VRAINORMAL"/>
        <w:numPr>
          <w:ilvl w:val="1"/>
          <w:numId w:val="31"/>
        </w:numPr>
        <w:spacing w:line="240" w:lineRule="auto"/>
        <w:ind w:left="1843" w:hanging="709"/>
      </w:pPr>
      <w:r>
        <w:t>Fermeture</w:t>
      </w:r>
    </w:p>
    <w:p w14:paraId="487E576C" w14:textId="7E410053" w:rsidR="00172677" w:rsidRDefault="00172677" w:rsidP="007574DD">
      <w:pPr>
        <w:pStyle w:val="VRAINORMAL"/>
        <w:numPr>
          <w:ilvl w:val="0"/>
          <w:numId w:val="31"/>
        </w:numPr>
        <w:spacing w:line="240" w:lineRule="auto"/>
        <w:ind w:left="1418" w:hanging="709"/>
      </w:pPr>
      <w:r>
        <w:t>Créer un goal</w:t>
      </w:r>
    </w:p>
    <w:p w14:paraId="46364B6B" w14:textId="51A1D679" w:rsidR="000D6541" w:rsidRDefault="000D6541" w:rsidP="007574DD">
      <w:pPr>
        <w:pStyle w:val="VRAINORMAL"/>
        <w:numPr>
          <w:ilvl w:val="0"/>
          <w:numId w:val="31"/>
        </w:numPr>
        <w:spacing w:line="240" w:lineRule="auto"/>
        <w:ind w:left="1418" w:hanging="709"/>
      </w:pPr>
      <w:r>
        <w:t>Visualiser vos programmes</w:t>
      </w:r>
    </w:p>
    <w:p w14:paraId="059EC783" w14:textId="5FBF32F2" w:rsidR="000D6541" w:rsidRDefault="000D6541" w:rsidP="007574DD">
      <w:pPr>
        <w:pStyle w:val="VRAINORMAL"/>
        <w:numPr>
          <w:ilvl w:val="0"/>
          <w:numId w:val="31"/>
        </w:numPr>
        <w:spacing w:line="240" w:lineRule="auto"/>
        <w:ind w:left="1418" w:hanging="709"/>
      </w:pPr>
      <w:r>
        <w:t>Sponsoriser un nouvel utilisateur</w:t>
      </w:r>
    </w:p>
    <w:p w14:paraId="45124A87" w14:textId="21A0B311" w:rsidR="00172677" w:rsidRDefault="00172677" w:rsidP="007574DD">
      <w:pPr>
        <w:pStyle w:val="VRAINORMAL"/>
        <w:numPr>
          <w:ilvl w:val="1"/>
          <w:numId w:val="31"/>
        </w:numPr>
        <w:spacing w:line="240" w:lineRule="auto"/>
        <w:ind w:left="1843" w:hanging="709"/>
      </w:pPr>
      <w:proofErr w:type="spellStart"/>
      <w:r>
        <w:t>Monji</w:t>
      </w:r>
      <w:proofErr w:type="spellEnd"/>
    </w:p>
    <w:p w14:paraId="2D025749" w14:textId="45E98C8E" w:rsidR="00172677" w:rsidRDefault="00172677" w:rsidP="007574DD">
      <w:pPr>
        <w:pStyle w:val="VRAINORMAL"/>
        <w:numPr>
          <w:ilvl w:val="1"/>
          <w:numId w:val="31"/>
        </w:numPr>
        <w:spacing w:line="240" w:lineRule="auto"/>
        <w:ind w:left="1843" w:hanging="709"/>
      </w:pPr>
      <w:r>
        <w:t>Sensei</w:t>
      </w:r>
    </w:p>
    <w:p w14:paraId="2BC1F329" w14:textId="77777777" w:rsidR="007574DD" w:rsidRDefault="007574DD" w:rsidP="007574DD">
      <w:pPr>
        <w:pStyle w:val="VRAINORMAL"/>
        <w:spacing w:line="240" w:lineRule="auto"/>
        <w:ind w:left="1428"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7574DD" w14:paraId="7EC32D57" w14:textId="77777777" w:rsidTr="007574DD">
        <w:tc>
          <w:tcPr>
            <w:tcW w:w="4531" w:type="dxa"/>
          </w:tcPr>
          <w:p w14:paraId="53C7F560" w14:textId="77777777" w:rsidR="007574DD" w:rsidRDefault="007574DD" w:rsidP="007574DD">
            <w:pPr>
              <w:pStyle w:val="VRAINORMAL"/>
              <w:keepNext/>
              <w:ind w:firstLine="0"/>
              <w:jc w:val="center"/>
            </w:pPr>
            <w:r>
              <w:rPr>
                <w:noProof/>
              </w:rPr>
              <w:drawing>
                <wp:inline distT="0" distB="0" distL="0" distR="0" wp14:anchorId="6E650A89" wp14:editId="402C13CF">
                  <wp:extent cx="2215863" cy="1422968"/>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9-06-28 à 09.56.06.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270161" cy="1457837"/>
                          </a:xfrm>
                          <a:prstGeom prst="rect">
                            <a:avLst/>
                          </a:prstGeom>
                        </pic:spPr>
                      </pic:pic>
                    </a:graphicData>
                  </a:graphic>
                </wp:inline>
              </w:drawing>
            </w:r>
          </w:p>
          <w:p w14:paraId="1A04C90B" w14:textId="663C7362" w:rsidR="007574DD" w:rsidRPr="007574DD" w:rsidRDefault="007574DD" w:rsidP="007574DD">
            <w:pPr>
              <w:pStyle w:val="Lgende"/>
              <w:jc w:val="center"/>
              <w:rPr>
                <w:sz w:val="10"/>
                <w:szCs w:val="10"/>
              </w:rPr>
            </w:pPr>
            <w:bookmarkStart w:id="119" w:name="_Toc12956531"/>
            <w:r w:rsidRPr="007574DD">
              <w:rPr>
                <w:sz w:val="10"/>
                <w:szCs w:val="10"/>
              </w:rPr>
              <w:t xml:space="preserve">Figure </w:t>
            </w:r>
            <w:r w:rsidRPr="007574DD">
              <w:rPr>
                <w:sz w:val="10"/>
                <w:szCs w:val="10"/>
              </w:rPr>
              <w:fldChar w:fldCharType="begin"/>
            </w:r>
            <w:r w:rsidRPr="007574DD">
              <w:rPr>
                <w:sz w:val="10"/>
                <w:szCs w:val="10"/>
              </w:rPr>
              <w:instrText xml:space="preserve"> SEQ Figure \* ARABIC </w:instrText>
            </w:r>
            <w:r w:rsidRPr="007574DD">
              <w:rPr>
                <w:sz w:val="10"/>
                <w:szCs w:val="10"/>
              </w:rPr>
              <w:fldChar w:fldCharType="separate"/>
            </w:r>
            <w:r w:rsidR="00E72388">
              <w:rPr>
                <w:noProof/>
                <w:sz w:val="10"/>
                <w:szCs w:val="10"/>
              </w:rPr>
              <w:t>22</w:t>
            </w:r>
            <w:r w:rsidRPr="007574DD">
              <w:rPr>
                <w:sz w:val="10"/>
                <w:szCs w:val="10"/>
              </w:rPr>
              <w:fldChar w:fldCharType="end"/>
            </w:r>
            <w:r w:rsidRPr="007574DD">
              <w:rPr>
                <w:sz w:val="10"/>
                <w:szCs w:val="10"/>
              </w:rPr>
              <w:t xml:space="preserve"> - Manuel utilisateur : </w:t>
            </w:r>
            <w:r w:rsidR="007639A8">
              <w:rPr>
                <w:sz w:val="10"/>
                <w:szCs w:val="10"/>
              </w:rPr>
              <w:t>N’importe qui</w:t>
            </w:r>
            <w:r w:rsidRPr="007574DD">
              <w:rPr>
                <w:sz w:val="10"/>
                <w:szCs w:val="10"/>
              </w:rPr>
              <w:t xml:space="preserve"> - Carte d'un programme (AV, 2019)</w:t>
            </w:r>
            <w:bookmarkEnd w:id="119"/>
          </w:p>
        </w:tc>
        <w:tc>
          <w:tcPr>
            <w:tcW w:w="4531" w:type="dxa"/>
          </w:tcPr>
          <w:p w14:paraId="024DEEA2" w14:textId="77777777" w:rsidR="007574DD" w:rsidRDefault="007574DD" w:rsidP="007574DD">
            <w:pPr>
              <w:pStyle w:val="VRAINORMAL"/>
              <w:keepNext/>
              <w:ind w:firstLine="0"/>
              <w:jc w:val="center"/>
            </w:pPr>
            <w:r>
              <w:rPr>
                <w:noProof/>
              </w:rPr>
              <w:drawing>
                <wp:inline distT="0" distB="0" distL="0" distR="0" wp14:anchorId="5A6E2AC5" wp14:editId="20BA9B1F">
                  <wp:extent cx="2598253" cy="1399059"/>
                  <wp:effectExtent l="0" t="0" r="571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apture d’écran 2019-06-28 à 09.56.16.png"/>
                          <pic:cNvPicPr/>
                        </pic:nvPicPr>
                        <pic:blipFill>
                          <a:blip r:embed="rId51">
                            <a:extLst>
                              <a:ext uri="{28A0092B-C50C-407E-A947-70E740481C1C}">
                                <a14:useLocalDpi xmlns:a14="http://schemas.microsoft.com/office/drawing/2010/main" val="0"/>
                              </a:ext>
                            </a:extLst>
                          </a:blip>
                          <a:stretch>
                            <a:fillRect/>
                          </a:stretch>
                        </pic:blipFill>
                        <pic:spPr>
                          <a:xfrm>
                            <a:off x="0" y="0"/>
                            <a:ext cx="2631141" cy="1416768"/>
                          </a:xfrm>
                          <a:prstGeom prst="rect">
                            <a:avLst/>
                          </a:prstGeom>
                        </pic:spPr>
                      </pic:pic>
                    </a:graphicData>
                  </a:graphic>
                </wp:inline>
              </w:drawing>
            </w:r>
          </w:p>
          <w:p w14:paraId="44A16597" w14:textId="453D3796" w:rsidR="007574DD" w:rsidRPr="007574DD" w:rsidRDefault="007574DD" w:rsidP="007574DD">
            <w:pPr>
              <w:pStyle w:val="Lgende"/>
              <w:jc w:val="center"/>
              <w:rPr>
                <w:sz w:val="10"/>
                <w:szCs w:val="10"/>
              </w:rPr>
            </w:pPr>
            <w:bookmarkStart w:id="120" w:name="_Toc12956532"/>
            <w:r w:rsidRPr="007574DD">
              <w:rPr>
                <w:sz w:val="10"/>
                <w:szCs w:val="10"/>
              </w:rPr>
              <w:t xml:space="preserve">Figure </w:t>
            </w:r>
            <w:r w:rsidRPr="007574DD">
              <w:rPr>
                <w:sz w:val="10"/>
                <w:szCs w:val="10"/>
              </w:rPr>
              <w:fldChar w:fldCharType="begin"/>
            </w:r>
            <w:r w:rsidRPr="007574DD">
              <w:rPr>
                <w:sz w:val="10"/>
                <w:szCs w:val="10"/>
              </w:rPr>
              <w:instrText xml:space="preserve"> SEQ Figure \* ARABIC </w:instrText>
            </w:r>
            <w:r w:rsidRPr="007574DD">
              <w:rPr>
                <w:sz w:val="10"/>
                <w:szCs w:val="10"/>
              </w:rPr>
              <w:fldChar w:fldCharType="separate"/>
            </w:r>
            <w:r w:rsidR="00E72388">
              <w:rPr>
                <w:noProof/>
                <w:sz w:val="10"/>
                <w:szCs w:val="10"/>
              </w:rPr>
              <w:t>23</w:t>
            </w:r>
            <w:r w:rsidRPr="007574DD">
              <w:rPr>
                <w:sz w:val="10"/>
                <w:szCs w:val="10"/>
              </w:rPr>
              <w:fldChar w:fldCharType="end"/>
            </w:r>
            <w:r w:rsidRPr="007574DD">
              <w:rPr>
                <w:sz w:val="10"/>
                <w:szCs w:val="10"/>
              </w:rPr>
              <w:t xml:space="preserve"> - Manuel utilisateur : N'importe qui - Carte d'un kata (AV, 2019)</w:t>
            </w:r>
            <w:bookmarkEnd w:id="120"/>
          </w:p>
        </w:tc>
      </w:tr>
    </w:tbl>
    <w:p w14:paraId="5E294917" w14:textId="77777777" w:rsidR="007574DD" w:rsidRDefault="007574DD" w:rsidP="007574DD">
      <w:pPr>
        <w:pStyle w:val="VRAINORMAL"/>
      </w:pPr>
    </w:p>
    <w:p w14:paraId="2B066170" w14:textId="0367046A" w:rsidR="00260886" w:rsidRDefault="000D6541" w:rsidP="00A05765">
      <w:pPr>
        <w:pStyle w:val="Titre2"/>
        <w:ind w:left="709" w:hanging="709"/>
      </w:pPr>
      <w:bookmarkStart w:id="121" w:name="_Toc12958840"/>
      <w:r>
        <w:lastRenderedPageBreak/>
        <w:t>Créer un programme</w:t>
      </w:r>
      <w:bookmarkEnd w:id="121"/>
    </w:p>
    <w:p w14:paraId="2E13398D" w14:textId="0966484C" w:rsidR="00172677" w:rsidRDefault="002931E4" w:rsidP="00A05765">
      <w:pPr>
        <w:keepNext/>
        <w:ind w:left="709" w:hanging="709"/>
        <w:jc w:val="center"/>
      </w:pPr>
      <w:r>
        <w:rPr>
          <w:noProof/>
        </w:rPr>
        <w:drawing>
          <wp:inline distT="0" distB="0" distL="0" distR="0" wp14:anchorId="72BC461D" wp14:editId="2D8983CC">
            <wp:extent cx="4353950" cy="3887935"/>
            <wp:effectExtent l="0" t="0" r="254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9-06-27 à 16.25.28.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361641" cy="3894803"/>
                    </a:xfrm>
                    <a:prstGeom prst="rect">
                      <a:avLst/>
                    </a:prstGeom>
                  </pic:spPr>
                </pic:pic>
              </a:graphicData>
            </a:graphic>
          </wp:inline>
        </w:drawing>
      </w:r>
    </w:p>
    <w:p w14:paraId="22211440" w14:textId="0CFC18CC" w:rsidR="008334E2" w:rsidRPr="008334E2" w:rsidRDefault="00172677" w:rsidP="00A05765">
      <w:pPr>
        <w:pStyle w:val="Lgende"/>
        <w:ind w:left="709" w:hanging="709"/>
        <w:jc w:val="center"/>
      </w:pPr>
      <w:bookmarkStart w:id="122" w:name="_Toc12956533"/>
      <w:r>
        <w:t xml:space="preserve">Figure </w:t>
      </w:r>
      <w:r w:rsidR="00521874">
        <w:fldChar w:fldCharType="begin"/>
      </w:r>
      <w:r w:rsidR="00521874">
        <w:instrText xml:space="preserve"> SEQ Figure \* ARABIC </w:instrText>
      </w:r>
      <w:r w:rsidR="00521874">
        <w:fldChar w:fldCharType="separate"/>
      </w:r>
      <w:r w:rsidR="00E72388">
        <w:rPr>
          <w:noProof/>
        </w:rPr>
        <w:t>24</w:t>
      </w:r>
      <w:r w:rsidR="00521874">
        <w:rPr>
          <w:noProof/>
        </w:rPr>
        <w:fldChar w:fldCharType="end"/>
      </w:r>
      <w:r>
        <w:t xml:space="preserve"> </w:t>
      </w:r>
      <w:r w:rsidRPr="008516F7">
        <w:t>- Manuel utilisateur : Sens</w:t>
      </w:r>
      <w:r>
        <w:t xml:space="preserve">ei - </w:t>
      </w:r>
      <w:r w:rsidRPr="008516F7">
        <w:t>Page d</w:t>
      </w:r>
      <w:r>
        <w:t xml:space="preserve">'un programme </w:t>
      </w:r>
      <w:r w:rsidRPr="008516F7">
        <w:t>(AV, 2019)</w:t>
      </w:r>
      <w:bookmarkEnd w:id="122"/>
    </w:p>
    <w:p w14:paraId="3FAA4D5F" w14:textId="77777777" w:rsidR="008334E2" w:rsidRPr="008334E2" w:rsidRDefault="008334E2" w:rsidP="00A05765">
      <w:pPr>
        <w:ind w:left="709" w:hanging="709"/>
      </w:pPr>
    </w:p>
    <w:p w14:paraId="39041B63" w14:textId="37163825" w:rsidR="00172677" w:rsidRDefault="002931E4" w:rsidP="00D53A6F">
      <w:pPr>
        <w:pStyle w:val="VRAINORMAL"/>
        <w:ind w:firstLine="0"/>
      </w:pPr>
      <w:r>
        <w:t>Voici le menu de création d’un programme. Vous devrez y rentrer son titre, le langage souhaité (python, ou java), sa descriptions ainsi que des tags. Les tags sont primordiaux car ils permettent d’orienter l’utilisateur, et de décrire plus en détails votre programme en quelques mots. Vous devez séparer vos tags de virgule (« , ») pour qu’ils s’affichent correctement sur la carte d’un programme</w:t>
      </w:r>
      <w:r w:rsidR="00F74744">
        <w:t>. De plus, vous pouvez renseigner un mot de passe (non obligatoire), qu’un utilisateur devra donner lors de son abonnement au programme.</w:t>
      </w:r>
      <w:r w:rsidR="008E7F20">
        <w:t xml:space="preserve"> L’option « </w:t>
      </w:r>
      <w:proofErr w:type="spellStart"/>
      <w:r w:rsidR="008E7F20">
        <w:t>create</w:t>
      </w:r>
      <w:proofErr w:type="spellEnd"/>
      <w:r w:rsidR="008E7F20">
        <w:t> » (créer, en français), créer le programme, et « </w:t>
      </w:r>
      <w:proofErr w:type="spellStart"/>
      <w:r w:rsidR="008E7F20">
        <w:t>create</w:t>
      </w:r>
      <w:proofErr w:type="spellEnd"/>
      <w:r w:rsidR="008E7F20">
        <w:t xml:space="preserve"> </w:t>
      </w:r>
      <w:proofErr w:type="spellStart"/>
      <w:r w:rsidR="008E7F20">
        <w:t>with</w:t>
      </w:r>
      <w:proofErr w:type="spellEnd"/>
      <w:r w:rsidR="008E7F20">
        <w:t xml:space="preserve"> kata » (introduire un kata à la création, en français) vous amène sur la page de réalisation d’un kata.</w:t>
      </w:r>
    </w:p>
    <w:p w14:paraId="1EF6114F" w14:textId="3ACC3201" w:rsidR="00172677" w:rsidRDefault="00172677" w:rsidP="00A05765">
      <w:pPr>
        <w:pStyle w:val="Titre2"/>
        <w:ind w:left="709" w:hanging="709"/>
      </w:pPr>
    </w:p>
    <w:p w14:paraId="2502DCB7" w14:textId="46A735BE" w:rsidR="000D6541" w:rsidRDefault="008E7F20" w:rsidP="00A05765">
      <w:pPr>
        <w:pStyle w:val="Titre2"/>
        <w:ind w:left="709" w:hanging="709"/>
      </w:pPr>
      <w:bookmarkStart w:id="123" w:name="_Toc12958841"/>
      <w:r w:rsidRPr="00172677">
        <w:rPr>
          <w:noProof/>
        </w:rPr>
        <w:drawing>
          <wp:anchor distT="0" distB="0" distL="114300" distR="114300" simplePos="0" relativeHeight="251659264" behindDoc="0" locked="0" layoutInCell="1" allowOverlap="1" wp14:anchorId="749CDAD8" wp14:editId="67F3F1CC">
            <wp:simplePos x="0" y="0"/>
            <wp:positionH relativeFrom="margin">
              <wp:posOffset>4275455</wp:posOffset>
            </wp:positionH>
            <wp:positionV relativeFrom="margin">
              <wp:posOffset>7284085</wp:posOffset>
            </wp:positionV>
            <wp:extent cx="1354455" cy="1127125"/>
            <wp:effectExtent l="0" t="0" r="4445" b="3175"/>
            <wp:wrapSquare wrapText="bothSides"/>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1354455" cy="1127125"/>
                    </a:xfrm>
                    <a:prstGeom prst="rect">
                      <a:avLst/>
                    </a:prstGeom>
                  </pic:spPr>
                </pic:pic>
              </a:graphicData>
            </a:graphic>
          </wp:anchor>
        </w:drawing>
      </w:r>
      <w:r w:rsidR="00172677">
        <w:rPr>
          <w:noProof/>
        </w:rPr>
        <mc:AlternateContent>
          <mc:Choice Requires="wps">
            <w:drawing>
              <wp:anchor distT="0" distB="0" distL="114300" distR="114300" simplePos="0" relativeHeight="251661312" behindDoc="0" locked="0" layoutInCell="1" allowOverlap="1" wp14:anchorId="36B4745E" wp14:editId="40B9C897">
                <wp:simplePos x="0" y="0"/>
                <wp:positionH relativeFrom="column">
                  <wp:posOffset>4346575</wp:posOffset>
                </wp:positionH>
                <wp:positionV relativeFrom="paragraph">
                  <wp:posOffset>1216660</wp:posOffset>
                </wp:positionV>
                <wp:extent cx="1354455" cy="635"/>
                <wp:effectExtent l="0" t="0" r="4445" b="12065"/>
                <wp:wrapSquare wrapText="bothSides"/>
                <wp:docPr id="35" name="Zone de texte 35"/>
                <wp:cNvGraphicFramePr/>
                <a:graphic xmlns:a="http://schemas.openxmlformats.org/drawingml/2006/main">
                  <a:graphicData uri="http://schemas.microsoft.com/office/word/2010/wordprocessingShape">
                    <wps:wsp>
                      <wps:cNvSpPr txBox="1"/>
                      <wps:spPr>
                        <a:xfrm>
                          <a:off x="0" y="0"/>
                          <a:ext cx="1354455" cy="635"/>
                        </a:xfrm>
                        <a:prstGeom prst="rect">
                          <a:avLst/>
                        </a:prstGeom>
                        <a:solidFill>
                          <a:prstClr val="white"/>
                        </a:solidFill>
                        <a:ln>
                          <a:noFill/>
                        </a:ln>
                      </wps:spPr>
                      <wps:txbx>
                        <w:txbxContent>
                          <w:p w14:paraId="77D69ABB" w14:textId="10F8F648" w:rsidR="00BA1D60" w:rsidRPr="00172677" w:rsidRDefault="00BA1D60" w:rsidP="00172677">
                            <w:pPr>
                              <w:pStyle w:val="Lgende"/>
                              <w:rPr>
                                <w:rFonts w:cs="Arial"/>
                                <w:b/>
                                <w:bCs/>
                                <w:color w:val="auto"/>
                                <w:sz w:val="10"/>
                                <w:szCs w:val="10"/>
                              </w:rPr>
                            </w:pPr>
                            <w:bookmarkStart w:id="124" w:name="_Toc12956534"/>
                            <w:r w:rsidRPr="00172677">
                              <w:rPr>
                                <w:sz w:val="10"/>
                                <w:szCs w:val="10"/>
                              </w:rPr>
                              <w:t xml:space="preserve">Figure </w:t>
                            </w:r>
                            <w:r w:rsidRPr="00172677">
                              <w:rPr>
                                <w:sz w:val="10"/>
                                <w:szCs w:val="10"/>
                              </w:rPr>
                              <w:fldChar w:fldCharType="begin"/>
                            </w:r>
                            <w:r w:rsidRPr="00172677">
                              <w:rPr>
                                <w:sz w:val="10"/>
                                <w:szCs w:val="10"/>
                              </w:rPr>
                              <w:instrText xml:space="preserve"> SEQ Figure \* ARABIC </w:instrText>
                            </w:r>
                            <w:r w:rsidRPr="00172677">
                              <w:rPr>
                                <w:sz w:val="10"/>
                                <w:szCs w:val="10"/>
                              </w:rPr>
                              <w:fldChar w:fldCharType="separate"/>
                            </w:r>
                            <w:r>
                              <w:rPr>
                                <w:noProof/>
                                <w:sz w:val="10"/>
                                <w:szCs w:val="10"/>
                              </w:rPr>
                              <w:t>25</w:t>
                            </w:r>
                            <w:r w:rsidRPr="00172677">
                              <w:rPr>
                                <w:sz w:val="10"/>
                                <w:szCs w:val="10"/>
                              </w:rPr>
                              <w:fldChar w:fldCharType="end"/>
                            </w:r>
                            <w:r w:rsidRPr="00172677">
                              <w:rPr>
                                <w:sz w:val="10"/>
                                <w:szCs w:val="10"/>
                              </w:rPr>
                              <w:t xml:space="preserve"> - Manuel utilisateur : Sensei - Menu de gestion d'un programme (AV, 2019)</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B4745E" id="Zone de texte 35" o:spid="_x0000_s1028" type="#_x0000_t202" style="position:absolute;left:0;text-align:left;margin-left:342.25pt;margin-top:95.8pt;width:106.6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" stroked="f">
                <v:textbox style="mso-fit-shape-to-text:t" inset="0,0,0,0">
                  <w:txbxContent>
                    <w:p w14:paraId="77D69ABB" w14:textId="10F8F648" w:rsidR="00BA1D60" w:rsidRPr="00172677" w:rsidRDefault="00BA1D60" w:rsidP="00172677">
                      <w:pPr>
                        <w:pStyle w:val="Lgende"/>
                        <w:rPr>
                          <w:rFonts w:cs="Arial"/>
                          <w:b/>
                          <w:bCs/>
                          <w:color w:val="auto"/>
                          <w:sz w:val="10"/>
                          <w:szCs w:val="10"/>
                        </w:rPr>
                      </w:pPr>
                      <w:bookmarkStart w:id="125" w:name="_Toc12956534"/>
                      <w:r w:rsidRPr="00172677">
                        <w:rPr>
                          <w:sz w:val="10"/>
                          <w:szCs w:val="10"/>
                        </w:rPr>
                        <w:t xml:space="preserve">Figure </w:t>
                      </w:r>
                      <w:r w:rsidRPr="00172677">
                        <w:rPr>
                          <w:sz w:val="10"/>
                          <w:szCs w:val="10"/>
                        </w:rPr>
                        <w:fldChar w:fldCharType="begin"/>
                      </w:r>
                      <w:r w:rsidRPr="00172677">
                        <w:rPr>
                          <w:sz w:val="10"/>
                          <w:szCs w:val="10"/>
                        </w:rPr>
                        <w:instrText xml:space="preserve"> SEQ Figure \* ARABIC </w:instrText>
                      </w:r>
                      <w:r w:rsidRPr="00172677">
                        <w:rPr>
                          <w:sz w:val="10"/>
                          <w:szCs w:val="10"/>
                        </w:rPr>
                        <w:fldChar w:fldCharType="separate"/>
                      </w:r>
                      <w:r>
                        <w:rPr>
                          <w:noProof/>
                          <w:sz w:val="10"/>
                          <w:szCs w:val="10"/>
                        </w:rPr>
                        <w:t>25</w:t>
                      </w:r>
                      <w:r w:rsidRPr="00172677">
                        <w:rPr>
                          <w:sz w:val="10"/>
                          <w:szCs w:val="10"/>
                        </w:rPr>
                        <w:fldChar w:fldCharType="end"/>
                      </w:r>
                      <w:r w:rsidRPr="00172677">
                        <w:rPr>
                          <w:sz w:val="10"/>
                          <w:szCs w:val="10"/>
                        </w:rPr>
                        <w:t xml:space="preserve"> - Manuel utilisateur : Sensei - Menu de gestion d'un programme (AV, 2019)</w:t>
                      </w:r>
                      <w:bookmarkEnd w:id="125"/>
                    </w:p>
                  </w:txbxContent>
                </v:textbox>
                <w10:wrap type="square"/>
              </v:shape>
            </w:pict>
          </mc:Fallback>
        </mc:AlternateContent>
      </w:r>
      <w:r w:rsidR="000D6541">
        <w:t>Gérer votre programme</w:t>
      </w:r>
      <w:bookmarkEnd w:id="123"/>
      <w:r w:rsidR="00172677" w:rsidRPr="00172677">
        <w:rPr>
          <w:noProof/>
        </w:rPr>
        <w:t xml:space="preserve"> </w:t>
      </w:r>
    </w:p>
    <w:p w14:paraId="630C356A" w14:textId="26A6C1C3" w:rsidR="00890EE9" w:rsidRDefault="00172677" w:rsidP="00D53A6F">
      <w:pPr>
        <w:pStyle w:val="VRAINORMAL"/>
        <w:ind w:firstLine="0"/>
      </w:pPr>
      <w:r>
        <w:t>DojoHepia met à votre déposition 3 outils de gestion, qui vous permettent de manipuler vos programme. Le menu de gestion</w:t>
      </w:r>
      <w:r w:rsidR="00890EE9">
        <w:t xml:space="preserve"> (voir Figure </w:t>
      </w:r>
      <w:r w:rsidR="00890EE9" w:rsidRPr="00890EE9">
        <w:rPr>
          <w:shd w:val="clear" w:color="auto" w:fill="FF0000"/>
        </w:rPr>
        <w:t>N</w:t>
      </w:r>
      <w:r w:rsidR="00890EE9">
        <w:t>)</w:t>
      </w:r>
      <w:r>
        <w:t xml:space="preserve"> se trouve dans la page d’affichage d’un programme, en haut à droite.</w:t>
      </w:r>
    </w:p>
    <w:p w14:paraId="58D40AF0" w14:textId="018389FD" w:rsidR="00172677" w:rsidRDefault="00172677" w:rsidP="00A05765">
      <w:pPr>
        <w:pStyle w:val="VRAINORMAL"/>
        <w:ind w:left="709" w:hanging="709"/>
        <w:rPr>
          <w:u w:val="single"/>
        </w:rPr>
      </w:pPr>
      <w:r w:rsidRPr="00172677">
        <w:rPr>
          <w:u w:val="single"/>
        </w:rPr>
        <w:lastRenderedPageBreak/>
        <w:t xml:space="preserve">Suppression d’un programme </w:t>
      </w:r>
    </w:p>
    <w:p w14:paraId="0EDAC676" w14:textId="7138D9D8" w:rsidR="00890EE9" w:rsidRDefault="00890EE9" w:rsidP="00D53A6F">
      <w:pPr>
        <w:pStyle w:val="VRAINORMAL"/>
        <w:ind w:firstLine="0"/>
      </w:pPr>
      <w:r w:rsidRPr="00890EE9">
        <w:t xml:space="preserve">Supprimer un programme </w:t>
      </w:r>
      <w:r w:rsidR="00F74744">
        <w:t>est définitive. La suppression d’un programme entraine l’effacement des katas du programme et la progression des utilisateurs abonnés.</w:t>
      </w:r>
    </w:p>
    <w:p w14:paraId="4FD97743" w14:textId="77777777" w:rsidR="008E7F20" w:rsidRDefault="008E7F20" w:rsidP="00A05765">
      <w:pPr>
        <w:pStyle w:val="VRAINORMAL"/>
        <w:ind w:left="709" w:hanging="709"/>
        <w:rPr>
          <w:u w:val="single"/>
        </w:rPr>
      </w:pPr>
    </w:p>
    <w:p w14:paraId="2D0A31CD" w14:textId="64C135A8" w:rsidR="00F74744" w:rsidRDefault="00F74744" w:rsidP="00A05765">
      <w:pPr>
        <w:pStyle w:val="VRAINORMAL"/>
        <w:ind w:left="709" w:hanging="709"/>
        <w:rPr>
          <w:u w:val="single"/>
        </w:rPr>
      </w:pPr>
      <w:r w:rsidRPr="00F74744">
        <w:rPr>
          <w:u w:val="single"/>
        </w:rPr>
        <w:t>Edition d’un programme</w:t>
      </w:r>
    </w:p>
    <w:p w14:paraId="44652610" w14:textId="6DDD9D10" w:rsidR="008E7F20" w:rsidRDefault="008E7F20" w:rsidP="00D53A6F">
      <w:pPr>
        <w:pStyle w:val="VRAINORMAL"/>
        <w:ind w:firstLine="0"/>
      </w:pPr>
      <w:r>
        <w:t xml:space="preserve">Éditer un programme vous donne la possibilité de </w:t>
      </w:r>
      <w:r w:rsidR="00B46DDD">
        <w:t xml:space="preserve">modifier </w:t>
      </w:r>
      <w:r>
        <w:t xml:space="preserve">tous les champs renseignés dans la partie « Créer un programme ». </w:t>
      </w:r>
    </w:p>
    <w:p w14:paraId="6879B3DC" w14:textId="3958FE07" w:rsidR="008E7F20" w:rsidRPr="008E7F20" w:rsidRDefault="008E7F20" w:rsidP="00A05765">
      <w:pPr>
        <w:pStyle w:val="WARNING"/>
        <w:ind w:left="709" w:hanging="709"/>
        <w:rPr>
          <w:b w:val="0"/>
          <w:bCs w:val="0"/>
        </w:rPr>
      </w:pPr>
      <w:r>
        <w:t xml:space="preserve">Attention : </w:t>
      </w:r>
      <w:r w:rsidRPr="008E7F20">
        <w:rPr>
          <w:b w:val="0"/>
          <w:bCs w:val="0"/>
        </w:rPr>
        <w:t xml:space="preserve">Vous ne </w:t>
      </w:r>
      <w:r>
        <w:rPr>
          <w:b w:val="0"/>
          <w:bCs w:val="0"/>
        </w:rPr>
        <w:t>pouvez</w:t>
      </w:r>
      <w:r w:rsidRPr="008E7F20">
        <w:rPr>
          <w:b w:val="0"/>
          <w:bCs w:val="0"/>
        </w:rPr>
        <w:t xml:space="preserve"> pas changer le langage cible d’un programme</w:t>
      </w:r>
    </w:p>
    <w:p w14:paraId="1F34CB19" w14:textId="77777777" w:rsidR="008E7F20" w:rsidRDefault="008E7F20" w:rsidP="00A05765">
      <w:pPr>
        <w:pStyle w:val="Titre2"/>
        <w:ind w:left="709" w:hanging="709"/>
      </w:pPr>
    </w:p>
    <w:p w14:paraId="51A49DBF" w14:textId="33DDD57A" w:rsidR="008E7F20" w:rsidRDefault="00294BD7" w:rsidP="00A05765">
      <w:pPr>
        <w:pStyle w:val="VRAINORMAL"/>
        <w:ind w:left="709" w:hanging="709"/>
        <w:rPr>
          <w:u w:val="single"/>
        </w:rPr>
      </w:pPr>
      <w:r>
        <w:rPr>
          <w:noProof/>
        </w:rPr>
        <mc:AlternateContent>
          <mc:Choice Requires="wps">
            <w:drawing>
              <wp:anchor distT="0" distB="0" distL="114300" distR="114300" simplePos="0" relativeHeight="251664384" behindDoc="0" locked="0" layoutInCell="1" allowOverlap="1" wp14:anchorId="6053887A" wp14:editId="02390C53">
                <wp:simplePos x="0" y="0"/>
                <wp:positionH relativeFrom="column">
                  <wp:posOffset>2988310</wp:posOffset>
                </wp:positionH>
                <wp:positionV relativeFrom="paragraph">
                  <wp:posOffset>1960880</wp:posOffset>
                </wp:positionV>
                <wp:extent cx="3089910" cy="635"/>
                <wp:effectExtent l="0" t="0" r="0" b="12065"/>
                <wp:wrapSquare wrapText="bothSides"/>
                <wp:docPr id="37" name="Zone de texte 37"/>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1ED82B2C" w14:textId="2149A5F3" w:rsidR="00BA1D60" w:rsidRPr="00C825F8" w:rsidRDefault="00BA1D60" w:rsidP="00294BD7">
                            <w:pPr>
                              <w:pStyle w:val="Lgende"/>
                              <w:rPr>
                                <w:u w:val="single"/>
                              </w:rPr>
                            </w:pPr>
                            <w:bookmarkStart w:id="126" w:name="_Toc12956535"/>
                            <w:r>
                              <w:t xml:space="preserve">Figure </w:t>
                            </w:r>
                            <w:r>
                              <w:fldChar w:fldCharType="begin"/>
                            </w:r>
                            <w:r>
                              <w:instrText xml:space="preserve"> SEQ Figure \* ARABIC </w:instrText>
                            </w:r>
                            <w:r>
                              <w:fldChar w:fldCharType="separate"/>
                            </w:r>
                            <w:r>
                              <w:rPr>
                                <w:noProof/>
                              </w:rPr>
                              <w:t>26</w:t>
                            </w:r>
                            <w:r>
                              <w:rPr>
                                <w:noProof/>
                              </w:rPr>
                              <w:fldChar w:fldCharType="end"/>
                            </w:r>
                            <w:r>
                              <w:t xml:space="preserve"> - </w:t>
                            </w:r>
                            <w:r w:rsidRPr="00085AC2">
                              <w:t>Manuel utilisateur : Sensei -</w:t>
                            </w:r>
                            <w:r>
                              <w:t xml:space="preserve"> Menu de duplication d'un programme</w:t>
                            </w:r>
                            <w:r w:rsidRPr="00085AC2">
                              <w:t xml:space="preserve"> (AV, 2019)</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53887A" id="Zone de texte 37" o:spid="_x0000_s1029" type="#_x0000_t202" style="position:absolute;left:0;text-align:left;margin-left:235.3pt;margin-top:154.4pt;width:243.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" stroked="f">
                <v:textbox style="mso-fit-shape-to-text:t" inset="0,0,0,0">
                  <w:txbxContent>
                    <w:p w14:paraId="1ED82B2C" w14:textId="2149A5F3" w:rsidR="00BA1D60" w:rsidRPr="00C825F8" w:rsidRDefault="00BA1D60" w:rsidP="00294BD7">
                      <w:pPr>
                        <w:pStyle w:val="Lgende"/>
                        <w:rPr>
                          <w:u w:val="single"/>
                        </w:rPr>
                      </w:pPr>
                      <w:bookmarkStart w:id="127" w:name="_Toc12956535"/>
                      <w:r>
                        <w:t xml:space="preserve">Figure </w:t>
                      </w:r>
                      <w:r>
                        <w:fldChar w:fldCharType="begin"/>
                      </w:r>
                      <w:r>
                        <w:instrText xml:space="preserve"> SEQ Figure \* ARABIC </w:instrText>
                      </w:r>
                      <w:r>
                        <w:fldChar w:fldCharType="separate"/>
                      </w:r>
                      <w:r>
                        <w:rPr>
                          <w:noProof/>
                        </w:rPr>
                        <w:t>26</w:t>
                      </w:r>
                      <w:r>
                        <w:rPr>
                          <w:noProof/>
                        </w:rPr>
                        <w:fldChar w:fldCharType="end"/>
                      </w:r>
                      <w:r>
                        <w:t xml:space="preserve"> - </w:t>
                      </w:r>
                      <w:r w:rsidRPr="00085AC2">
                        <w:t>Manuel utilisateur : Sensei -</w:t>
                      </w:r>
                      <w:r>
                        <w:t xml:space="preserve"> Menu de duplication d'un programme</w:t>
                      </w:r>
                      <w:r w:rsidRPr="00085AC2">
                        <w:t xml:space="preserve"> (AV, 2019)</w:t>
                      </w:r>
                      <w:bookmarkEnd w:id="127"/>
                    </w:p>
                  </w:txbxContent>
                </v:textbox>
                <w10:wrap type="square"/>
              </v:shape>
            </w:pict>
          </mc:Fallback>
        </mc:AlternateContent>
      </w:r>
      <w:r w:rsidRPr="008E7F20">
        <w:rPr>
          <w:noProof/>
          <w:u w:val="single"/>
        </w:rPr>
        <w:drawing>
          <wp:anchor distT="0" distB="0" distL="114300" distR="114300" simplePos="0" relativeHeight="251662336" behindDoc="0" locked="0" layoutInCell="1" allowOverlap="1" wp14:anchorId="04EF97E4" wp14:editId="4B6DB675">
            <wp:simplePos x="0" y="0"/>
            <wp:positionH relativeFrom="margin">
              <wp:posOffset>2988359</wp:posOffset>
            </wp:positionH>
            <wp:positionV relativeFrom="margin">
              <wp:posOffset>2967794</wp:posOffset>
            </wp:positionV>
            <wp:extent cx="3090532" cy="1803400"/>
            <wp:effectExtent l="0" t="0" r="0" b="0"/>
            <wp:wrapSquare wrapText="bothSides"/>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3090532" cy="1803400"/>
                    </a:xfrm>
                    <a:prstGeom prst="rect">
                      <a:avLst/>
                    </a:prstGeom>
                  </pic:spPr>
                </pic:pic>
              </a:graphicData>
            </a:graphic>
          </wp:anchor>
        </w:drawing>
      </w:r>
      <w:r w:rsidR="008E7F20" w:rsidRPr="008E7F20">
        <w:rPr>
          <w:u w:val="single"/>
        </w:rPr>
        <w:t>Duplication d’un programme</w:t>
      </w:r>
    </w:p>
    <w:p w14:paraId="3F4A3E1A" w14:textId="126E22D8" w:rsidR="008E7F20" w:rsidRPr="008E7F20" w:rsidRDefault="008E7F20" w:rsidP="00D53A6F">
      <w:pPr>
        <w:pStyle w:val="VRAINORMAL"/>
        <w:ind w:firstLine="0"/>
      </w:pPr>
      <w:r w:rsidRPr="008E7F20">
        <w:t>D</w:t>
      </w:r>
      <w:r>
        <w:t>upliquer un programme copiera tous les katas de celui-ci, mais ne copiera pas la progression des utilisateurs. Cela vous permet de le mettre à jours sans impacter la progression d’un utilisateur. Lors d’une duplication, vous devez renseigner un nouveau nom de programme.</w:t>
      </w:r>
    </w:p>
    <w:p w14:paraId="7359A7EB" w14:textId="77777777" w:rsidR="00D53A6F" w:rsidRDefault="00D53A6F" w:rsidP="00A05765">
      <w:pPr>
        <w:pStyle w:val="Titre2"/>
        <w:ind w:left="709" w:hanging="709"/>
      </w:pPr>
    </w:p>
    <w:p w14:paraId="7E7D135A" w14:textId="77777777" w:rsidR="00D53A6F" w:rsidRDefault="00D53A6F" w:rsidP="00A05765">
      <w:pPr>
        <w:pStyle w:val="Titre2"/>
        <w:ind w:left="709" w:hanging="709"/>
      </w:pPr>
    </w:p>
    <w:p w14:paraId="5F8EF67C" w14:textId="77777777" w:rsidR="00D53A6F" w:rsidRDefault="00D53A6F" w:rsidP="00D53A6F">
      <w:pPr>
        <w:pStyle w:val="Titre2"/>
        <w:ind w:left="709" w:hanging="709"/>
      </w:pPr>
      <w:bookmarkStart w:id="128" w:name="_Toc12958842"/>
      <w:r>
        <w:t>Créer un kata</w:t>
      </w:r>
      <w:bookmarkEnd w:id="128"/>
    </w:p>
    <w:p w14:paraId="0A92EAB6" w14:textId="7D0C6442" w:rsidR="00D53A6F" w:rsidRDefault="00D53A6F" w:rsidP="00D53A6F">
      <w:pPr>
        <w:pStyle w:val="VRAINORMAL"/>
        <w:ind w:firstLine="0"/>
      </w:pPr>
      <w:r>
        <w:t xml:space="preserve">Pour créer un kata, rendez-vous dans le menu de gestion d’un programme (voir partie « Gérer votre programme ») : menu -&gt; new kata (Nouveau kata, en français). Vous arriverez sur la page de création d’un kata comme sur la </w:t>
      </w:r>
      <w:r w:rsidRPr="0040138F">
        <w:rPr>
          <w:shd w:val="clear" w:color="auto" w:fill="FF0000"/>
        </w:rPr>
        <w:t>Figure N</w:t>
      </w:r>
      <w:r>
        <w:rPr>
          <w:shd w:val="clear" w:color="auto" w:fill="FF0000"/>
        </w:rPr>
        <w:t xml:space="preserve">. </w:t>
      </w:r>
      <w:r w:rsidRPr="0040138F">
        <w:t>La</w:t>
      </w:r>
      <w:r>
        <w:t xml:space="preserve"> création d’un kata est séparée en 3 parties : </w:t>
      </w:r>
    </w:p>
    <w:p w14:paraId="4142FEAA" w14:textId="3B0BACAA" w:rsidR="00D53A6F" w:rsidRDefault="00D53A6F" w:rsidP="00D53A6F">
      <w:pPr>
        <w:pStyle w:val="VRAINORMAL"/>
        <w:numPr>
          <w:ilvl w:val="4"/>
          <w:numId w:val="18"/>
        </w:numPr>
        <w:tabs>
          <w:tab w:val="clear" w:pos="3600"/>
        </w:tabs>
        <w:ind w:left="993"/>
      </w:pPr>
      <w:proofErr w:type="spellStart"/>
      <w:r>
        <w:t>Kata’s</w:t>
      </w:r>
      <w:proofErr w:type="spellEnd"/>
      <w:r>
        <w:t xml:space="preserve"> information, qui regroupe les informations primaire d’un kata (titre, voir la batterie test, nombre d’essai avant déblocage de la solution)</w:t>
      </w:r>
    </w:p>
    <w:p w14:paraId="4230A297" w14:textId="77777777" w:rsidR="00D53A6F" w:rsidRDefault="00D53A6F" w:rsidP="00D53A6F">
      <w:pPr>
        <w:pStyle w:val="VRAINORMAL"/>
        <w:numPr>
          <w:ilvl w:val="4"/>
          <w:numId w:val="18"/>
        </w:numPr>
        <w:tabs>
          <w:tab w:val="clear" w:pos="3600"/>
        </w:tabs>
        <w:ind w:left="993"/>
      </w:pPr>
      <w:proofErr w:type="spellStart"/>
      <w:r>
        <w:t>Kata’s</w:t>
      </w:r>
      <w:proofErr w:type="spellEnd"/>
      <w:r>
        <w:t xml:space="preserve"> instruction, les règles de votre kata. Vous pouvez rédiger les règles en </w:t>
      </w:r>
      <w:proofErr w:type="spellStart"/>
      <w:r>
        <w:t>markdown</w:t>
      </w:r>
      <w:proofErr w:type="spellEnd"/>
    </w:p>
    <w:p w14:paraId="5EDA44BC" w14:textId="77777777" w:rsidR="00D53A6F" w:rsidRDefault="00D53A6F" w:rsidP="00D53A6F">
      <w:pPr>
        <w:ind w:left="993"/>
      </w:pPr>
      <w:r>
        <w:t xml:space="preserve">Aide pour le </w:t>
      </w:r>
      <w:proofErr w:type="spellStart"/>
      <w:r>
        <w:t>markdown</w:t>
      </w:r>
      <w:proofErr w:type="spellEnd"/>
      <w:r>
        <w:t> :</w:t>
      </w:r>
    </w:p>
    <w:p w14:paraId="768BBDE1" w14:textId="77777777" w:rsidR="00D53A6F" w:rsidRPr="00D53A6F" w:rsidRDefault="00521874" w:rsidP="00D53A6F">
      <w:pPr>
        <w:pStyle w:val="VRAINORMAL"/>
        <w:ind w:left="993" w:firstLine="0"/>
      </w:pPr>
      <w:hyperlink r:id="rId55" w:history="1">
        <w:r w:rsidR="00D53A6F" w:rsidRPr="00D53A6F">
          <w:rPr>
            <w:rStyle w:val="Lienhypertexte"/>
          </w:rPr>
          <w:t>https://github.com/adam-p/markdown-here/wiki/Markdown-Cheatsheet</w:t>
        </w:r>
      </w:hyperlink>
      <w:r w:rsidR="00D53A6F" w:rsidRPr="00D53A6F">
        <w:t xml:space="preserve"> </w:t>
      </w:r>
      <w:r w:rsidR="00D53A6F">
        <w:fldChar w:fldCharType="begin"/>
      </w:r>
      <w:r w:rsidR="00D53A6F" w:rsidRPr="00D53A6F">
        <w:instrText xml:space="preserve"> ADDIN ZOTERO_ITEM CSL_CITATION {"citationID":"V3dJ32bN","properties":{"formattedCitation":"(Pritchard 2019)","plainCitation":"(Pritchard 2019)","noteIndex":0},"citationItems":[{"id":98,"uris":["http://zotero.org/users/local/6OwvRo0M/items/KKDZC45C"],"uri":["http://zotero.org/users/local/6OwvRo0M/items/KKDZC45C"],"itemData":{"id":98,"type":"book","title":"Markdown cheat sheet","genre":"JavaScript","source":"GitHub","URL":"https://github.com/adam-p/markdown-here","note":"original-date: 2012-05-13T03:27:22Z","title-short":"Google Chrome, Firefox, and Thunderbird extension that lets you write email in Markdown and render it before sending.","author":[{"family":"Pritchard","given":"Adam"}],"issued":{"date-parts":[["2019"]]},"accessed":{"date-parts":[["2019",6,27]]}}}],"schema":"https://github.com/citation-style-language/schema/raw/master/csl-citation.json"} </w:instrText>
      </w:r>
      <w:r w:rsidR="00D53A6F">
        <w:fldChar w:fldCharType="separate"/>
      </w:r>
      <w:r w:rsidR="00D53A6F" w:rsidRPr="00D53A6F">
        <w:rPr>
          <w:noProof/>
        </w:rPr>
        <w:t>(Pritchard 2019)</w:t>
      </w:r>
      <w:r w:rsidR="00D53A6F">
        <w:fldChar w:fldCharType="end"/>
      </w:r>
      <w:r w:rsidR="00D53A6F" w:rsidRPr="00D53A6F">
        <w:t>.</w:t>
      </w:r>
    </w:p>
    <w:p w14:paraId="6A005BEB" w14:textId="77777777" w:rsidR="00D53A6F" w:rsidRDefault="00D53A6F" w:rsidP="00D53A6F">
      <w:pPr>
        <w:pStyle w:val="VRAINORMAL"/>
        <w:ind w:left="993" w:firstLine="0"/>
      </w:pPr>
      <w:r w:rsidRPr="00990601">
        <w:lastRenderedPageBreak/>
        <w:t>Ou y insérer un</w:t>
      </w:r>
      <w:r>
        <w:t xml:space="preserve"> document. Les document peuvent-être de nature PDF, JPEG ou PNG et ne doivent pas dépasser la taille maximale de 15 Mb.</w:t>
      </w:r>
    </w:p>
    <w:p w14:paraId="2AD337E4" w14:textId="77777777" w:rsidR="00D53A6F" w:rsidRPr="00990601" w:rsidRDefault="00D53A6F" w:rsidP="00D53A6F">
      <w:pPr>
        <w:pStyle w:val="WARNING"/>
        <w:rPr>
          <w:b w:val="0"/>
          <w:bCs w:val="0"/>
        </w:rPr>
      </w:pPr>
      <w:r>
        <w:t xml:space="preserve">Attention : </w:t>
      </w:r>
      <w:r>
        <w:rPr>
          <w:b w:val="0"/>
          <w:bCs w:val="0"/>
        </w:rPr>
        <w:t>Vous ne pouvez pas modifier le document d’un kata après création de celui-ci.</w:t>
      </w:r>
    </w:p>
    <w:p w14:paraId="0413E06D" w14:textId="77777777" w:rsidR="00D53A6F" w:rsidRDefault="00D53A6F" w:rsidP="00D53A6F">
      <w:pPr>
        <w:keepNext/>
        <w:ind w:left="709" w:hanging="709"/>
      </w:pPr>
      <w:r w:rsidRPr="0040138F">
        <w:rPr>
          <w:noProof/>
        </w:rPr>
        <w:drawing>
          <wp:inline distT="0" distB="0" distL="0" distR="0" wp14:anchorId="6C8BEF89" wp14:editId="4F713E80">
            <wp:extent cx="5760720" cy="268732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2687320"/>
                    </a:xfrm>
                    <a:prstGeom prst="rect">
                      <a:avLst/>
                    </a:prstGeom>
                  </pic:spPr>
                </pic:pic>
              </a:graphicData>
            </a:graphic>
          </wp:inline>
        </w:drawing>
      </w:r>
    </w:p>
    <w:p w14:paraId="09956ABA" w14:textId="78FE7FB1" w:rsidR="00D53A6F" w:rsidRDefault="00D53A6F" w:rsidP="00D53A6F">
      <w:pPr>
        <w:pStyle w:val="Lgende"/>
        <w:jc w:val="center"/>
      </w:pPr>
      <w:bookmarkStart w:id="129" w:name="_Toc12956536"/>
      <w:r>
        <w:t xml:space="preserve">Figure </w:t>
      </w:r>
      <w:r w:rsidR="00521874">
        <w:fldChar w:fldCharType="begin"/>
      </w:r>
      <w:r w:rsidR="00521874">
        <w:instrText xml:space="preserve"> SEQ Figure \* ARABIC </w:instrText>
      </w:r>
      <w:r w:rsidR="00521874">
        <w:fldChar w:fldCharType="separate"/>
      </w:r>
      <w:r w:rsidR="00E72388">
        <w:rPr>
          <w:noProof/>
        </w:rPr>
        <w:t>27</w:t>
      </w:r>
      <w:r w:rsidR="00521874">
        <w:rPr>
          <w:noProof/>
        </w:rPr>
        <w:fldChar w:fldCharType="end"/>
      </w:r>
      <w:r>
        <w:t xml:space="preserve"> - </w:t>
      </w:r>
      <w:r w:rsidRPr="00982748">
        <w:t xml:space="preserve">Manuel utilisateur : Sensei - Menu de </w:t>
      </w:r>
      <w:r>
        <w:t>création</w:t>
      </w:r>
      <w:r w:rsidRPr="00982748">
        <w:t xml:space="preserve"> d'un kata (AV, 2019)</w:t>
      </w:r>
      <w:bookmarkEnd w:id="129"/>
    </w:p>
    <w:p w14:paraId="442C0CBB" w14:textId="77777777" w:rsidR="00D53A6F" w:rsidRDefault="00D53A6F" w:rsidP="00D53A6F">
      <w:pPr>
        <w:ind w:left="709" w:hanging="709"/>
      </w:pPr>
    </w:p>
    <w:p w14:paraId="68F12D62" w14:textId="77777777" w:rsidR="00D53A6F" w:rsidRDefault="00D53A6F" w:rsidP="00D53A6F">
      <w:pPr>
        <w:pStyle w:val="Paragraphedeliste"/>
        <w:numPr>
          <w:ilvl w:val="4"/>
          <w:numId w:val="18"/>
        </w:numPr>
        <w:tabs>
          <w:tab w:val="clear" w:pos="3600"/>
        </w:tabs>
        <w:ind w:left="993"/>
      </w:pPr>
      <w:r>
        <w:t>Le Kata</w:t>
      </w:r>
    </w:p>
    <w:p w14:paraId="07670570" w14:textId="77777777" w:rsidR="00D53A6F" w:rsidRDefault="00D53A6F" w:rsidP="00D53A6F"/>
    <w:p w14:paraId="7C761A42" w14:textId="77777777" w:rsidR="00F41187" w:rsidRDefault="00D53A6F" w:rsidP="00E85F3D">
      <w:pPr>
        <w:pStyle w:val="VRAINORMAL"/>
        <w:ind w:firstLine="0"/>
      </w:pPr>
      <w:r>
        <w:t xml:space="preserve">C’est ici que vous allez </w:t>
      </w:r>
      <w:r w:rsidR="00F41187">
        <w:t>créer le code</w:t>
      </w:r>
      <w:r>
        <w:t xml:space="preserve"> votre kata. La partie 3 se sépare en 4 boîtes</w:t>
      </w:r>
      <w:r w:rsidR="00F41187">
        <w:t xml:space="preserve"> (voir Figure N).</w:t>
      </w:r>
    </w:p>
    <w:p w14:paraId="16483E55" w14:textId="7B784049" w:rsidR="00D53A6F" w:rsidRDefault="00F41187" w:rsidP="00E85F3D">
      <w:pPr>
        <w:pStyle w:val="VRAINORMAL"/>
        <w:numPr>
          <w:ilvl w:val="0"/>
          <w:numId w:val="39"/>
        </w:numPr>
      </w:pPr>
      <w:r>
        <w:t>Cette boîte est le code contenant votre solution finale</w:t>
      </w:r>
    </w:p>
    <w:p w14:paraId="6F90EEAE" w14:textId="799FF3F1" w:rsidR="00F41187" w:rsidRDefault="00F41187" w:rsidP="00E85F3D">
      <w:pPr>
        <w:pStyle w:val="VRAINORMAL"/>
        <w:numPr>
          <w:ilvl w:val="0"/>
          <w:numId w:val="39"/>
        </w:numPr>
      </w:pPr>
      <w:r>
        <w:t xml:space="preserve">Cette boîte est </w:t>
      </w:r>
      <w:r w:rsidR="00E85F3D">
        <w:t>votre batterie de tests, les fonctions de la boîte (1) sont toutes disponibles du moment que vous laissez la ligne « </w:t>
      </w:r>
      <w:proofErr w:type="spellStart"/>
      <w:r w:rsidR="00E85F3D">
        <w:t>from</w:t>
      </w:r>
      <w:proofErr w:type="spellEnd"/>
      <w:r w:rsidR="00E85F3D">
        <w:t xml:space="preserve"> </w:t>
      </w:r>
      <w:proofErr w:type="spellStart"/>
      <w:r w:rsidR="00E85F3D">
        <w:t>sample</w:t>
      </w:r>
      <w:proofErr w:type="spellEnd"/>
      <w:r w:rsidR="00E85F3D">
        <w:t xml:space="preserve"> import * ». </w:t>
      </w:r>
    </w:p>
    <w:p w14:paraId="085E6D73" w14:textId="51E2B1A8" w:rsidR="00E85F3D" w:rsidRDefault="00E85F3D" w:rsidP="00E85F3D">
      <w:pPr>
        <w:pStyle w:val="VRAINORMAL"/>
        <w:ind w:firstLine="0"/>
      </w:pPr>
      <w:r>
        <w:t xml:space="preserve">Les batteries de tests fonctionnent généralement avec des librairies d’assertions, qui vous sont proposées nativement. </w:t>
      </w:r>
    </w:p>
    <w:p w14:paraId="00C65021" w14:textId="77777777" w:rsidR="00E85F3D" w:rsidRDefault="00E85F3D" w:rsidP="00E85F3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85F3D" w14:paraId="1675AB22" w14:textId="77777777" w:rsidTr="00E85F3D">
        <w:tc>
          <w:tcPr>
            <w:tcW w:w="4531" w:type="dxa"/>
          </w:tcPr>
          <w:p w14:paraId="574B3F33" w14:textId="77777777" w:rsidR="00E85F3D" w:rsidRDefault="00E85F3D" w:rsidP="00E85F3D">
            <w:pPr>
              <w:pStyle w:val="VRAINORMAL"/>
              <w:ind w:firstLine="0"/>
              <w:jc w:val="center"/>
            </w:pPr>
            <w:r>
              <w:t xml:space="preserve">Pour python : </w:t>
            </w:r>
            <w:proofErr w:type="spellStart"/>
            <w:r>
              <w:t>Assertpy</w:t>
            </w:r>
            <w:proofErr w:type="spellEnd"/>
          </w:p>
          <w:p w14:paraId="68A3ABD0" w14:textId="360CFDEA" w:rsidR="00E85F3D" w:rsidRDefault="00521874" w:rsidP="00E85F3D">
            <w:pPr>
              <w:jc w:val="center"/>
            </w:pPr>
            <w:hyperlink r:id="rId57" w:history="1">
              <w:r w:rsidR="00E85F3D">
                <w:rPr>
                  <w:rStyle w:val="Lienhypertexte"/>
                </w:rPr>
                <w:t>https://pypi.org/project/assertpy/</w:t>
              </w:r>
            </w:hyperlink>
          </w:p>
        </w:tc>
        <w:tc>
          <w:tcPr>
            <w:tcW w:w="4531" w:type="dxa"/>
          </w:tcPr>
          <w:p w14:paraId="63419CF1" w14:textId="77777777" w:rsidR="00E85F3D" w:rsidRDefault="00E85F3D" w:rsidP="00E85F3D">
            <w:pPr>
              <w:pStyle w:val="VRAINORMAL"/>
              <w:ind w:firstLine="0"/>
              <w:jc w:val="center"/>
            </w:pPr>
            <w:r>
              <w:t>Pour java : Junit5</w:t>
            </w:r>
          </w:p>
          <w:p w14:paraId="6A032A2B" w14:textId="3385FB78" w:rsidR="00E85F3D" w:rsidRDefault="00521874" w:rsidP="00E85F3D">
            <w:pPr>
              <w:jc w:val="center"/>
            </w:pPr>
            <w:hyperlink r:id="rId58" w:anchor="writing-tests" w:history="1">
              <w:r w:rsidR="00E85F3D">
                <w:rPr>
                  <w:rStyle w:val="Lienhypertexte"/>
                </w:rPr>
                <w:t>https://junit.org/junit5/docs/current/user-guide/#writing-tests</w:t>
              </w:r>
            </w:hyperlink>
          </w:p>
        </w:tc>
      </w:tr>
    </w:tbl>
    <w:p w14:paraId="7C69BF34" w14:textId="77777777" w:rsidR="00E85F3D" w:rsidRDefault="00E85F3D" w:rsidP="00E85F3D">
      <w:pPr>
        <w:pStyle w:val="VRAINORMAL"/>
        <w:ind w:firstLine="0"/>
      </w:pPr>
    </w:p>
    <w:p w14:paraId="5099BA08" w14:textId="6AFCF9C1" w:rsidR="00E85F3D" w:rsidRDefault="00E85F3D" w:rsidP="00E85F3D">
      <w:pPr>
        <w:pStyle w:val="VRAINORMAL"/>
        <w:ind w:firstLine="0"/>
      </w:pPr>
      <w:r>
        <w:t xml:space="preserve">Vous pouvez, dans la mesure du possible, créer vos propre fonctions de tests, mais il vous est fortement conseillé d’utiliser les librairie de batterie tests proposées. La boîte (2) est un exemple d’utilisation de la librairie </w:t>
      </w:r>
      <w:proofErr w:type="spellStart"/>
      <w:r>
        <w:t>assertpy</w:t>
      </w:r>
      <w:proofErr w:type="spellEnd"/>
      <w:r>
        <w:t>.</w:t>
      </w:r>
    </w:p>
    <w:p w14:paraId="22E11210" w14:textId="1A060033" w:rsidR="00F41187" w:rsidRDefault="00F41187" w:rsidP="00D53A6F"/>
    <w:p w14:paraId="73426EDA" w14:textId="41FAF8BA" w:rsidR="00F41187" w:rsidRPr="00615C84" w:rsidRDefault="00F41187" w:rsidP="00D53A6F"/>
    <w:p w14:paraId="2C4D3F55" w14:textId="667FE7CB" w:rsidR="00F41187" w:rsidRDefault="00F41187" w:rsidP="00F41187">
      <w:pPr>
        <w:keepNext/>
      </w:pPr>
      <w:r>
        <w:rPr>
          <w:noProof/>
        </w:rPr>
        <w:drawing>
          <wp:inline distT="0" distB="0" distL="0" distR="0" wp14:anchorId="213830AD" wp14:editId="2863ECE8">
            <wp:extent cx="5760720" cy="3955415"/>
            <wp:effectExtent l="0" t="0" r="508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9-06-28 à 09.37.0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0720" cy="3955415"/>
                    </a:xfrm>
                    <a:prstGeom prst="rect">
                      <a:avLst/>
                    </a:prstGeom>
                  </pic:spPr>
                </pic:pic>
              </a:graphicData>
            </a:graphic>
          </wp:inline>
        </w:drawing>
      </w:r>
    </w:p>
    <w:p w14:paraId="33550433" w14:textId="75EA3B76" w:rsidR="00D53A6F" w:rsidRDefault="00F41187" w:rsidP="00F41187">
      <w:pPr>
        <w:pStyle w:val="Lgende"/>
        <w:jc w:val="center"/>
      </w:pPr>
      <w:bookmarkStart w:id="130" w:name="_Toc12956537"/>
      <w:r>
        <w:t xml:space="preserve">Figure </w:t>
      </w:r>
      <w:r w:rsidR="00521874">
        <w:fldChar w:fldCharType="begin"/>
      </w:r>
      <w:r w:rsidR="00521874">
        <w:instrText xml:space="preserve"> SEQ Figure \* ARABIC </w:instrText>
      </w:r>
      <w:r w:rsidR="00521874">
        <w:fldChar w:fldCharType="separate"/>
      </w:r>
      <w:r w:rsidR="00E72388">
        <w:rPr>
          <w:noProof/>
        </w:rPr>
        <w:t>28</w:t>
      </w:r>
      <w:r w:rsidR="00521874">
        <w:rPr>
          <w:noProof/>
        </w:rPr>
        <w:fldChar w:fldCharType="end"/>
      </w:r>
      <w:r>
        <w:t xml:space="preserve"> - </w:t>
      </w:r>
      <w:r w:rsidRPr="009C33FE">
        <w:t xml:space="preserve">Manuel utilisateur : Sensei - </w:t>
      </w:r>
      <w:r>
        <w:t>Création</w:t>
      </w:r>
      <w:r w:rsidRPr="009C33FE">
        <w:t xml:space="preserve"> d'un kata (AV, 2019)</w:t>
      </w:r>
      <w:bookmarkEnd w:id="130"/>
    </w:p>
    <w:p w14:paraId="0D43CCEE" w14:textId="2096A786" w:rsidR="00615C84" w:rsidRDefault="00E85F3D" w:rsidP="00544F0B">
      <w:pPr>
        <w:pStyle w:val="VRAINORMAL"/>
        <w:numPr>
          <w:ilvl w:val="0"/>
          <w:numId w:val="39"/>
        </w:numPr>
      </w:pPr>
      <w:r>
        <w:t xml:space="preserve">Est le code </w:t>
      </w:r>
      <w:proofErr w:type="spellStart"/>
      <w:r>
        <w:t>canva</w:t>
      </w:r>
      <w:proofErr w:type="spellEnd"/>
      <w:r>
        <w:t xml:space="preserve"> que vous laissez à vos utilisateurs (voir partie « réaliser un kata »).</w:t>
      </w:r>
    </w:p>
    <w:p w14:paraId="468645ED" w14:textId="516E8DDE" w:rsidR="00E85F3D" w:rsidRDefault="00E85F3D" w:rsidP="00544F0B">
      <w:pPr>
        <w:pStyle w:val="VRAINORMAL"/>
        <w:numPr>
          <w:ilvl w:val="0"/>
          <w:numId w:val="39"/>
        </w:numPr>
      </w:pPr>
      <w:r>
        <w:t xml:space="preserve">Est le boîte </w:t>
      </w:r>
      <w:r w:rsidR="00544F0B">
        <w:t>de sortie</w:t>
      </w:r>
      <w:r>
        <w:t xml:space="preserve"> de votre kata, lorsque vous souhaitez le tester.</w:t>
      </w:r>
    </w:p>
    <w:p w14:paraId="5545BAA8" w14:textId="5BD65B70" w:rsidR="00544F0B" w:rsidRDefault="00544F0B" w:rsidP="00544F0B">
      <w:pPr>
        <w:pStyle w:val="VRAINORMAL"/>
        <w:ind w:firstLine="0"/>
      </w:pPr>
      <w:r w:rsidRPr="00544F0B">
        <w:t>Le bouton « </w:t>
      </w:r>
      <w:proofErr w:type="spellStart"/>
      <w:r w:rsidRPr="00544F0B">
        <w:t>try</w:t>
      </w:r>
      <w:proofErr w:type="spellEnd"/>
      <w:r w:rsidRPr="00544F0B">
        <w:t xml:space="preserve"> </w:t>
      </w:r>
      <w:proofErr w:type="spellStart"/>
      <w:r w:rsidRPr="00544F0B">
        <w:t>my</w:t>
      </w:r>
      <w:proofErr w:type="spellEnd"/>
      <w:r w:rsidRPr="00544F0B">
        <w:t xml:space="preserve"> solution » (</w:t>
      </w:r>
      <w:r>
        <w:t>E</w:t>
      </w:r>
      <w:r w:rsidRPr="00544F0B">
        <w:t xml:space="preserve">ssayer ma solution, en français) permet </w:t>
      </w:r>
      <w:r>
        <w:t>de savoir si le code écrit en (1) passe les tests écrits en (2).</w:t>
      </w:r>
    </w:p>
    <w:p w14:paraId="7F580CBC" w14:textId="732DA126" w:rsidR="00544F0B" w:rsidRPr="00544F0B" w:rsidRDefault="003A03E6" w:rsidP="00544F0B">
      <w:pPr>
        <w:pStyle w:val="VRAINORMAL"/>
        <w:ind w:firstLine="0"/>
      </w:pPr>
      <w:r>
        <w:rPr>
          <w:noProof/>
        </w:rPr>
        <w:drawing>
          <wp:anchor distT="0" distB="0" distL="114300" distR="114300" simplePos="0" relativeHeight="251668480" behindDoc="0" locked="0" layoutInCell="1" allowOverlap="1" wp14:anchorId="6FAEF4AC" wp14:editId="7750C2F6">
            <wp:simplePos x="0" y="0"/>
            <wp:positionH relativeFrom="margin">
              <wp:posOffset>4759960</wp:posOffset>
            </wp:positionH>
            <wp:positionV relativeFrom="margin">
              <wp:posOffset>6002020</wp:posOffset>
            </wp:positionV>
            <wp:extent cx="1005205" cy="1556385"/>
            <wp:effectExtent l="0" t="0" r="0" b="5715"/>
            <wp:wrapSquare wrapText="bothSides"/>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apture d’écran 2019-06-28 à 13.19.07.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005205" cy="1556385"/>
                    </a:xfrm>
                    <a:prstGeom prst="rect">
                      <a:avLst/>
                    </a:prstGeom>
                  </pic:spPr>
                </pic:pic>
              </a:graphicData>
            </a:graphic>
            <wp14:sizeRelH relativeFrom="margin">
              <wp14:pctWidth>0</wp14:pctWidth>
            </wp14:sizeRelH>
            <wp14:sizeRelV relativeFrom="margin">
              <wp14:pctHeight>0</wp14:pctHeight>
            </wp14:sizeRelV>
          </wp:anchor>
        </w:drawing>
      </w:r>
      <w:r w:rsidR="00544F0B">
        <w:t>Le bouton « </w:t>
      </w:r>
      <w:proofErr w:type="spellStart"/>
      <w:r w:rsidR="00544F0B">
        <w:t>create</w:t>
      </w:r>
      <w:proofErr w:type="spellEnd"/>
      <w:r w:rsidR="00544F0B">
        <w:t xml:space="preserve"> kata » (Créer le kata) permet d’ajouter le kata à votre programme.</w:t>
      </w:r>
    </w:p>
    <w:p w14:paraId="557EBCD3" w14:textId="2EB6CBF8" w:rsidR="00615C84" w:rsidRPr="00544F0B" w:rsidRDefault="00615C84" w:rsidP="00A05765">
      <w:pPr>
        <w:ind w:left="709" w:hanging="709"/>
      </w:pPr>
    </w:p>
    <w:p w14:paraId="5745FF19" w14:textId="4AB09414" w:rsidR="000D6541" w:rsidRDefault="00615C84" w:rsidP="00F41187">
      <w:pPr>
        <w:pStyle w:val="Titre2"/>
      </w:pPr>
      <w:bookmarkStart w:id="131" w:name="_Toc12958843"/>
      <w:r>
        <w:rPr>
          <w:noProof/>
        </w:rPr>
        <mc:AlternateContent>
          <mc:Choice Requires="wps">
            <w:drawing>
              <wp:anchor distT="0" distB="0" distL="114300" distR="114300" simplePos="0" relativeHeight="251667456" behindDoc="0" locked="0" layoutInCell="1" allowOverlap="1" wp14:anchorId="3027B3BA" wp14:editId="36151686">
                <wp:simplePos x="0" y="0"/>
                <wp:positionH relativeFrom="column">
                  <wp:posOffset>4695825</wp:posOffset>
                </wp:positionH>
                <wp:positionV relativeFrom="paragraph">
                  <wp:posOffset>1452245</wp:posOffset>
                </wp:positionV>
                <wp:extent cx="1177290" cy="635"/>
                <wp:effectExtent l="0" t="0" r="3810" b="12065"/>
                <wp:wrapSquare wrapText="bothSides"/>
                <wp:docPr id="39" name="Zone de texte 39"/>
                <wp:cNvGraphicFramePr/>
                <a:graphic xmlns:a="http://schemas.openxmlformats.org/drawingml/2006/main">
                  <a:graphicData uri="http://schemas.microsoft.com/office/word/2010/wordprocessingShape">
                    <wps:wsp>
                      <wps:cNvSpPr txBox="1"/>
                      <wps:spPr>
                        <a:xfrm>
                          <a:off x="0" y="0"/>
                          <a:ext cx="1177290" cy="635"/>
                        </a:xfrm>
                        <a:prstGeom prst="rect">
                          <a:avLst/>
                        </a:prstGeom>
                        <a:solidFill>
                          <a:prstClr val="white"/>
                        </a:solidFill>
                        <a:ln>
                          <a:noFill/>
                        </a:ln>
                      </wps:spPr>
                      <wps:txbx>
                        <w:txbxContent>
                          <w:p w14:paraId="6D9501AA" w14:textId="09412AF6" w:rsidR="00BA1D60" w:rsidRPr="00615C84" w:rsidRDefault="00BA1D60" w:rsidP="00615C84">
                            <w:pPr>
                              <w:pStyle w:val="Lgende"/>
                              <w:rPr>
                                <w:rFonts w:cs="Arial"/>
                                <w:b/>
                                <w:bCs/>
                                <w:color w:val="auto"/>
                                <w:sz w:val="10"/>
                                <w:szCs w:val="10"/>
                              </w:rPr>
                            </w:pPr>
                            <w:bookmarkStart w:id="132" w:name="_Toc12956538"/>
                            <w:r w:rsidRPr="00615C84">
                              <w:rPr>
                                <w:sz w:val="10"/>
                                <w:szCs w:val="10"/>
                              </w:rPr>
                              <w:t xml:space="preserve">Figure </w:t>
                            </w:r>
                            <w:r w:rsidRPr="00615C84">
                              <w:rPr>
                                <w:sz w:val="10"/>
                                <w:szCs w:val="10"/>
                              </w:rPr>
                              <w:fldChar w:fldCharType="begin"/>
                            </w:r>
                            <w:r w:rsidRPr="00615C84">
                              <w:rPr>
                                <w:sz w:val="10"/>
                                <w:szCs w:val="10"/>
                              </w:rPr>
                              <w:instrText xml:space="preserve"> SEQ Figure \* ARABIC </w:instrText>
                            </w:r>
                            <w:r w:rsidRPr="00615C84">
                              <w:rPr>
                                <w:sz w:val="10"/>
                                <w:szCs w:val="10"/>
                              </w:rPr>
                              <w:fldChar w:fldCharType="separate"/>
                            </w:r>
                            <w:r>
                              <w:rPr>
                                <w:noProof/>
                                <w:sz w:val="10"/>
                                <w:szCs w:val="10"/>
                              </w:rPr>
                              <w:t>29</w:t>
                            </w:r>
                            <w:r w:rsidRPr="00615C84">
                              <w:rPr>
                                <w:sz w:val="10"/>
                                <w:szCs w:val="10"/>
                              </w:rPr>
                              <w:fldChar w:fldCharType="end"/>
                            </w:r>
                            <w:r w:rsidRPr="00615C84">
                              <w:rPr>
                                <w:sz w:val="10"/>
                                <w:szCs w:val="10"/>
                              </w:rPr>
                              <w:t xml:space="preserve"> - Manuel utilisateur : Sensei - Menu de gestion d'un kata (AV, 2019)</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7B3BA" id="Zone de texte 39" o:spid="_x0000_s1030" type="#_x0000_t202" style="position:absolute;margin-left:369.75pt;margin-top:114.35pt;width:92.7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" stroked="f">
                <v:textbox style="mso-fit-shape-to-text:t" inset="0,0,0,0">
                  <w:txbxContent>
                    <w:p w14:paraId="6D9501AA" w14:textId="09412AF6" w:rsidR="00BA1D60" w:rsidRPr="00615C84" w:rsidRDefault="00BA1D60" w:rsidP="00615C84">
                      <w:pPr>
                        <w:pStyle w:val="Lgende"/>
                        <w:rPr>
                          <w:rFonts w:cs="Arial"/>
                          <w:b/>
                          <w:bCs/>
                          <w:color w:val="auto"/>
                          <w:sz w:val="10"/>
                          <w:szCs w:val="10"/>
                        </w:rPr>
                      </w:pPr>
                      <w:bookmarkStart w:id="133" w:name="_Toc12956538"/>
                      <w:r w:rsidRPr="00615C84">
                        <w:rPr>
                          <w:sz w:val="10"/>
                          <w:szCs w:val="10"/>
                        </w:rPr>
                        <w:t xml:space="preserve">Figure </w:t>
                      </w:r>
                      <w:r w:rsidRPr="00615C84">
                        <w:rPr>
                          <w:sz w:val="10"/>
                          <w:szCs w:val="10"/>
                        </w:rPr>
                        <w:fldChar w:fldCharType="begin"/>
                      </w:r>
                      <w:r w:rsidRPr="00615C84">
                        <w:rPr>
                          <w:sz w:val="10"/>
                          <w:szCs w:val="10"/>
                        </w:rPr>
                        <w:instrText xml:space="preserve"> SEQ Figure \* ARABIC </w:instrText>
                      </w:r>
                      <w:r w:rsidRPr="00615C84">
                        <w:rPr>
                          <w:sz w:val="10"/>
                          <w:szCs w:val="10"/>
                        </w:rPr>
                        <w:fldChar w:fldCharType="separate"/>
                      </w:r>
                      <w:r>
                        <w:rPr>
                          <w:noProof/>
                          <w:sz w:val="10"/>
                          <w:szCs w:val="10"/>
                        </w:rPr>
                        <w:t>29</w:t>
                      </w:r>
                      <w:r w:rsidRPr="00615C84">
                        <w:rPr>
                          <w:sz w:val="10"/>
                          <w:szCs w:val="10"/>
                        </w:rPr>
                        <w:fldChar w:fldCharType="end"/>
                      </w:r>
                      <w:r w:rsidRPr="00615C84">
                        <w:rPr>
                          <w:sz w:val="10"/>
                          <w:szCs w:val="10"/>
                        </w:rPr>
                        <w:t xml:space="preserve"> - Manuel utilisateur : Sensei - Menu de gestion d'un kata (AV, 2019)</w:t>
                      </w:r>
                      <w:bookmarkEnd w:id="133"/>
                    </w:p>
                  </w:txbxContent>
                </v:textbox>
                <w10:wrap type="square"/>
              </v:shape>
            </w:pict>
          </mc:Fallback>
        </mc:AlternateContent>
      </w:r>
      <w:r w:rsidR="000D6541">
        <w:t>Gérer votre kata</w:t>
      </w:r>
      <w:bookmarkEnd w:id="131"/>
    </w:p>
    <w:p w14:paraId="6C768ECF" w14:textId="6FAD4267" w:rsidR="00615C84" w:rsidRDefault="00615C84" w:rsidP="00D53A6F">
      <w:pPr>
        <w:pStyle w:val="VRAINORMAL"/>
        <w:ind w:firstLine="0"/>
      </w:pPr>
      <w:r>
        <w:t xml:space="preserve">DojoHepia met à votre déposition </w:t>
      </w:r>
      <w:r w:rsidR="003A03E6">
        <w:t>4</w:t>
      </w:r>
      <w:r>
        <w:t xml:space="preserve"> outils de gestion, qui vous permettent de manipuler vos katas. Le menu de gestion (voir Figure </w:t>
      </w:r>
      <w:r w:rsidRPr="00890EE9">
        <w:rPr>
          <w:shd w:val="clear" w:color="auto" w:fill="FF0000"/>
        </w:rPr>
        <w:t>N</w:t>
      </w:r>
      <w:r>
        <w:t>) est accessible au clic du bouton « more » (</w:t>
      </w:r>
      <w:r w:rsidR="00544F0B">
        <w:t>P</w:t>
      </w:r>
      <w:r>
        <w:t>lus, en français) sur une carte kata.</w:t>
      </w:r>
    </w:p>
    <w:p w14:paraId="72B6DE2E" w14:textId="1F428B79" w:rsidR="00615C84" w:rsidRDefault="00615C84" w:rsidP="00A05765">
      <w:pPr>
        <w:ind w:left="709" w:hanging="709"/>
      </w:pPr>
    </w:p>
    <w:p w14:paraId="612B5371" w14:textId="5BA6170B" w:rsidR="00615C84" w:rsidRDefault="00615C84" w:rsidP="00A05765">
      <w:pPr>
        <w:ind w:left="709" w:hanging="709"/>
        <w:rPr>
          <w:u w:val="single"/>
        </w:rPr>
      </w:pPr>
    </w:p>
    <w:p w14:paraId="612B45E2" w14:textId="6656546D" w:rsidR="00615C84" w:rsidRPr="00615C84" w:rsidRDefault="00615C84" w:rsidP="00A05765">
      <w:pPr>
        <w:pStyle w:val="VRAINORMAL"/>
        <w:ind w:left="709" w:hanging="709"/>
        <w:rPr>
          <w:u w:val="single"/>
        </w:rPr>
      </w:pPr>
      <w:r w:rsidRPr="00615C84">
        <w:rPr>
          <w:u w:val="single"/>
        </w:rPr>
        <w:t>Suppression d’un kata</w:t>
      </w:r>
    </w:p>
    <w:p w14:paraId="1A4AC015" w14:textId="47453BAC" w:rsidR="00615C84" w:rsidRDefault="00615C84" w:rsidP="00D53A6F">
      <w:pPr>
        <w:pStyle w:val="VRAINORMAL"/>
        <w:ind w:firstLine="0"/>
      </w:pPr>
      <w:r w:rsidRPr="00890EE9">
        <w:t xml:space="preserve">Supprimer un </w:t>
      </w:r>
      <w:r>
        <w:t>kata</w:t>
      </w:r>
      <w:r w:rsidRPr="00890EE9">
        <w:t xml:space="preserve"> </w:t>
      </w:r>
      <w:r>
        <w:t>est définitive. La suppression d’un kata entraine l’effacement de la progression des utilisateurs abonnés.</w:t>
      </w:r>
    </w:p>
    <w:p w14:paraId="460F001D" w14:textId="5E4FDBFD" w:rsidR="00615C84" w:rsidRDefault="00615C84" w:rsidP="00A05765">
      <w:pPr>
        <w:pStyle w:val="VRAINORMAL"/>
        <w:ind w:left="709" w:hanging="709"/>
      </w:pPr>
    </w:p>
    <w:p w14:paraId="5760AA10" w14:textId="77777777" w:rsidR="00B46DDD" w:rsidRDefault="00615C84" w:rsidP="00A05765">
      <w:pPr>
        <w:pStyle w:val="VRAINORMAL"/>
        <w:ind w:left="709" w:hanging="709"/>
        <w:rPr>
          <w:u w:val="single"/>
        </w:rPr>
      </w:pPr>
      <w:r w:rsidRPr="00B46DDD">
        <w:rPr>
          <w:u w:val="single"/>
        </w:rPr>
        <w:t xml:space="preserve">Edition d’un </w:t>
      </w:r>
      <w:r w:rsidR="00B46DDD">
        <w:rPr>
          <w:u w:val="single"/>
        </w:rPr>
        <w:t xml:space="preserve">kata </w:t>
      </w:r>
    </w:p>
    <w:p w14:paraId="113CF11A" w14:textId="497397AD" w:rsidR="00615C84" w:rsidRPr="00B46DDD" w:rsidRDefault="00615C84" w:rsidP="00D53A6F">
      <w:pPr>
        <w:pStyle w:val="VRAINORMAL"/>
        <w:ind w:firstLine="0"/>
        <w:rPr>
          <w:u w:val="single"/>
        </w:rPr>
      </w:pPr>
      <w:r>
        <w:t xml:space="preserve">Éditer un </w:t>
      </w:r>
      <w:r w:rsidR="00B46DDD">
        <w:t>kata</w:t>
      </w:r>
      <w:r>
        <w:t xml:space="preserve"> vous donne la possibilité de </w:t>
      </w:r>
      <w:r w:rsidR="00B46DDD">
        <w:t>modifier</w:t>
      </w:r>
      <w:r>
        <w:t xml:space="preserve"> tous les champs renseignés dans la partie « Créer un </w:t>
      </w:r>
      <w:r w:rsidR="00B46DDD">
        <w:t>kata</w:t>
      </w:r>
      <w:r>
        <w:t xml:space="preserve"> ». </w:t>
      </w:r>
    </w:p>
    <w:p w14:paraId="69FA241F" w14:textId="1BF2EC98" w:rsidR="00615C84" w:rsidRPr="008E7F20" w:rsidRDefault="00615C84" w:rsidP="00544F0B">
      <w:pPr>
        <w:pStyle w:val="WARNING"/>
        <w:rPr>
          <w:b w:val="0"/>
          <w:bCs w:val="0"/>
        </w:rPr>
      </w:pPr>
      <w:r>
        <w:t xml:space="preserve">Attention : </w:t>
      </w:r>
      <w:r w:rsidRPr="008E7F20">
        <w:rPr>
          <w:b w:val="0"/>
          <w:bCs w:val="0"/>
        </w:rPr>
        <w:t>Vous n</w:t>
      </w:r>
      <w:r w:rsidR="00B46DDD">
        <w:rPr>
          <w:b w:val="0"/>
          <w:bCs w:val="0"/>
        </w:rPr>
        <w:t>e pouvez pas modifier le document d’un kata (si vous avez créé un kata avec document).</w:t>
      </w:r>
    </w:p>
    <w:p w14:paraId="24093B84" w14:textId="516B31F9" w:rsidR="00615C84" w:rsidRDefault="00615C84" w:rsidP="00A05765">
      <w:pPr>
        <w:pStyle w:val="VRAINORMAL"/>
        <w:ind w:left="709" w:hanging="709"/>
      </w:pPr>
    </w:p>
    <w:p w14:paraId="1869047C" w14:textId="0ACE98EB" w:rsidR="00B46DDD" w:rsidRDefault="00B46DDD" w:rsidP="00D53A6F">
      <w:pPr>
        <w:pStyle w:val="VRAINORMAL"/>
        <w:ind w:firstLine="0"/>
      </w:pPr>
      <w:r>
        <w:t>L’édition d’un kata entraîne la suppression de la progression des utilisateurs abonnée sur le kata en question.</w:t>
      </w:r>
    </w:p>
    <w:p w14:paraId="32CD32F5" w14:textId="622675AC" w:rsidR="00B46DDD" w:rsidRDefault="00B46DDD" w:rsidP="00A05765">
      <w:pPr>
        <w:pStyle w:val="VRAINORMAL"/>
        <w:ind w:left="709" w:hanging="709"/>
      </w:pPr>
    </w:p>
    <w:p w14:paraId="05A90CC0" w14:textId="6ECBDDA7" w:rsidR="00B46DDD" w:rsidRPr="00B46DDD" w:rsidRDefault="00B46DDD" w:rsidP="00A05765">
      <w:pPr>
        <w:pStyle w:val="VRAINORMAL"/>
        <w:ind w:left="709" w:hanging="709"/>
        <w:rPr>
          <w:u w:val="single"/>
        </w:rPr>
      </w:pPr>
      <w:r w:rsidRPr="00B46DDD">
        <w:rPr>
          <w:u w:val="single"/>
        </w:rPr>
        <w:t>Désactiver un kata</w:t>
      </w:r>
    </w:p>
    <w:p w14:paraId="7F4CF911" w14:textId="086BEC8B" w:rsidR="00B46DDD" w:rsidRDefault="00B46DDD" w:rsidP="00D53A6F">
      <w:pPr>
        <w:pStyle w:val="VRAINORMAL"/>
        <w:ind w:firstLine="0"/>
      </w:pPr>
      <w:r>
        <w:t>Un kata désactivé n’est pas disponible pour les utilisateurs, mais vous pouvez toutefois le modifier pendant sa désactivation.</w:t>
      </w:r>
    </w:p>
    <w:p w14:paraId="2F5E488B" w14:textId="10E1D8B4" w:rsidR="003A03E6" w:rsidRPr="003A03E6" w:rsidRDefault="003A03E6" w:rsidP="003A03E6">
      <w:pPr>
        <w:pStyle w:val="WARNING"/>
        <w:rPr>
          <w:b w:val="0"/>
          <w:bCs w:val="0"/>
        </w:rPr>
      </w:pPr>
      <w:r>
        <w:t xml:space="preserve">Attention : </w:t>
      </w:r>
      <w:r>
        <w:rPr>
          <w:b w:val="0"/>
          <w:bCs w:val="0"/>
        </w:rPr>
        <w:t xml:space="preserve"> Un kata ne peut être désactivé si il est fermé</w:t>
      </w:r>
    </w:p>
    <w:p w14:paraId="56554872" w14:textId="7600B9BF" w:rsidR="00544F0B" w:rsidRDefault="00544F0B" w:rsidP="00A05765">
      <w:pPr>
        <w:pStyle w:val="Titre2"/>
        <w:ind w:left="709" w:hanging="709"/>
      </w:pPr>
    </w:p>
    <w:p w14:paraId="14E2D484" w14:textId="699483D2" w:rsidR="003A03E6" w:rsidRPr="003A03E6" w:rsidRDefault="003A03E6" w:rsidP="003A03E6">
      <w:pPr>
        <w:pStyle w:val="VRAINORMAL"/>
        <w:ind w:firstLine="0"/>
        <w:rPr>
          <w:u w:val="single"/>
        </w:rPr>
      </w:pPr>
      <w:r w:rsidRPr="003A03E6">
        <w:rPr>
          <w:u w:val="single"/>
        </w:rPr>
        <w:t>Fermeture d’un programme</w:t>
      </w:r>
    </w:p>
    <w:p w14:paraId="0217DD23" w14:textId="434332A7" w:rsidR="003A03E6" w:rsidRDefault="003A03E6" w:rsidP="003A03E6">
      <w:pPr>
        <w:pStyle w:val="VRAINORMAL"/>
        <w:ind w:firstLine="0"/>
      </w:pPr>
      <w:r>
        <w:t>Un kata fermé n’est plus réalisable</w:t>
      </w:r>
    </w:p>
    <w:p w14:paraId="3E56D067" w14:textId="114E6B02" w:rsidR="003A03E6" w:rsidRPr="003A03E6" w:rsidRDefault="003A03E6" w:rsidP="003A03E6">
      <w:pPr>
        <w:pStyle w:val="WARNING"/>
        <w:rPr>
          <w:b w:val="0"/>
          <w:bCs w:val="0"/>
        </w:rPr>
      </w:pPr>
      <w:r>
        <w:t xml:space="preserve">Attention : </w:t>
      </w:r>
      <w:r>
        <w:rPr>
          <w:b w:val="0"/>
          <w:bCs w:val="0"/>
        </w:rPr>
        <w:t>Un kata ne peut être fermé si il est désactivé.</w:t>
      </w:r>
    </w:p>
    <w:p w14:paraId="021D1023" w14:textId="77777777" w:rsidR="003A03E6" w:rsidRPr="003A03E6" w:rsidRDefault="003A03E6" w:rsidP="003A03E6"/>
    <w:p w14:paraId="5202810F" w14:textId="77777777" w:rsidR="003A03E6" w:rsidRDefault="003A03E6" w:rsidP="00A05765">
      <w:pPr>
        <w:pStyle w:val="Titre2"/>
        <w:ind w:left="709" w:hanging="709"/>
      </w:pPr>
    </w:p>
    <w:p w14:paraId="7C01F8B4" w14:textId="03FB1287" w:rsidR="00615C84" w:rsidRDefault="00B46DDD" w:rsidP="00A05765">
      <w:pPr>
        <w:pStyle w:val="Titre2"/>
        <w:ind w:left="709" w:hanging="709"/>
      </w:pPr>
      <w:bookmarkStart w:id="134" w:name="_Toc12958844"/>
      <w:r>
        <w:t>Créer un goal</w:t>
      </w:r>
      <w:bookmarkEnd w:id="134"/>
    </w:p>
    <w:p w14:paraId="7AF68E18" w14:textId="42CFF649" w:rsidR="00B46DDD" w:rsidRDefault="00B46DDD" w:rsidP="00D53A6F">
      <w:pPr>
        <w:pStyle w:val="VRAINORMAL"/>
        <w:ind w:firstLine="0"/>
      </w:pPr>
      <w:r>
        <w:t xml:space="preserve">Un goal, est l’objectif général d’un programme, vous pouvez en créer le nombre que vous souhaitez, mais il est toutefois conseillé de n’en créer qu’un. Un goal est forcément rédigé en </w:t>
      </w:r>
      <w:proofErr w:type="spellStart"/>
      <w:r>
        <w:t>markdown</w:t>
      </w:r>
      <w:proofErr w:type="spellEnd"/>
      <w:r>
        <w:t> .</w:t>
      </w:r>
    </w:p>
    <w:p w14:paraId="1F19942E" w14:textId="77777777" w:rsidR="00B46DDD" w:rsidRDefault="00B46DDD" w:rsidP="00A05765">
      <w:pPr>
        <w:ind w:left="709" w:hanging="709"/>
      </w:pPr>
      <w:r>
        <w:t xml:space="preserve">Aide pour le </w:t>
      </w:r>
      <w:proofErr w:type="spellStart"/>
      <w:r>
        <w:t>markdown</w:t>
      </w:r>
      <w:proofErr w:type="spellEnd"/>
      <w:r>
        <w:t> :</w:t>
      </w:r>
    </w:p>
    <w:p w14:paraId="32D48752" w14:textId="3C0A3DCC" w:rsidR="00B46DDD" w:rsidRPr="00B46DDD" w:rsidRDefault="00521874" w:rsidP="00A05765">
      <w:pPr>
        <w:ind w:left="709" w:hanging="709"/>
        <w:rPr>
          <w:lang w:val="en-US"/>
        </w:rPr>
      </w:pPr>
      <w:hyperlink r:id="rId61" w:history="1">
        <w:r w:rsidR="00B46DDD" w:rsidRPr="00B46DDD">
          <w:rPr>
            <w:rStyle w:val="Lienhypertexte"/>
            <w:lang w:val="en-US"/>
          </w:rPr>
          <w:t>https://github.com/adam-p/markdown-here/wiki/Markdown-Cheatsheet</w:t>
        </w:r>
      </w:hyperlink>
      <w:r w:rsidR="00B46DDD" w:rsidRPr="00B46DDD">
        <w:rPr>
          <w:lang w:val="en-US"/>
        </w:rPr>
        <w:t xml:space="preserve"> </w:t>
      </w:r>
      <w:r w:rsidR="00B46DDD">
        <w:fldChar w:fldCharType="begin"/>
      </w:r>
      <w:r w:rsidR="000A2253">
        <w:rPr>
          <w:lang w:val="en-US"/>
        </w:rPr>
        <w:instrText xml:space="preserve"> ADDIN ZOTERO_ITEM CSL_CITATION {"citationID":"xd97qTfg","properties":{"formattedCitation":"(Pritchard 2019)","plainCitation":"(Pritchard 2019)","noteIndex":0},"citationItems":[{"id":98,"uris":["http://zotero.org/users/local/6OwvRo0M/items/KKDZC45C"],"uri":["http://zotero.org/users/local/6OwvRo0M/items/KKDZC45C"],"itemData":{"id":98,"type":"book","title":"Markdown cheat sheet","genre":"JavaScript","source":"GitHub","URL":"https://github.com/adam-p/markdown-here","note":"original-date: 2012-05-13T03:27:22Z","title-short":"Google Chrome, Firefox, and Thunderbird extension that lets you write email in Markdown and render it before sending.","author":[{"family":"Pritchard","given":"Adam"}],"issued":{"date-parts":[["2019"]]},"accessed":{"date-parts":[["2019",6,27]]}}}],"schema":"https://github.com/citation-style-language/schema/raw/master/csl-citation.json"} </w:instrText>
      </w:r>
      <w:r w:rsidR="00B46DDD">
        <w:fldChar w:fldCharType="separate"/>
      </w:r>
      <w:r w:rsidR="00B46DDD" w:rsidRPr="00B46DDD">
        <w:rPr>
          <w:noProof/>
          <w:lang w:val="en-US"/>
        </w:rPr>
        <w:t>(Pritchard 2019)</w:t>
      </w:r>
      <w:r w:rsidR="00B46DDD">
        <w:fldChar w:fldCharType="end"/>
      </w:r>
      <w:r w:rsidR="00B46DDD" w:rsidRPr="00B46DDD">
        <w:rPr>
          <w:lang w:val="en-US"/>
        </w:rPr>
        <w:t>.</w:t>
      </w:r>
    </w:p>
    <w:p w14:paraId="7BA60210" w14:textId="77777777" w:rsidR="008C394A" w:rsidRPr="007639A8" w:rsidRDefault="008C394A" w:rsidP="008C394A">
      <w:pPr>
        <w:rPr>
          <w:lang w:val="en-US"/>
        </w:rPr>
      </w:pPr>
    </w:p>
    <w:p w14:paraId="4F7256CE" w14:textId="49719FA3" w:rsidR="000D6541" w:rsidRDefault="000D6541" w:rsidP="00A05765">
      <w:pPr>
        <w:pStyle w:val="Titre2"/>
        <w:ind w:left="709" w:hanging="709"/>
      </w:pPr>
      <w:bookmarkStart w:id="135" w:name="_Toc12958845"/>
      <w:r>
        <w:t>Visualiser vos programmes</w:t>
      </w:r>
      <w:bookmarkEnd w:id="135"/>
    </w:p>
    <w:p w14:paraId="59C19B6B" w14:textId="2385C494" w:rsidR="000347B7" w:rsidRPr="003A03E6" w:rsidRDefault="007A0F4C" w:rsidP="003A03E6">
      <w:pPr>
        <w:jc w:val="both"/>
      </w:pPr>
      <w:r>
        <w:t>La page « </w:t>
      </w:r>
      <w:proofErr w:type="spellStart"/>
      <w:r>
        <w:t>My</w:t>
      </w:r>
      <w:proofErr w:type="spellEnd"/>
      <w:r>
        <w:t xml:space="preserve"> programs » (Mes programmes, en français), permet de visualiser les programmes que vous avez créé.</w:t>
      </w:r>
      <w:r w:rsidR="000347B7">
        <w:br w:type="page"/>
      </w:r>
    </w:p>
    <w:p w14:paraId="4AB244CF" w14:textId="36C25EF5" w:rsidR="000D6541" w:rsidRDefault="000D6541" w:rsidP="00A05765">
      <w:pPr>
        <w:pStyle w:val="Titre2"/>
        <w:ind w:left="709" w:hanging="709"/>
      </w:pPr>
      <w:bookmarkStart w:id="136" w:name="_Toc12958846"/>
      <w:r>
        <w:lastRenderedPageBreak/>
        <w:t>Sponsoriser un nouvel utilisateur</w:t>
      </w:r>
      <w:bookmarkEnd w:id="136"/>
    </w:p>
    <w:p w14:paraId="5ECD773F" w14:textId="432289FE" w:rsidR="001263D5" w:rsidRDefault="001263D5" w:rsidP="009976AB">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A05765">
      <w:pPr>
        <w:pStyle w:val="VRAINORMAL"/>
        <w:keepNext/>
        <w:ind w:left="709" w:hanging="709"/>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7B27A796" w:rsidR="000347B7" w:rsidRDefault="000347B7" w:rsidP="00A05765">
      <w:pPr>
        <w:pStyle w:val="Lgende"/>
        <w:ind w:left="709" w:hanging="709"/>
        <w:jc w:val="center"/>
      </w:pPr>
      <w:bookmarkStart w:id="137" w:name="_Toc12956539"/>
      <w:r>
        <w:t xml:space="preserve">Figure </w:t>
      </w:r>
      <w:r w:rsidR="00521874">
        <w:fldChar w:fldCharType="begin"/>
      </w:r>
      <w:r w:rsidR="00521874">
        <w:instrText xml:space="preserve"> SEQ Figure \* ARABIC </w:instrText>
      </w:r>
      <w:r w:rsidR="00521874">
        <w:fldChar w:fldCharType="separate"/>
      </w:r>
      <w:r w:rsidR="00E72388">
        <w:rPr>
          <w:noProof/>
        </w:rPr>
        <w:t>30</w:t>
      </w:r>
      <w:r w:rsidR="00521874">
        <w:rPr>
          <w:noProof/>
        </w:rPr>
        <w:fldChar w:fldCharType="end"/>
      </w:r>
      <w:r>
        <w:t xml:space="preserve"> - Manuel utilisateur : Sensei - Page de Sponsoring (AV, 2019)</w:t>
      </w:r>
      <w:bookmarkEnd w:id="137"/>
    </w:p>
    <w:p w14:paraId="540D13DD" w14:textId="77777777" w:rsidR="007A0F4C" w:rsidRDefault="007A0F4C" w:rsidP="00A05765">
      <w:pPr>
        <w:pStyle w:val="VRAINORMAL"/>
        <w:ind w:left="709" w:hanging="709"/>
      </w:pPr>
    </w:p>
    <w:p w14:paraId="21CF49DC" w14:textId="57222C67" w:rsidR="000347B7" w:rsidRDefault="000347B7" w:rsidP="009976AB">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5C4995">
        <w:t>Figure</w:t>
      </w:r>
      <w:proofErr w:type="spellEnd"/>
      <w:r w:rsidR="005C4995">
        <w:t xml:space="preserve"> </w:t>
      </w:r>
      <w:r w:rsidR="005C4995">
        <w:rPr>
          <w:noProof/>
        </w:rPr>
        <w:t>29</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A05765">
      <w:pPr>
        <w:pStyle w:val="VRAINORMAL"/>
        <w:keepNext/>
        <w:ind w:left="709" w:hanging="709"/>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556260"/>
                    </a:xfrm>
                    <a:prstGeom prst="rect">
                      <a:avLst/>
                    </a:prstGeom>
                  </pic:spPr>
                </pic:pic>
              </a:graphicData>
            </a:graphic>
          </wp:inline>
        </w:drawing>
      </w:r>
    </w:p>
    <w:p w14:paraId="49EC14F0" w14:textId="1272B2F9" w:rsidR="007A0F4C" w:rsidRPr="000347B7" w:rsidRDefault="007A0F4C" w:rsidP="00A05765">
      <w:pPr>
        <w:pStyle w:val="Lgende"/>
        <w:ind w:left="709" w:hanging="709"/>
        <w:jc w:val="center"/>
      </w:pPr>
      <w:bookmarkStart w:id="138" w:name="_Ref11680212"/>
      <w:bookmarkStart w:id="139" w:name="_Toc12956540"/>
      <w:r>
        <w:t xml:space="preserve">Figure </w:t>
      </w:r>
      <w:r w:rsidR="00521874">
        <w:fldChar w:fldCharType="begin"/>
      </w:r>
      <w:r w:rsidR="00521874">
        <w:instrText xml:space="preserve"> SEQ Figure \* ARABIC </w:instrText>
      </w:r>
      <w:r w:rsidR="00521874">
        <w:fldChar w:fldCharType="separate"/>
      </w:r>
      <w:r w:rsidR="00E72388">
        <w:rPr>
          <w:noProof/>
        </w:rPr>
        <w:t>31</w:t>
      </w:r>
      <w:r w:rsidR="00521874">
        <w:rPr>
          <w:noProof/>
        </w:rPr>
        <w:fldChar w:fldCharType="end"/>
      </w:r>
      <w:bookmarkEnd w:id="138"/>
      <w:r>
        <w:t xml:space="preserve"> - Manuel utilisateur : Sensei - Token généré (AV, 2019)</w:t>
      </w:r>
      <w:bookmarkEnd w:id="139"/>
    </w:p>
    <w:p w14:paraId="0FECE95A" w14:textId="30B34FFC" w:rsidR="000D6541" w:rsidRDefault="000D6541" w:rsidP="00A05765">
      <w:pPr>
        <w:ind w:left="709" w:hanging="709"/>
      </w:pPr>
    </w:p>
    <w:p w14:paraId="2662A81C" w14:textId="77777777" w:rsidR="004877A5" w:rsidRDefault="004877A5" w:rsidP="00A05765">
      <w:pPr>
        <w:pStyle w:val="Titre1"/>
        <w:ind w:left="709" w:hanging="709"/>
      </w:pPr>
    </w:p>
    <w:p w14:paraId="47BB7D53" w14:textId="77777777" w:rsidR="004877A5" w:rsidRDefault="004877A5" w:rsidP="00A05765">
      <w:pPr>
        <w:pStyle w:val="Titre1"/>
        <w:ind w:left="709" w:hanging="709"/>
      </w:pPr>
    </w:p>
    <w:p w14:paraId="351B276B" w14:textId="77777777" w:rsidR="004877A5" w:rsidRDefault="004877A5" w:rsidP="00A05765">
      <w:pPr>
        <w:pStyle w:val="Titre1"/>
        <w:ind w:left="709" w:hanging="709"/>
      </w:pPr>
    </w:p>
    <w:p w14:paraId="1D2CA391" w14:textId="7EC3B59C" w:rsidR="004F222C" w:rsidRPr="004F222C" w:rsidRDefault="004F222C" w:rsidP="00A05765">
      <w:pPr>
        <w:pStyle w:val="Titre1"/>
        <w:ind w:left="709" w:hanging="709"/>
      </w:pPr>
      <w:bookmarkStart w:id="140" w:name="_Toc12958847"/>
      <w:proofErr w:type="spellStart"/>
      <w:r w:rsidRPr="004F222C">
        <w:lastRenderedPageBreak/>
        <w:t>Monji</w:t>
      </w:r>
      <w:bookmarkEnd w:id="140"/>
      <w:proofErr w:type="spellEnd"/>
    </w:p>
    <w:p w14:paraId="0F2899DD" w14:textId="14A03FBC" w:rsidR="004F222C" w:rsidRPr="004F222C" w:rsidRDefault="004F222C" w:rsidP="00A05765">
      <w:pPr>
        <w:pStyle w:val="VRAINORMAL"/>
        <w:ind w:left="709" w:hanging="709"/>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877A5">
      <w:pPr>
        <w:pStyle w:val="VRAINORMAL"/>
        <w:numPr>
          <w:ilvl w:val="0"/>
          <w:numId w:val="26"/>
        </w:numPr>
        <w:ind w:left="709" w:hanging="425"/>
      </w:pPr>
      <w:r w:rsidRPr="004F222C">
        <w:t>Visualiser les programmes</w:t>
      </w:r>
    </w:p>
    <w:p w14:paraId="5216D111" w14:textId="77777777" w:rsidR="004F222C" w:rsidRPr="004F222C" w:rsidRDefault="004F222C" w:rsidP="004877A5">
      <w:pPr>
        <w:pStyle w:val="VRAINORMAL"/>
        <w:numPr>
          <w:ilvl w:val="0"/>
          <w:numId w:val="26"/>
        </w:numPr>
        <w:ind w:left="709" w:hanging="425"/>
      </w:pPr>
      <w:r w:rsidRPr="004F222C">
        <w:t>Afficher un programme</w:t>
      </w:r>
    </w:p>
    <w:p w14:paraId="505F5BA2" w14:textId="77777777" w:rsidR="004F222C" w:rsidRPr="004F222C" w:rsidRDefault="004F222C" w:rsidP="004877A5">
      <w:pPr>
        <w:pStyle w:val="VRAINORMAL"/>
        <w:numPr>
          <w:ilvl w:val="0"/>
          <w:numId w:val="26"/>
        </w:numPr>
        <w:ind w:left="709" w:hanging="425"/>
      </w:pPr>
      <w:r w:rsidRPr="004F222C">
        <w:t>Vous abonner à un programme</w:t>
      </w:r>
    </w:p>
    <w:p w14:paraId="754B2340" w14:textId="77777777" w:rsidR="004F222C" w:rsidRPr="004F222C" w:rsidRDefault="004F222C" w:rsidP="004877A5">
      <w:pPr>
        <w:pStyle w:val="VRAINORMAL"/>
        <w:numPr>
          <w:ilvl w:val="0"/>
          <w:numId w:val="26"/>
        </w:numPr>
        <w:ind w:left="709" w:hanging="425"/>
      </w:pPr>
      <w:r w:rsidRPr="004F222C">
        <w:t>Accéder et gérer vos abonnements</w:t>
      </w:r>
    </w:p>
    <w:p w14:paraId="5E944070" w14:textId="77777777" w:rsidR="004F222C" w:rsidRPr="004F222C" w:rsidRDefault="004F222C" w:rsidP="004877A5">
      <w:pPr>
        <w:pStyle w:val="VRAINORMAL"/>
        <w:numPr>
          <w:ilvl w:val="0"/>
          <w:numId w:val="26"/>
        </w:numPr>
        <w:ind w:left="709" w:hanging="425"/>
      </w:pPr>
      <w:r w:rsidRPr="004F222C">
        <w:t>Réaliser un kata</w:t>
      </w:r>
    </w:p>
    <w:p w14:paraId="787901FE" w14:textId="77777777" w:rsidR="004F222C" w:rsidRPr="004F222C" w:rsidRDefault="004F222C" w:rsidP="004877A5">
      <w:pPr>
        <w:pStyle w:val="VRAINORMAL"/>
        <w:numPr>
          <w:ilvl w:val="0"/>
          <w:numId w:val="26"/>
        </w:numPr>
        <w:ind w:left="709" w:hanging="425"/>
      </w:pPr>
      <w:r w:rsidRPr="004F222C">
        <w:t>Rechercher des programmes</w:t>
      </w:r>
    </w:p>
    <w:p w14:paraId="554E7066" w14:textId="77777777" w:rsidR="004F222C" w:rsidRPr="004F222C" w:rsidRDefault="004F222C" w:rsidP="00A05765">
      <w:pPr>
        <w:ind w:left="709" w:hanging="709"/>
      </w:pPr>
    </w:p>
    <w:p w14:paraId="3D3ACE19" w14:textId="77777777" w:rsidR="004F222C" w:rsidRPr="004F222C" w:rsidRDefault="004F222C" w:rsidP="009976AB">
      <w:pPr>
        <w:pStyle w:val="Titre2"/>
      </w:pPr>
      <w:bookmarkStart w:id="141" w:name="_Toc12958848"/>
      <w:r w:rsidRPr="004F222C">
        <w:t>Visualiser les programmes</w:t>
      </w:r>
      <w:bookmarkEnd w:id="141"/>
    </w:p>
    <w:p w14:paraId="14017525" w14:textId="70D708DA" w:rsidR="004F222C" w:rsidRPr="004F222C" w:rsidRDefault="004F222C" w:rsidP="009976AB">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31599615" w:rsidR="004F222C" w:rsidRPr="004F222C" w:rsidRDefault="00EC3B17" w:rsidP="009976AB">
      <w:pPr>
        <w:pStyle w:val="Lgende"/>
        <w:jc w:val="center"/>
      </w:pPr>
      <w:bookmarkStart w:id="142" w:name="_Toc12956541"/>
      <w:r>
        <w:t xml:space="preserve">Figure </w:t>
      </w:r>
      <w:r w:rsidR="00521874">
        <w:fldChar w:fldCharType="begin"/>
      </w:r>
      <w:r w:rsidR="00521874">
        <w:instrText xml:space="preserve"> SEQ Figure \* ARABIC </w:instrText>
      </w:r>
      <w:r w:rsidR="00521874">
        <w:fldChar w:fldCharType="separate"/>
      </w:r>
      <w:r w:rsidR="00E72388">
        <w:rPr>
          <w:noProof/>
        </w:rPr>
        <w:t>32</w:t>
      </w:r>
      <w:r w:rsidR="00521874">
        <w:rPr>
          <w:noProof/>
        </w:rPr>
        <w:fldChar w:fldCharType="end"/>
      </w:r>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42"/>
    </w:p>
    <w:p w14:paraId="75EA1033" w14:textId="77777777" w:rsidR="00FA707F" w:rsidRDefault="00FA707F" w:rsidP="009976AB">
      <w:pPr>
        <w:pStyle w:val="VRAINORMAL"/>
        <w:ind w:firstLine="0"/>
        <w:rPr>
          <w:rFonts w:ascii="Arial" w:hAnsi="Arial" w:cs="Arial"/>
          <w:color w:val="000000"/>
          <w:sz w:val="22"/>
          <w:szCs w:val="22"/>
          <w:u w:val="single"/>
        </w:rPr>
      </w:pPr>
    </w:p>
    <w:p w14:paraId="4EC602A5" w14:textId="1ABD43CC" w:rsidR="00FA707F" w:rsidRPr="000D6541" w:rsidRDefault="004F222C" w:rsidP="009976AB">
      <w:pPr>
        <w:pStyle w:val="VRAINORMAL"/>
        <w:ind w:firstLine="0"/>
        <w:rPr>
          <w:u w:val="single"/>
        </w:rPr>
      </w:pPr>
      <w:r w:rsidRPr="000D6541">
        <w:rPr>
          <w:u w:val="single"/>
        </w:rPr>
        <w:t>Filtrer un programme</w:t>
      </w:r>
    </w:p>
    <w:p w14:paraId="22C6A500" w14:textId="6062F10A" w:rsidR="004F222C" w:rsidRPr="004F222C" w:rsidRDefault="004F222C" w:rsidP="009976AB">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9976AB"/>
    <w:p w14:paraId="4ACC73AF" w14:textId="77777777" w:rsidR="00EC3B17" w:rsidRDefault="004F222C" w:rsidP="009976AB">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519B7B04" w:rsidR="004F222C" w:rsidRPr="004F222C" w:rsidRDefault="00EC3B17" w:rsidP="009976AB">
      <w:pPr>
        <w:pStyle w:val="Lgende"/>
        <w:jc w:val="center"/>
      </w:pPr>
      <w:bookmarkStart w:id="143" w:name="_Toc12956542"/>
      <w:r>
        <w:t xml:space="preserve">Figure </w:t>
      </w:r>
      <w:r w:rsidR="00521874">
        <w:fldChar w:fldCharType="begin"/>
      </w:r>
      <w:r w:rsidR="00521874">
        <w:instrText xml:space="preserve"> SEQ Figure \* ARABIC </w:instrText>
      </w:r>
      <w:r w:rsidR="00521874">
        <w:fldChar w:fldCharType="separate"/>
      </w:r>
      <w:r w:rsidR="00E72388">
        <w:rPr>
          <w:noProof/>
        </w:rPr>
        <w:t>33</w:t>
      </w:r>
      <w:r w:rsidR="00521874">
        <w:rPr>
          <w:noProof/>
        </w:rPr>
        <w:fldChar w:fldCharType="end"/>
      </w:r>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43"/>
    </w:p>
    <w:p w14:paraId="075E2B63" w14:textId="77777777" w:rsidR="004F222C" w:rsidRPr="004F222C" w:rsidRDefault="004F222C" w:rsidP="009976AB"/>
    <w:p w14:paraId="1122AEC8" w14:textId="77777777" w:rsidR="00EC3B17"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027A3704" w:rsidR="004F222C" w:rsidRPr="004F222C" w:rsidRDefault="00EC3B17" w:rsidP="009976AB">
      <w:pPr>
        <w:pStyle w:val="Lgende"/>
        <w:jc w:val="center"/>
      </w:pPr>
      <w:bookmarkStart w:id="144" w:name="_Toc12956543"/>
      <w:r>
        <w:t xml:space="preserve">Figure </w:t>
      </w:r>
      <w:r w:rsidR="00521874">
        <w:fldChar w:fldCharType="begin"/>
      </w:r>
      <w:r w:rsidR="00521874">
        <w:instrText xml:space="preserve"> SEQ Figure \* ARABIC </w:instrText>
      </w:r>
      <w:r w:rsidR="00521874">
        <w:fldChar w:fldCharType="separate"/>
      </w:r>
      <w:r w:rsidR="00E72388">
        <w:rPr>
          <w:noProof/>
        </w:rPr>
        <w:t>34</w:t>
      </w:r>
      <w:r w:rsidR="00521874">
        <w:rPr>
          <w:noProof/>
        </w:rPr>
        <w:fldChar w:fldCharType="end"/>
      </w:r>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44"/>
    </w:p>
    <w:p w14:paraId="6A357D48" w14:textId="77777777" w:rsidR="008F2820" w:rsidRDefault="008F2820" w:rsidP="009976AB">
      <w:pPr>
        <w:pStyle w:val="Titre2"/>
      </w:pPr>
    </w:p>
    <w:p w14:paraId="3349A925" w14:textId="011DAAFE" w:rsidR="004F222C" w:rsidRPr="004F222C" w:rsidRDefault="004F222C" w:rsidP="009976AB">
      <w:pPr>
        <w:pStyle w:val="Titre2"/>
      </w:pPr>
      <w:bookmarkStart w:id="145" w:name="_Toc12958849"/>
      <w:r w:rsidRPr="004F222C">
        <w:t>Afficher un programme</w:t>
      </w:r>
      <w:bookmarkEnd w:id="145"/>
    </w:p>
    <w:p w14:paraId="6759951B" w14:textId="67121A34" w:rsidR="004F222C" w:rsidRPr="00EC3B17" w:rsidRDefault="004F222C" w:rsidP="009976AB">
      <w:pPr>
        <w:pStyle w:val="VRAINORMAL"/>
        <w:ind w:firstLine="0"/>
      </w:pPr>
      <w:r w:rsidRPr="00EC3B17">
        <w:t>Lorsque vous cliquez sur un programme, vous accédez à la page de celui-ci.</w:t>
      </w:r>
    </w:p>
    <w:p w14:paraId="26A15909" w14:textId="77777777" w:rsidR="008758E4" w:rsidRDefault="004F222C" w:rsidP="008C394A">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6EF64F45">
            <wp:extent cx="5378781" cy="2136809"/>
            <wp:effectExtent l="0" t="0" r="635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418742" cy="2152684"/>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6D31ACB4" w:rsidR="004F222C" w:rsidRPr="004F222C" w:rsidRDefault="008758E4" w:rsidP="009976AB">
      <w:pPr>
        <w:pStyle w:val="Lgende"/>
        <w:jc w:val="center"/>
      </w:pPr>
      <w:bookmarkStart w:id="146" w:name="_Toc12956544"/>
      <w:r>
        <w:t xml:space="preserve">Figure </w:t>
      </w:r>
      <w:r w:rsidR="00521874">
        <w:fldChar w:fldCharType="begin"/>
      </w:r>
      <w:r w:rsidR="00521874">
        <w:instrText xml:space="preserve"> SEQ Figure \* ARABIC </w:instrText>
      </w:r>
      <w:r w:rsidR="00521874">
        <w:fldChar w:fldCharType="separate"/>
      </w:r>
      <w:r w:rsidR="00E72388">
        <w:rPr>
          <w:noProof/>
        </w:rPr>
        <w:t>35</w:t>
      </w:r>
      <w:r w:rsidR="00521874">
        <w:rPr>
          <w:noProof/>
        </w:rPr>
        <w:fldChar w:fldCharType="end"/>
      </w:r>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46"/>
    </w:p>
    <w:p w14:paraId="677B0A82" w14:textId="77777777" w:rsidR="004F222C" w:rsidRPr="004F222C" w:rsidRDefault="004F222C" w:rsidP="009976AB"/>
    <w:p w14:paraId="764EFD0F" w14:textId="17D5C749" w:rsidR="004F222C" w:rsidRPr="004F222C" w:rsidRDefault="004F222C" w:rsidP="009976AB">
      <w:pPr>
        <w:pStyle w:val="VRAINORMAL"/>
        <w:ind w:firstLine="0"/>
      </w:pPr>
      <w:r w:rsidRPr="004F222C">
        <w:t>En premier lieu, si vous n’êtes pas abonné au programme, les katas vous apparaîtront désactivé</w:t>
      </w:r>
      <w:r w:rsidR="004503B3">
        <w:t>s</w:t>
      </w:r>
      <w:r w:rsidRPr="004F222C">
        <w:t xml:space="preserve"> (voir FIG n), il faudra vous abonner au programme (</w:t>
      </w:r>
      <w:r w:rsidRPr="004F222C">
        <w:rPr>
          <w:color w:val="FF0000"/>
        </w:rPr>
        <w:t>voir section : n'importe qui - s’abonner à un programme</w:t>
      </w:r>
      <w:r w:rsidRPr="004F222C">
        <w:t>) pour pouvoir les réaliser.</w:t>
      </w:r>
    </w:p>
    <w:p w14:paraId="4D9F26E5" w14:textId="7F4AEEC4" w:rsidR="004F222C" w:rsidRPr="004F222C" w:rsidRDefault="004F222C" w:rsidP="009976AB">
      <w:pPr>
        <w:pStyle w:val="VRAINORMAL"/>
        <w:ind w:firstLine="0"/>
      </w:pPr>
      <w:r w:rsidRPr="004F222C">
        <w:t xml:space="preserve">Si vous êtes abonné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13CD22DD" w:rsidR="004F222C" w:rsidRPr="004F222C" w:rsidRDefault="008758E4" w:rsidP="009976AB">
      <w:pPr>
        <w:pStyle w:val="Lgende"/>
        <w:jc w:val="center"/>
      </w:pPr>
      <w:bookmarkStart w:id="147" w:name="_Toc12956545"/>
      <w:r>
        <w:t xml:space="preserve">Figure </w:t>
      </w:r>
      <w:r w:rsidR="00521874">
        <w:fldChar w:fldCharType="begin"/>
      </w:r>
      <w:r w:rsidR="00521874">
        <w:instrText xml:space="preserve"> SEQ Figure \* ARABIC </w:instrText>
      </w:r>
      <w:r w:rsidR="00521874">
        <w:fldChar w:fldCharType="separate"/>
      </w:r>
      <w:r w:rsidR="00E72388">
        <w:rPr>
          <w:noProof/>
        </w:rPr>
        <w:t>36</w:t>
      </w:r>
      <w:r w:rsidR="00521874">
        <w:rPr>
          <w:noProof/>
        </w:rPr>
        <w:fldChar w:fldCharType="end"/>
      </w:r>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47"/>
    </w:p>
    <w:p w14:paraId="631F70BB" w14:textId="5470C989" w:rsidR="00364E04" w:rsidRPr="004F222C" w:rsidRDefault="004F222C" w:rsidP="009976AB">
      <w:pPr>
        <w:pStyle w:val="VRAINORMAL"/>
        <w:ind w:firstLine="0"/>
      </w:pPr>
      <w:r w:rsidRPr="004F222C">
        <w:t>sur cette vue, vous pourrez voir votre progression sur les différents katas proposés. Les programmes sont composé</w:t>
      </w:r>
      <w:r w:rsidR="004503B3">
        <w:t>s</w:t>
      </w:r>
      <w:r w:rsidRPr="004F222C">
        <w:t xml:space="preserve"> d’objectifs, ils portent le titre “GOALS”, et doivent-être lu avant de réaliser un kata. </w:t>
      </w:r>
      <w:r w:rsidR="004503B3">
        <w:t>C</w:t>
      </w:r>
      <w:r w:rsidRPr="004F222C">
        <w:t>haque kata</w:t>
      </w:r>
      <w:r w:rsidR="004503B3">
        <w:t>s</w:t>
      </w:r>
      <w:r w:rsidRPr="004F222C">
        <w:t xml:space="preserve">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A05765">
            <w:pPr>
              <w:pStyle w:val="VRAINORMAL"/>
              <w:ind w:left="709" w:hanging="709"/>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9976AB">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9976AB">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A05765">
            <w:pPr>
              <w:pStyle w:val="VRAINORMAL"/>
              <w:ind w:left="709" w:hanging="709"/>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9976AB">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9976AB">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A05765">
            <w:pPr>
              <w:pStyle w:val="VRAINORMAL"/>
              <w:ind w:left="709" w:hanging="709"/>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9976AB">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9976AB">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A05765">
            <w:pPr>
              <w:pStyle w:val="VRAINORMAL"/>
              <w:ind w:left="709" w:hanging="709"/>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9976AB">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9976AB">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A05765">
            <w:pPr>
              <w:pStyle w:val="VRAINORMAL"/>
              <w:ind w:left="709" w:hanging="709"/>
              <w:jc w:val="center"/>
            </w:pPr>
            <w:r w:rsidRPr="004F222C">
              <w:lastRenderedPageBreak/>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9976AB">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9976AB">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A05765">
            <w:pPr>
              <w:pStyle w:val="VRAINORMAL"/>
              <w:ind w:left="709" w:hanging="709"/>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9976AB">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9976AB">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A05765">
            <w:pPr>
              <w:pStyle w:val="VRAINORMAL"/>
              <w:ind w:left="709" w:hanging="709"/>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9976AB">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24215062" w:rsidR="00364E04" w:rsidRPr="004F222C" w:rsidRDefault="00BC7BB3" w:rsidP="009976AB">
            <w:pPr>
              <w:pStyle w:val="VRAINORMAL"/>
              <w:ind w:firstLine="0"/>
            </w:pPr>
            <w:r>
              <w:t>Vous avez</w:t>
            </w:r>
            <w:r w:rsidR="00364E04" w:rsidRPr="004F222C">
              <w:t xml:space="preserve"> pris connaissance des objectifs du</w:t>
            </w:r>
            <w:r w:rsidR="009976AB">
              <w:t xml:space="preserve"> </w:t>
            </w:r>
            <w:r w:rsidR="00364E04" w:rsidRPr="004F222C">
              <w:t>programme</w:t>
            </w:r>
          </w:p>
        </w:tc>
      </w:tr>
    </w:tbl>
    <w:p w14:paraId="6155C151" w14:textId="357B57D8" w:rsidR="004F222C" w:rsidRPr="004F222C" w:rsidRDefault="00364E04" w:rsidP="00A05765">
      <w:pPr>
        <w:pStyle w:val="Lgende"/>
        <w:ind w:left="709" w:hanging="709"/>
        <w:jc w:val="center"/>
      </w:pPr>
      <w:bookmarkStart w:id="148" w:name="_Toc12956560"/>
      <w:r>
        <w:t xml:space="preserve">Tableau </w:t>
      </w:r>
      <w:r w:rsidR="00521874">
        <w:fldChar w:fldCharType="begin"/>
      </w:r>
      <w:r w:rsidR="00521874">
        <w:instrText xml:space="preserve"> SEQ Tableau \* ARABIC </w:instrText>
      </w:r>
      <w:r w:rsidR="00521874">
        <w:fldChar w:fldCharType="separate"/>
      </w:r>
      <w:r w:rsidR="005C4995">
        <w:rPr>
          <w:noProof/>
        </w:rPr>
        <w:t>12</w:t>
      </w:r>
      <w:r w:rsidR="00521874">
        <w:rPr>
          <w:noProof/>
        </w:rPr>
        <w:fldChar w:fldCharType="end"/>
      </w:r>
      <w:r>
        <w:t xml:space="preserve"> - Liste des états d'un kata</w:t>
      </w:r>
      <w:bookmarkEnd w:id="148"/>
    </w:p>
    <w:p w14:paraId="31E61F10" w14:textId="08DC2BE5" w:rsidR="004F222C" w:rsidRPr="004F222C" w:rsidRDefault="004F222C" w:rsidP="00A05765">
      <w:pPr>
        <w:pStyle w:val="Titre2"/>
        <w:ind w:left="709" w:hanging="709"/>
      </w:pPr>
      <w:bookmarkStart w:id="149" w:name="_Toc12958850"/>
      <w:r w:rsidRPr="004F222C">
        <w:t>Vous abonner à un programme</w:t>
      </w:r>
      <w:bookmarkEnd w:id="149"/>
    </w:p>
    <w:p w14:paraId="64426C19" w14:textId="796556B5" w:rsidR="004F222C" w:rsidRPr="004F222C" w:rsidRDefault="004F222C" w:rsidP="009976AB">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xml:space="preserve">. </w:t>
      </w:r>
      <w:r w:rsidR="004503B3">
        <w:t>L</w:t>
      </w:r>
      <w:r w:rsidRPr="004F222C">
        <w:t>es programmes auxquels vous êtes abonné</w:t>
      </w:r>
      <w:r w:rsidR="004503B3">
        <w:t>s</w:t>
      </w:r>
      <w:r w:rsidRPr="004F222C">
        <w:t xml:space="preserve"> ne vous apparaissent pas désactivé</w:t>
      </w:r>
      <w:r w:rsidR="004503B3">
        <w:t>s</w:t>
      </w:r>
      <w:r w:rsidRPr="004F222C">
        <w:t xml:space="preserve">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9976AB">
      <w:pPr>
        <w:pStyle w:val="VRAINORMAL"/>
        <w:ind w:firstLine="0"/>
        <w:rPr>
          <w:u w:val="single"/>
        </w:rPr>
      </w:pPr>
    </w:p>
    <w:p w14:paraId="3D50EBE8" w14:textId="39E3043A" w:rsidR="004F222C" w:rsidRPr="008758E4" w:rsidRDefault="004F222C" w:rsidP="009976AB">
      <w:pPr>
        <w:pStyle w:val="VRAINORMAL"/>
        <w:ind w:firstLine="0"/>
        <w:rPr>
          <w:u w:val="single"/>
        </w:rPr>
      </w:pPr>
      <w:r w:rsidRPr="008758E4">
        <w:rPr>
          <w:u w:val="single"/>
        </w:rPr>
        <w:t>Mot de passe</w:t>
      </w:r>
    </w:p>
    <w:p w14:paraId="1B26E2C6" w14:textId="35BD2372" w:rsidR="004F222C" w:rsidRPr="004F222C" w:rsidRDefault="004F222C" w:rsidP="009976AB">
      <w:pPr>
        <w:pStyle w:val="VRAINORMAL"/>
        <w:ind w:firstLine="0"/>
      </w:pPr>
      <w:r w:rsidRPr="004F222C">
        <w:t>Certain</w:t>
      </w:r>
      <w:r w:rsidR="004503B3">
        <w:t>s</w:t>
      </w:r>
      <w:r w:rsidRPr="004F222C">
        <w:t xml:space="preserve"> programme</w:t>
      </w:r>
      <w:r w:rsidR="004503B3">
        <w:t>s</w:t>
      </w:r>
      <w:r w:rsidRPr="004F222C">
        <w:t xml:space="preserve"> nécessite</w:t>
      </w:r>
      <w:r w:rsidR="004503B3">
        <w:t>s</w:t>
      </w:r>
      <w:r w:rsidRPr="004F222C">
        <w:t xml:space="preserv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9976AB">
      <w:pPr>
        <w:pStyle w:val="VRAINORMAL"/>
        <w:ind w:firstLine="0"/>
        <w:rPr>
          <w:i/>
          <w:iCs/>
        </w:rPr>
      </w:pPr>
    </w:p>
    <w:p w14:paraId="6AC81C40" w14:textId="34967C94" w:rsidR="004F222C" w:rsidRPr="008758E4" w:rsidRDefault="004F222C" w:rsidP="009976AB">
      <w:pPr>
        <w:pStyle w:val="VRAINORMAL"/>
        <w:ind w:firstLine="0"/>
        <w:rPr>
          <w:u w:val="single"/>
        </w:rPr>
      </w:pPr>
      <w:r w:rsidRPr="008758E4">
        <w:rPr>
          <w:u w:val="single"/>
        </w:rPr>
        <w:t>Se désabonner</w:t>
      </w:r>
    </w:p>
    <w:p w14:paraId="19F0A64F" w14:textId="77777777" w:rsidR="004F222C" w:rsidRPr="004F222C" w:rsidRDefault="004F222C" w:rsidP="009976AB">
      <w:pPr>
        <w:pStyle w:val="VRAINORMAL"/>
        <w:ind w:firstLine="0"/>
      </w:pPr>
      <w:r w:rsidRPr="004F222C">
        <w:t>Lorsque vous vous désabonner d’un programme, il n’est plus visible dans la page “Mes abonnements”.</w:t>
      </w:r>
    </w:p>
    <w:p w14:paraId="7ABD7F39" w14:textId="5E9399F6" w:rsidR="004F222C" w:rsidRPr="004F222C" w:rsidRDefault="004F222C" w:rsidP="009976AB">
      <w:pPr>
        <w:pStyle w:val="VRAINORMAL"/>
        <w:ind w:firstLine="0"/>
      </w:pPr>
      <w:r w:rsidRPr="004F222C">
        <w:t>Si vous progressez dans un programme, vos avancements seront sauvegardé</w:t>
      </w:r>
      <w:r w:rsidR="004503B3">
        <w:t>s</w:t>
      </w:r>
      <w:r w:rsidRPr="004F222C">
        <w:t xml:space="preserve"> même une fois que vous vous désabonn</w:t>
      </w:r>
      <w:r w:rsidR="004503B3">
        <w:t>ez</w:t>
      </w:r>
      <w:r w:rsidRPr="004F222C">
        <w:t xml:space="preserve"> du programme.</w:t>
      </w:r>
    </w:p>
    <w:p w14:paraId="52C6A1C5" w14:textId="77777777" w:rsidR="004F222C" w:rsidRPr="004F222C" w:rsidRDefault="004F222C" w:rsidP="009976AB"/>
    <w:p w14:paraId="2938EA58" w14:textId="57DDE48A" w:rsidR="004F222C" w:rsidRPr="004F222C" w:rsidRDefault="004F222C" w:rsidP="009976AB">
      <w:pPr>
        <w:pStyle w:val="Titre2"/>
      </w:pPr>
      <w:bookmarkStart w:id="150" w:name="_Toc12958851"/>
      <w:r w:rsidRPr="004F222C">
        <w:t>Accéder et gérer vos abonnements</w:t>
      </w:r>
      <w:bookmarkEnd w:id="150"/>
    </w:p>
    <w:p w14:paraId="46F35231" w14:textId="68350EA5" w:rsidR="004F222C" w:rsidRDefault="004F222C" w:rsidP="009976AB">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A05765">
      <w:pPr>
        <w:ind w:left="709" w:hanging="709"/>
        <w:jc w:val="both"/>
      </w:pPr>
    </w:p>
    <w:p w14:paraId="7FA50F58" w14:textId="472FD9A8" w:rsidR="004F222C" w:rsidRPr="004F222C" w:rsidRDefault="004F222C" w:rsidP="00A05765">
      <w:pPr>
        <w:pStyle w:val="Titre2"/>
        <w:ind w:left="709" w:hanging="709"/>
      </w:pPr>
      <w:bookmarkStart w:id="151" w:name="_Toc12958852"/>
      <w:r w:rsidRPr="004F222C">
        <w:lastRenderedPageBreak/>
        <w:t>Réaliser un kata</w:t>
      </w:r>
      <w:bookmarkEnd w:id="151"/>
    </w:p>
    <w:p w14:paraId="7A4A923C" w14:textId="77777777" w:rsidR="004F222C" w:rsidRPr="004F222C" w:rsidRDefault="004F222C" w:rsidP="00A05765">
      <w:pPr>
        <w:ind w:left="709" w:hanging="709"/>
      </w:pPr>
    </w:p>
    <w:p w14:paraId="0FD66B6B" w14:textId="77777777" w:rsidR="00833C8E" w:rsidRDefault="004F222C" w:rsidP="00A05765">
      <w:pPr>
        <w:keepNext/>
        <w:ind w:left="709" w:hanging="709"/>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4E46D891" w:rsidR="004F222C" w:rsidRPr="004F222C" w:rsidRDefault="00833C8E" w:rsidP="00A05765">
      <w:pPr>
        <w:pStyle w:val="Lgende"/>
        <w:ind w:left="709" w:hanging="709"/>
        <w:jc w:val="center"/>
      </w:pPr>
      <w:bookmarkStart w:id="152" w:name="_Toc12956546"/>
      <w:r>
        <w:t xml:space="preserve">Figure </w:t>
      </w:r>
      <w:r w:rsidR="00521874">
        <w:fldChar w:fldCharType="begin"/>
      </w:r>
      <w:r w:rsidR="00521874">
        <w:instrText xml:space="preserve"> SEQ Figure \* ARABIC </w:instrText>
      </w:r>
      <w:r w:rsidR="00521874">
        <w:fldChar w:fldCharType="separate"/>
      </w:r>
      <w:r w:rsidR="00E72388">
        <w:rPr>
          <w:noProof/>
        </w:rPr>
        <w:t>37</w:t>
      </w:r>
      <w:r w:rsidR="00521874">
        <w:rPr>
          <w:noProof/>
        </w:rPr>
        <w:fldChar w:fldCharType="end"/>
      </w:r>
      <w:r>
        <w:t xml:space="preserve"> - </w:t>
      </w:r>
      <w:r w:rsidRPr="00CD2AF1">
        <w:t xml:space="preserve">Manuel utilisateur : </w:t>
      </w:r>
      <w:proofErr w:type="spellStart"/>
      <w:r w:rsidRPr="00CD2AF1">
        <w:t>Monji</w:t>
      </w:r>
      <w:proofErr w:type="spellEnd"/>
      <w:r w:rsidRPr="00CD2AF1">
        <w:t xml:space="preserve"> - </w:t>
      </w:r>
      <w:r>
        <w:t>Interface de réalisation d'un kata</w:t>
      </w:r>
      <w:r w:rsidR="00FB4A7E">
        <w:t xml:space="preserve"> (AV, 2019)</w:t>
      </w:r>
      <w:bookmarkEnd w:id="152"/>
    </w:p>
    <w:p w14:paraId="34938B14" w14:textId="77777777" w:rsidR="004F222C" w:rsidRPr="004F222C" w:rsidRDefault="004F222C" w:rsidP="00A05765">
      <w:pPr>
        <w:ind w:left="709" w:hanging="709"/>
      </w:pPr>
    </w:p>
    <w:p w14:paraId="1B4B4766" w14:textId="77777777" w:rsidR="004F222C" w:rsidRPr="004F222C" w:rsidRDefault="004F222C" w:rsidP="009976AB">
      <w:pPr>
        <w:pStyle w:val="VRAINORMAL"/>
        <w:ind w:firstLine="0"/>
      </w:pPr>
      <w:r w:rsidRPr="004F222C">
        <w:t>Voici l’interface de réalisation d’un kata, en voici une description point par point :</w:t>
      </w:r>
    </w:p>
    <w:p w14:paraId="31FED252" w14:textId="34879287" w:rsidR="004F222C" w:rsidRPr="004F222C" w:rsidRDefault="004F222C" w:rsidP="00E85F3D">
      <w:pPr>
        <w:pStyle w:val="VRAINORMAL"/>
        <w:numPr>
          <w:ilvl w:val="0"/>
          <w:numId w:val="37"/>
        </w:numPr>
        <w:ind w:left="567"/>
      </w:pPr>
      <w:r w:rsidRPr="004F222C">
        <w:t xml:space="preserve">Le bandeau d'en tête, contient le titre du kata, le titre du programme, le </w:t>
      </w:r>
      <w:proofErr w:type="spellStart"/>
      <w:r w:rsidRPr="004F222C">
        <w:t>sensei</w:t>
      </w:r>
      <w:proofErr w:type="spellEnd"/>
      <w:r w:rsidRPr="004F222C">
        <w:t xml:space="preserve"> et le langage</w:t>
      </w:r>
    </w:p>
    <w:p w14:paraId="17D76B75" w14:textId="3DD302AD" w:rsidR="004F222C" w:rsidRPr="004F222C" w:rsidRDefault="004F222C" w:rsidP="009976AB">
      <w:pPr>
        <w:pStyle w:val="VRAINORMAL"/>
        <w:numPr>
          <w:ilvl w:val="0"/>
          <w:numId w:val="37"/>
        </w:numPr>
        <w:ind w:left="567"/>
      </w:pPr>
      <w:r w:rsidRPr="004F222C">
        <w:t>L</w:t>
      </w:r>
      <w:r w:rsidR="000D6541">
        <w:t>’état</w:t>
      </w:r>
      <w:r w:rsidRPr="004F222C">
        <w:t xml:space="preserve"> du </w:t>
      </w:r>
      <w:r w:rsidR="000D6541">
        <w:t>kata</w:t>
      </w:r>
      <w:r w:rsidRPr="004F222C">
        <w:t>, et le nombre d’essai</w:t>
      </w:r>
      <w:r w:rsidR="004503B3">
        <w:t>s</w:t>
      </w:r>
      <w:r w:rsidRPr="004F222C">
        <w:t xml:space="preserve"> effectué</w:t>
      </w:r>
      <w:r w:rsidR="004503B3">
        <w:t>s</w:t>
      </w:r>
    </w:p>
    <w:p w14:paraId="3E422EE9" w14:textId="77777777" w:rsidR="004F222C" w:rsidRPr="004F222C" w:rsidRDefault="004F222C" w:rsidP="009976AB">
      <w:pPr>
        <w:pStyle w:val="VRAINORMAL"/>
        <w:numPr>
          <w:ilvl w:val="0"/>
          <w:numId w:val="37"/>
        </w:numPr>
        <w:ind w:left="567"/>
      </w:pPr>
      <w:r w:rsidRPr="004F222C">
        <w:t>Les instructions pour la réalisation du kata</w:t>
      </w:r>
    </w:p>
    <w:p w14:paraId="0C0E7E75" w14:textId="77777777" w:rsidR="004F222C" w:rsidRPr="004F222C" w:rsidRDefault="004F222C" w:rsidP="009976AB">
      <w:pPr>
        <w:pStyle w:val="VRAINORMAL"/>
        <w:numPr>
          <w:ilvl w:val="0"/>
          <w:numId w:val="37"/>
        </w:numPr>
        <w:ind w:left="567"/>
      </w:pPr>
      <w:r w:rsidRPr="004F222C">
        <w:t>La boîte ou vous écrivez votre code à valider</w:t>
      </w:r>
    </w:p>
    <w:p w14:paraId="231611DE" w14:textId="631A84A8" w:rsidR="004F222C" w:rsidRPr="004F222C" w:rsidRDefault="004F222C" w:rsidP="009976AB">
      <w:pPr>
        <w:pStyle w:val="VRAINORMAL"/>
        <w:numPr>
          <w:ilvl w:val="0"/>
          <w:numId w:val="37"/>
        </w:numPr>
        <w:ind w:left="567"/>
      </w:pPr>
      <w:r w:rsidRPr="004F222C">
        <w:t>La batterie de tests, visible</w:t>
      </w:r>
      <w:r w:rsidR="004503B3">
        <w:t>s</w:t>
      </w:r>
      <w:r w:rsidRPr="004F222C">
        <w:t xml:space="preserve"> ou non</w:t>
      </w:r>
    </w:p>
    <w:p w14:paraId="20B83071" w14:textId="77777777" w:rsidR="004F222C" w:rsidRPr="004F222C" w:rsidRDefault="004F222C" w:rsidP="009976AB">
      <w:pPr>
        <w:pStyle w:val="VRAINORMAL"/>
        <w:numPr>
          <w:ilvl w:val="0"/>
          <w:numId w:val="37"/>
        </w:numPr>
        <w:ind w:left="567"/>
      </w:pPr>
      <w:r w:rsidRPr="004F222C">
        <w:t>Le résultat de l'exécution de votre code avec la batterie de test</w:t>
      </w:r>
    </w:p>
    <w:p w14:paraId="55271AC5" w14:textId="77777777" w:rsidR="004F222C" w:rsidRPr="004F222C" w:rsidRDefault="004F222C" w:rsidP="009976AB">
      <w:pPr>
        <w:pStyle w:val="VRAINORMAL"/>
        <w:numPr>
          <w:ilvl w:val="0"/>
          <w:numId w:val="37"/>
        </w:numPr>
        <w:ind w:left="567"/>
      </w:pPr>
      <w:r w:rsidRPr="004F222C">
        <w:t>le bouton d’abandon, disponible après le nombre d’essai atteints, spécifiés par le Sensei</w:t>
      </w:r>
    </w:p>
    <w:p w14:paraId="622A43D7" w14:textId="5D8376FC" w:rsidR="004F222C" w:rsidRPr="004F222C" w:rsidRDefault="004F222C" w:rsidP="008C394A">
      <w:pPr>
        <w:pStyle w:val="VRAINORMAL"/>
        <w:numPr>
          <w:ilvl w:val="0"/>
          <w:numId w:val="37"/>
        </w:numPr>
        <w:ind w:left="567"/>
      </w:pPr>
      <w:r w:rsidRPr="004F222C">
        <w:t>Le bouton qui permet de lancer l'exécution du code</w:t>
      </w:r>
    </w:p>
    <w:p w14:paraId="0A79868B" w14:textId="3B3992CE" w:rsidR="004F222C" w:rsidRPr="004F222C" w:rsidRDefault="004F222C" w:rsidP="009976AB">
      <w:pPr>
        <w:pStyle w:val="VRAINORMAL"/>
        <w:ind w:firstLine="0"/>
      </w:pPr>
      <w:r w:rsidRPr="004F222C">
        <w:lastRenderedPageBreak/>
        <w:t xml:space="preserve">A noter qu’une fois que vous avez effectué un kata (abandon ou réussite), vous pourrez le </w:t>
      </w:r>
      <w:r w:rsidR="000D6541" w:rsidRPr="004F222C">
        <w:t>réessayer</w:t>
      </w:r>
      <w:r w:rsidRPr="004F222C">
        <w:t xml:space="preserve"> (un bouton s'</w:t>
      </w:r>
      <w:r w:rsidR="000D6541" w:rsidRPr="004F222C">
        <w:t>affichera</w:t>
      </w:r>
      <w:r w:rsidRPr="004F222C">
        <w:t xml:space="preserve"> à côté du bouton d’abandon (7)), mais le refaire ne vous </w:t>
      </w:r>
      <w:r w:rsidR="008C394A">
        <w:t>permettra pas d’en changer l’état.</w:t>
      </w:r>
    </w:p>
    <w:p w14:paraId="732B4A80" w14:textId="77777777" w:rsidR="004F222C" w:rsidRPr="004F222C" w:rsidRDefault="004F222C" w:rsidP="009976AB">
      <w:pPr>
        <w:pStyle w:val="VRAINORMAL"/>
        <w:ind w:firstLine="0"/>
      </w:pPr>
    </w:p>
    <w:p w14:paraId="5ED5FFB1" w14:textId="0E572236" w:rsidR="004F222C" w:rsidRPr="004F222C" w:rsidRDefault="004F222C" w:rsidP="009976AB">
      <w:pPr>
        <w:pStyle w:val="Titre2"/>
      </w:pPr>
      <w:bookmarkStart w:id="153" w:name="_Toc12958853"/>
      <w:r w:rsidRPr="004F222C">
        <w:t>Rechercher des programmes</w:t>
      </w:r>
      <w:bookmarkEnd w:id="153"/>
    </w:p>
    <w:p w14:paraId="45FF0FD6" w14:textId="25624A1A" w:rsidR="00946ED3" w:rsidRPr="009976AB" w:rsidRDefault="004F222C" w:rsidP="009976AB">
      <w:pPr>
        <w:pStyle w:val="VRAINORMAL"/>
        <w:ind w:firstLine="0"/>
      </w:pPr>
      <w:r w:rsidRPr="004F222C">
        <w:t>La recherche d’un programme s’effectue sur le titre de celui-ci.</w:t>
      </w:r>
    </w:p>
    <w:p w14:paraId="17FA3F55" w14:textId="765C5B5E" w:rsidR="00946ED3" w:rsidRDefault="00946ED3" w:rsidP="009976AB">
      <w:pPr>
        <w:jc w:val="both"/>
        <w:rPr>
          <w:rFonts w:ascii="Arial" w:hAnsi="Arial" w:cs="Arial"/>
          <w:color w:val="000000"/>
          <w:sz w:val="22"/>
          <w:szCs w:val="22"/>
        </w:rPr>
      </w:pPr>
    </w:p>
    <w:p w14:paraId="502A2DE4" w14:textId="77777777" w:rsidR="00946ED3" w:rsidRPr="004F222C" w:rsidRDefault="00946ED3" w:rsidP="009976AB">
      <w:pPr>
        <w:jc w:val="both"/>
      </w:pPr>
    </w:p>
    <w:p w14:paraId="0818A906" w14:textId="77777777" w:rsidR="004F222C" w:rsidRPr="004F222C" w:rsidRDefault="004F222C" w:rsidP="009976AB">
      <w:pPr>
        <w:pStyle w:val="Titre1"/>
      </w:pPr>
      <w:bookmarkStart w:id="154" w:name="_Toc12958854"/>
      <w:r w:rsidRPr="004F222C">
        <w:t>N’importe qui</w:t>
      </w:r>
      <w:bookmarkEnd w:id="154"/>
    </w:p>
    <w:p w14:paraId="35191117" w14:textId="77777777" w:rsidR="004F222C" w:rsidRPr="004F222C" w:rsidRDefault="004F222C" w:rsidP="009976AB"/>
    <w:p w14:paraId="1DB164E4" w14:textId="77777777" w:rsidR="004F222C" w:rsidRPr="004F222C" w:rsidRDefault="004F222C" w:rsidP="009976AB">
      <w:pPr>
        <w:pStyle w:val="Titre2"/>
      </w:pPr>
      <w:bookmarkStart w:id="155" w:name="_Toc12958855"/>
      <w:r w:rsidRPr="004F222C">
        <w:t>Rejoindre DojoHepia</w:t>
      </w:r>
      <w:bookmarkEnd w:id="155"/>
    </w:p>
    <w:p w14:paraId="566A86C3" w14:textId="629CF67D" w:rsidR="004F222C" w:rsidRPr="004F222C" w:rsidRDefault="004F222C" w:rsidP="009976AB">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A05765">
      <w:pPr>
        <w:keepNext/>
        <w:ind w:left="709" w:hanging="709"/>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0286147D" w:rsidR="004F222C" w:rsidRPr="004F222C" w:rsidRDefault="00260886" w:rsidP="00A05765">
      <w:pPr>
        <w:pStyle w:val="Lgende"/>
        <w:ind w:left="709" w:hanging="709"/>
        <w:jc w:val="center"/>
      </w:pPr>
      <w:bookmarkStart w:id="156" w:name="_Toc12956547"/>
      <w:r>
        <w:t xml:space="preserve">Figure </w:t>
      </w:r>
      <w:r w:rsidR="00521874">
        <w:fldChar w:fldCharType="begin"/>
      </w:r>
      <w:r w:rsidR="00521874">
        <w:instrText xml:space="preserve"> SEQ Figure \* ARABIC </w:instrText>
      </w:r>
      <w:r w:rsidR="00521874">
        <w:fldChar w:fldCharType="separate"/>
      </w:r>
      <w:r w:rsidR="00E72388">
        <w:rPr>
          <w:noProof/>
        </w:rPr>
        <w:t>38</w:t>
      </w:r>
      <w:r w:rsidR="00521874">
        <w:rPr>
          <w:noProof/>
        </w:rPr>
        <w:fldChar w:fldCharType="end"/>
      </w:r>
      <w:r>
        <w:t xml:space="preserve"> - Manuel utilisateur</w:t>
      </w:r>
      <w:r w:rsidR="00833C8E">
        <w:t xml:space="preserve"> : </w:t>
      </w:r>
      <w:r>
        <w:t>N'importe qu</w:t>
      </w:r>
      <w:r w:rsidR="00833C8E">
        <w:t xml:space="preserve">i - </w:t>
      </w:r>
      <w:r>
        <w:t>Page de création de compte (AV, 2019)</w:t>
      </w:r>
      <w:bookmarkEnd w:id="156"/>
    </w:p>
    <w:p w14:paraId="30F76186" w14:textId="77777777" w:rsidR="004F222C" w:rsidRPr="004F222C" w:rsidRDefault="004F222C" w:rsidP="00A05765">
      <w:pPr>
        <w:ind w:left="709" w:hanging="709"/>
      </w:pPr>
    </w:p>
    <w:p w14:paraId="1D650CA7" w14:textId="77777777" w:rsidR="004F222C" w:rsidRPr="008C394A" w:rsidRDefault="004F222C" w:rsidP="008C394A">
      <w:pPr>
        <w:pStyle w:val="VRAINORMAL"/>
        <w:ind w:firstLine="0"/>
        <w:rPr>
          <w:u w:val="single"/>
        </w:rPr>
      </w:pPr>
      <w:proofErr w:type="spellStart"/>
      <w:r w:rsidRPr="008C394A">
        <w:rPr>
          <w:u w:val="single"/>
        </w:rPr>
        <w:t>Username</w:t>
      </w:r>
      <w:proofErr w:type="spellEnd"/>
      <w:r w:rsidRPr="008C394A">
        <w:rPr>
          <w:u w:val="single"/>
        </w:rPr>
        <w:t xml:space="preserve"> (Nom d’utilisateur)</w:t>
      </w:r>
    </w:p>
    <w:p w14:paraId="334D7E59" w14:textId="2AC1C11A" w:rsidR="004F222C" w:rsidRPr="004F222C" w:rsidRDefault="004F222C" w:rsidP="008C394A">
      <w:pPr>
        <w:pStyle w:val="VRAINORMAL"/>
        <w:ind w:firstLine="0"/>
      </w:pPr>
      <w:r w:rsidRPr="004F222C">
        <w:t>Votre nom d’utilisateur doit-être d’au moins 4 caractères, et ne contenir que les caractères suivants :</w:t>
      </w:r>
    </w:p>
    <w:p w14:paraId="3EF4E9A9" w14:textId="77777777" w:rsidR="004F222C" w:rsidRPr="004F222C" w:rsidRDefault="004F222C" w:rsidP="008C394A">
      <w:pPr>
        <w:pStyle w:val="VRAINORMAL"/>
      </w:pPr>
      <w:proofErr w:type="spellStart"/>
      <w:r w:rsidRPr="004F222C">
        <w:t>AaBbCcDdEeFfGgHhIiJjKkLlMmNnOoPpQqRrSsTtUuVvWwXxYyZz</w:t>
      </w:r>
      <w:proofErr w:type="spellEnd"/>
      <w:r w:rsidRPr="004F222C">
        <w:t xml:space="preserve"> 0123456789-</w:t>
      </w:r>
    </w:p>
    <w:p w14:paraId="54B4BD41" w14:textId="77777777" w:rsidR="004F222C" w:rsidRPr="004F222C" w:rsidRDefault="004F222C" w:rsidP="008C394A">
      <w:pPr>
        <w:pStyle w:val="VRAINORMAL"/>
      </w:pPr>
    </w:p>
    <w:p w14:paraId="34CD3DAE" w14:textId="77777777" w:rsidR="004F222C" w:rsidRPr="008C394A" w:rsidRDefault="004F222C" w:rsidP="008C394A">
      <w:pPr>
        <w:pStyle w:val="VRAINORMAL"/>
        <w:ind w:firstLine="0"/>
        <w:rPr>
          <w:u w:val="single"/>
        </w:rPr>
      </w:pPr>
      <w:proofErr w:type="spellStart"/>
      <w:r w:rsidRPr="008C394A">
        <w:rPr>
          <w:u w:val="single"/>
        </w:rPr>
        <w:lastRenderedPageBreak/>
        <w:t>Password</w:t>
      </w:r>
      <w:proofErr w:type="spellEnd"/>
      <w:r w:rsidRPr="008C394A">
        <w:rPr>
          <w:u w:val="single"/>
        </w:rPr>
        <w:t xml:space="preserve"> &amp; </w:t>
      </w:r>
      <w:proofErr w:type="spellStart"/>
      <w:r w:rsidRPr="008C394A">
        <w:rPr>
          <w:u w:val="single"/>
        </w:rPr>
        <w:t>Password</w:t>
      </w:r>
      <w:proofErr w:type="spellEnd"/>
      <w:r w:rsidRPr="008C394A">
        <w:rPr>
          <w:u w:val="single"/>
        </w:rPr>
        <w:t xml:space="preserve"> Confirmation (Mot de passe et confirmation du mot de passe)</w:t>
      </w:r>
    </w:p>
    <w:p w14:paraId="40C41899" w14:textId="106F43D4" w:rsidR="004F222C" w:rsidRPr="004F222C" w:rsidRDefault="004F222C" w:rsidP="008C394A">
      <w:pPr>
        <w:pStyle w:val="VRAINORMAL"/>
        <w:ind w:firstLine="0"/>
      </w:pPr>
      <w:r w:rsidRPr="004F222C">
        <w:t xml:space="preserve">Le mot de passe doit-être d’au moins 6 caractères. Vous devez retaper votre mot de passe à </w:t>
      </w:r>
      <w:r w:rsidR="004503B3">
        <w:t>l’identique</w:t>
      </w:r>
      <w:r w:rsidRPr="004F222C">
        <w:t xml:space="preserve"> dans “</w:t>
      </w:r>
      <w:proofErr w:type="spellStart"/>
      <w:r w:rsidRPr="004F222C">
        <w:t>Password</w:t>
      </w:r>
      <w:proofErr w:type="spellEnd"/>
      <w:r w:rsidRPr="004F222C">
        <w:t xml:space="preserve"> confirmation”</w:t>
      </w:r>
    </w:p>
    <w:p w14:paraId="08FC7001" w14:textId="77777777" w:rsidR="008C394A" w:rsidRDefault="008C394A" w:rsidP="008C394A">
      <w:pPr>
        <w:pStyle w:val="VRAINORMAL"/>
        <w:ind w:firstLine="0"/>
        <w:rPr>
          <w:u w:val="single"/>
        </w:rPr>
      </w:pPr>
    </w:p>
    <w:p w14:paraId="4E1E865D" w14:textId="6619DB3C" w:rsidR="004F222C" w:rsidRPr="008C394A" w:rsidRDefault="004F222C" w:rsidP="008C394A">
      <w:pPr>
        <w:pStyle w:val="VRAINORMAL"/>
        <w:ind w:firstLine="0"/>
        <w:rPr>
          <w:u w:val="single"/>
        </w:rPr>
      </w:pPr>
      <w:r w:rsidRPr="008C394A">
        <w:rPr>
          <w:u w:val="single"/>
        </w:rPr>
        <w:t>Token</w:t>
      </w:r>
    </w:p>
    <w:p w14:paraId="041578C1" w14:textId="20200176" w:rsidR="004F222C" w:rsidRPr="008C394A" w:rsidRDefault="004F222C" w:rsidP="008C394A">
      <w:pPr>
        <w:pStyle w:val="VRAINORMAL"/>
        <w:ind w:firstLine="0"/>
      </w:pPr>
      <w:r w:rsidRPr="008C394A">
        <w:t>Pour rejoindre DojoHepia, il faut que l’un des Sensei du site vous ai</w:t>
      </w:r>
      <w:r w:rsidR="004503B3">
        <w:t>t</w:t>
      </w:r>
      <w:r w:rsidRPr="008C394A">
        <w:t xml:space="preserve"> donné un token d'authentification. Ce token permet de certifier que vous êtes légitime d'accéder à DojoHepia.</w:t>
      </w:r>
    </w:p>
    <w:p w14:paraId="3A80CDDC" w14:textId="58346050" w:rsidR="004F222C" w:rsidRPr="008C394A" w:rsidRDefault="008C394A" w:rsidP="008C394A">
      <w:pPr>
        <w:pStyle w:val="WARNING"/>
        <w:rPr>
          <w:b w:val="0"/>
          <w:bCs w:val="0"/>
        </w:rPr>
      </w:pPr>
      <w:r>
        <w:t xml:space="preserve">Attention : </w:t>
      </w:r>
      <w:r w:rsidR="004F222C" w:rsidRPr="008C394A">
        <w:rPr>
          <w:b w:val="0"/>
          <w:bCs w:val="0"/>
        </w:rPr>
        <w:t>Votre rang d’utilisateur dépend de la nature du token qu’un Sensei vous a donné.</w:t>
      </w:r>
    </w:p>
    <w:p w14:paraId="7A6644C3" w14:textId="77777777" w:rsidR="004F222C" w:rsidRPr="004F222C" w:rsidRDefault="004F222C" w:rsidP="009976AB"/>
    <w:p w14:paraId="4068F6DC" w14:textId="4B038AC6" w:rsidR="004F222C" w:rsidRPr="004F222C" w:rsidRDefault="00341B45" w:rsidP="009976AB">
      <w:pPr>
        <w:pStyle w:val="Titre2"/>
      </w:pPr>
      <w:bookmarkStart w:id="157" w:name="_Toc12958856"/>
      <w:r>
        <w:t>S</w:t>
      </w:r>
      <w:r w:rsidRPr="00341B45">
        <w:t xml:space="preserve">’authentifier </w:t>
      </w:r>
      <w:r w:rsidR="004F222C" w:rsidRPr="004F222C">
        <w:t>à DojoHepia</w:t>
      </w:r>
      <w:bookmarkEnd w:id="157"/>
    </w:p>
    <w:p w14:paraId="15D31FE1" w14:textId="77777777" w:rsidR="004F222C" w:rsidRPr="004F222C" w:rsidRDefault="004F222C" w:rsidP="008C394A">
      <w:pPr>
        <w:pStyle w:val="VRAINORMAL"/>
        <w:ind w:firstLine="0"/>
      </w:pPr>
      <w:r w:rsidRPr="004F222C">
        <w:t>Pour vous connecter à DojoHepia, veuillez renseigner les champs “</w:t>
      </w:r>
      <w:proofErr w:type="spellStart"/>
      <w:r w:rsidRPr="004F222C">
        <w:t>Username</w:t>
      </w:r>
      <w:proofErr w:type="spellEnd"/>
      <w:r w:rsidRPr="004F222C">
        <w:t>” (Nom d’utilisateur) et “</w:t>
      </w:r>
      <w:proofErr w:type="spellStart"/>
      <w:r w:rsidRPr="004F222C">
        <w:t>Password</w:t>
      </w:r>
      <w:proofErr w:type="spellEnd"/>
      <w:r w:rsidRPr="004F222C">
        <w:t>” (mot de passe), que vous avez spécifié lors de la création de votre utilisateur.</w:t>
      </w:r>
    </w:p>
    <w:p w14:paraId="5F7AB8ED" w14:textId="77777777" w:rsidR="004F222C" w:rsidRPr="004F222C" w:rsidRDefault="004F222C" w:rsidP="009976AB"/>
    <w:p w14:paraId="53AB5E3E" w14:textId="77777777" w:rsidR="00833C8E" w:rsidRDefault="004F222C" w:rsidP="009976AB">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56D52FE1" w:rsidR="004F222C" w:rsidRPr="004F222C" w:rsidRDefault="00833C8E" w:rsidP="009976AB">
      <w:pPr>
        <w:pStyle w:val="Lgende"/>
        <w:jc w:val="center"/>
      </w:pPr>
      <w:bookmarkStart w:id="158" w:name="_Toc12956548"/>
      <w:r>
        <w:t xml:space="preserve">Figure </w:t>
      </w:r>
      <w:r w:rsidR="00521874">
        <w:fldChar w:fldCharType="begin"/>
      </w:r>
      <w:r w:rsidR="00521874">
        <w:instrText xml:space="preserve"> SEQ Figure \* ARABIC </w:instrText>
      </w:r>
      <w:r w:rsidR="00521874">
        <w:fldChar w:fldCharType="separate"/>
      </w:r>
      <w:r w:rsidR="00E72388">
        <w:rPr>
          <w:noProof/>
        </w:rPr>
        <w:t>39</w:t>
      </w:r>
      <w:r w:rsidR="00521874">
        <w:rPr>
          <w:noProof/>
        </w:rPr>
        <w:fldChar w:fldCharType="end"/>
      </w:r>
      <w:r>
        <w:t xml:space="preserve"> - </w:t>
      </w:r>
      <w:r w:rsidRPr="00D1284D">
        <w:t>Manuel utilisateur :</w:t>
      </w:r>
      <w:r>
        <w:t xml:space="preserve"> N'importe qui -  Page d'authentification</w:t>
      </w:r>
      <w:r w:rsidR="00FB4A7E">
        <w:t xml:space="preserve"> (AV, 2019)</w:t>
      </w:r>
      <w:bookmarkEnd w:id="158"/>
    </w:p>
    <w:p w14:paraId="0724176D" w14:textId="77777777" w:rsidR="004F222C" w:rsidRPr="004F222C" w:rsidRDefault="004F222C" w:rsidP="009976AB"/>
    <w:p w14:paraId="0EA367AD" w14:textId="673FC4B7" w:rsidR="004F222C" w:rsidRDefault="004F222C" w:rsidP="008C394A">
      <w:pPr>
        <w:pStyle w:val="VRAINORMAL"/>
        <w:ind w:firstLine="0"/>
      </w:pPr>
      <w:r w:rsidRPr="004F222C">
        <w:t>Votre session de connexion à une validité de 6 jours, après lesquels, il vous faudra vous reconnecter.</w:t>
      </w:r>
    </w:p>
    <w:p w14:paraId="146AA16F" w14:textId="77777777" w:rsidR="004F222C" w:rsidRDefault="004F222C" w:rsidP="00A05765">
      <w:pPr>
        <w:spacing w:after="160" w:line="259" w:lineRule="auto"/>
        <w:ind w:left="709" w:hanging="709"/>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A05765">
      <w:pPr>
        <w:pStyle w:val="Titre"/>
        <w:ind w:left="709" w:hanging="709"/>
      </w:pPr>
      <w:bookmarkStart w:id="159" w:name="_Toc12958857"/>
      <w:r>
        <w:lastRenderedPageBreak/>
        <w:t>Annexe 3 : Ajouter un langage pour les katas</w:t>
      </w:r>
      <w:bookmarkEnd w:id="159"/>
    </w:p>
    <w:p w14:paraId="6F1679AF" w14:textId="30389497" w:rsidR="009C0196" w:rsidRPr="004F222C" w:rsidRDefault="009C0196" w:rsidP="00A05765">
      <w:pPr>
        <w:pStyle w:val="Titre1"/>
        <w:ind w:left="709" w:hanging="709"/>
      </w:pPr>
      <w:bookmarkStart w:id="160" w:name="_Toc12958858"/>
      <w:r>
        <w:t>Introduction</w:t>
      </w:r>
      <w:bookmarkEnd w:id="160"/>
    </w:p>
    <w:p w14:paraId="0C6DB779" w14:textId="76B91186" w:rsidR="00156A0A" w:rsidRDefault="009C0196" w:rsidP="009976AB">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9976AB">
      <w:pPr>
        <w:pStyle w:val="VRAINORMAL"/>
        <w:numPr>
          <w:ilvl w:val="1"/>
          <w:numId w:val="11"/>
        </w:numPr>
        <w:ind w:left="709" w:hanging="283"/>
      </w:pPr>
      <w:r>
        <w:t>Image docker</w:t>
      </w:r>
    </w:p>
    <w:p w14:paraId="08FB2E90" w14:textId="2BBE6725" w:rsidR="00156A0A" w:rsidRDefault="00156A0A" w:rsidP="009976AB">
      <w:pPr>
        <w:pStyle w:val="VRAINORMAL"/>
        <w:numPr>
          <w:ilvl w:val="1"/>
          <w:numId w:val="11"/>
        </w:numPr>
        <w:ind w:left="709" w:hanging="283"/>
      </w:pPr>
      <w:r>
        <w:t>Mise à jour du Service de compilation Javalin</w:t>
      </w:r>
    </w:p>
    <w:p w14:paraId="6B1C72BC" w14:textId="0A436C76" w:rsidR="00156A0A" w:rsidRDefault="00156A0A" w:rsidP="009976AB">
      <w:pPr>
        <w:pStyle w:val="VRAINORMAL"/>
        <w:numPr>
          <w:ilvl w:val="1"/>
          <w:numId w:val="11"/>
        </w:numPr>
        <w:ind w:left="709" w:hanging="283"/>
      </w:pPr>
      <w:r>
        <w:t xml:space="preserve">Mise à jour du </w:t>
      </w:r>
      <w:r w:rsidR="00D754A9">
        <w:t>C</w:t>
      </w:r>
      <w:r>
        <w:t>lient Angular</w:t>
      </w:r>
    </w:p>
    <w:p w14:paraId="1DD45951" w14:textId="2E114145" w:rsidR="00156A0A" w:rsidRDefault="00156A0A" w:rsidP="009976AB">
      <w:pPr>
        <w:pStyle w:val="VRAINORMAL"/>
        <w:numPr>
          <w:ilvl w:val="1"/>
          <w:numId w:val="11"/>
        </w:numPr>
        <w:ind w:left="709" w:hanging="283"/>
      </w:pPr>
      <w:r>
        <w:t>Tests</w:t>
      </w:r>
    </w:p>
    <w:p w14:paraId="5D5ED717" w14:textId="7D4E4DDD" w:rsidR="00156A0A" w:rsidRDefault="00156A0A" w:rsidP="009976AB">
      <w:pPr>
        <w:pStyle w:val="VRAINORMAL"/>
        <w:numPr>
          <w:ilvl w:val="1"/>
          <w:numId w:val="11"/>
        </w:numPr>
        <w:ind w:left="709" w:hanging="283"/>
      </w:pPr>
      <w:r>
        <w:t>Publication</w:t>
      </w:r>
    </w:p>
    <w:p w14:paraId="6A26D313" w14:textId="48987B2C" w:rsidR="008300E3" w:rsidRDefault="008300E3" w:rsidP="00A05765">
      <w:pPr>
        <w:pStyle w:val="VRAINORMAL"/>
        <w:ind w:left="709" w:hanging="709"/>
      </w:pPr>
    </w:p>
    <w:p w14:paraId="39470DA3" w14:textId="61FF51E4" w:rsidR="008300E3" w:rsidRDefault="008300E3" w:rsidP="009976AB">
      <w:pPr>
        <w:pStyle w:val="Titre2"/>
      </w:pPr>
      <w:bookmarkStart w:id="161" w:name="_Toc12958859"/>
      <w:r>
        <w:t>Image docker</w:t>
      </w:r>
      <w:bookmarkEnd w:id="161"/>
    </w:p>
    <w:p w14:paraId="1AF57890" w14:textId="59919710" w:rsidR="008300E3" w:rsidRDefault="008300E3" w:rsidP="009976AB">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9976AB">
      <w:pPr>
        <w:pStyle w:val="VRAINORMAL"/>
        <w:numPr>
          <w:ilvl w:val="1"/>
          <w:numId w:val="11"/>
        </w:numPr>
        <w:ind w:left="709" w:hanging="283"/>
      </w:pPr>
      <w:r>
        <w:t>Un container simple et léger</w:t>
      </w:r>
    </w:p>
    <w:p w14:paraId="7D3EEF27" w14:textId="77ED47FA" w:rsidR="008300E3" w:rsidRDefault="008300E3" w:rsidP="009976AB">
      <w:pPr>
        <w:pStyle w:val="VRAINORMAL"/>
        <w:numPr>
          <w:ilvl w:val="1"/>
          <w:numId w:val="11"/>
        </w:numPr>
        <w:ind w:left="709" w:hanging="283"/>
      </w:pPr>
      <w:r>
        <w:t xml:space="preserve">Une librairie d’assertion adaptée à la bonne résolution du kata </w:t>
      </w:r>
    </w:p>
    <w:p w14:paraId="50E90212" w14:textId="77777777" w:rsidR="002622D9" w:rsidRDefault="002622D9" w:rsidP="00A05765">
      <w:pPr>
        <w:pStyle w:val="VRAINORMAL"/>
        <w:ind w:left="709" w:hanging="709"/>
        <w:rPr>
          <w:u w:val="single"/>
        </w:rPr>
      </w:pPr>
    </w:p>
    <w:p w14:paraId="3A437907" w14:textId="47F335D5" w:rsidR="002622D9" w:rsidRPr="002622D9" w:rsidRDefault="002622D9" w:rsidP="00A05765">
      <w:pPr>
        <w:pStyle w:val="VRAINORMAL"/>
        <w:ind w:left="709" w:hanging="709"/>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9976AB">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A05765">
      <w:pPr>
        <w:pStyle w:val="VRAINORMAL"/>
        <w:ind w:left="709" w:hanging="709"/>
      </w:pPr>
    </w:p>
    <w:p w14:paraId="012182E3" w14:textId="16015AE0" w:rsidR="00CE7626" w:rsidRDefault="00CE7626" w:rsidP="00A05765">
      <w:pPr>
        <w:pStyle w:val="VRAINORMAL"/>
        <w:ind w:left="709" w:hanging="709"/>
        <w:rPr>
          <w:u w:val="single"/>
        </w:rPr>
      </w:pPr>
      <w:r w:rsidRPr="00CE7626">
        <w:rPr>
          <w:u w:val="single"/>
        </w:rPr>
        <w:t>La Librairie d’assertion</w:t>
      </w:r>
    </w:p>
    <w:p w14:paraId="4E4D47E5" w14:textId="443453E5" w:rsidR="002622D9" w:rsidRDefault="006C2DE8" w:rsidP="009976AB">
      <w:pPr>
        <w:pStyle w:val="VRAINORMAL"/>
        <w:ind w:firstLine="0"/>
      </w:pPr>
      <w:r>
        <w:t>Nombreux sont les langages proposant déjà des système</w:t>
      </w:r>
      <w:r w:rsidR="004503B3">
        <w:t>s</w:t>
      </w:r>
      <w:r>
        <w:t xml:space="preserve"> d’assertion, mais tous ne sont pas forcément adapté</w:t>
      </w:r>
      <w:r w:rsidR="004503B3">
        <w:t>s</w:t>
      </w:r>
      <w:r>
        <w:t xml:space="preserve">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A05765">
      <w:pPr>
        <w:pStyle w:val="VRAINORMAL"/>
        <w:ind w:left="709" w:hanging="709"/>
      </w:pPr>
    </w:p>
    <w:p w14:paraId="610EEEC1" w14:textId="75E712E8" w:rsidR="002622D9" w:rsidRPr="002622D9" w:rsidRDefault="002622D9" w:rsidP="00A05765">
      <w:pPr>
        <w:pStyle w:val="VRAINORMAL"/>
        <w:ind w:left="709" w:hanging="709"/>
        <w:rPr>
          <w:u w:val="single"/>
        </w:rPr>
      </w:pPr>
      <w:r w:rsidRPr="002622D9">
        <w:rPr>
          <w:u w:val="single"/>
        </w:rPr>
        <w:t>L’image docker</w:t>
      </w:r>
    </w:p>
    <w:p w14:paraId="083ADE9B" w14:textId="268357BA" w:rsidR="002622D9" w:rsidRDefault="002622D9" w:rsidP="009976AB">
      <w:pPr>
        <w:pStyle w:val="VRAINORMAL"/>
        <w:ind w:firstLine="0"/>
      </w:pPr>
      <w:r>
        <w:t>Votre image peut-être basée sur n’importe quelle autre image, mais il faudra en revanche rajouter quelques couche</w:t>
      </w:r>
      <w:r w:rsidR="004503B3">
        <w:t>s</w:t>
      </w:r>
      <w:r>
        <w:t xml:space="preserv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A05765">
      <w:pPr>
        <w:pStyle w:val="LISTING"/>
        <w:ind w:left="709" w:hanging="709"/>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r>
      <w:r w:rsidRPr="00C6633D">
        <w:rPr>
          <w:color w:val="C00000"/>
        </w:rPr>
        <w:t xml:space="preserve">RUN </w:t>
      </w:r>
      <w:proofErr w:type="spellStart"/>
      <w:r w:rsidRPr="00C6633D">
        <w:rPr>
          <w:color w:val="C00000"/>
        </w:rPr>
        <w:t>mkdir</w:t>
      </w:r>
      <w:proofErr w:type="spellEnd"/>
      <w:r w:rsidRPr="00C6633D">
        <w:rPr>
          <w:color w:val="C00000"/>
        </w:rPr>
        <w:t xml:space="preserve"> /</w:t>
      </w:r>
      <w:proofErr w:type="spellStart"/>
      <w:r w:rsidRPr="00C6633D">
        <w:rPr>
          <w:color w:val="C00000"/>
        </w:rPr>
        <w:t>env</w:t>
      </w:r>
      <w:proofErr w:type="spellEnd"/>
      <w:r w:rsidRPr="00C6633D">
        <w:rPr>
          <w:color w:val="C00000"/>
        </w:rPr>
        <w:t>/</w:t>
      </w:r>
    </w:p>
    <w:p w14:paraId="499A9522" w14:textId="51107197" w:rsidR="002622D9" w:rsidRDefault="002622D9" w:rsidP="00A05765">
      <w:pPr>
        <w:pStyle w:val="Lgende"/>
        <w:ind w:left="709" w:hanging="709"/>
        <w:jc w:val="center"/>
      </w:pPr>
      <w:bookmarkStart w:id="162" w:name="_Toc12956574"/>
      <w:r w:rsidRPr="00A91645">
        <w:t xml:space="preserve">Listing </w:t>
      </w:r>
      <w:r>
        <w:fldChar w:fldCharType="begin"/>
      </w:r>
      <w:r w:rsidRPr="00A91645">
        <w:instrText xml:space="preserve"> SEQ Listing \* ARABIC </w:instrText>
      </w:r>
      <w:r>
        <w:fldChar w:fldCharType="separate"/>
      </w:r>
      <w:r w:rsidR="005C4995">
        <w:rPr>
          <w:noProof/>
        </w:rPr>
        <w:t>14</w:t>
      </w:r>
      <w:r>
        <w:fldChar w:fldCharType="end"/>
      </w:r>
      <w:r w:rsidRPr="00A91645">
        <w:t xml:space="preserve"> - Dockerfile, python</w:t>
      </w:r>
      <w:bookmarkEnd w:id="162"/>
    </w:p>
    <w:p w14:paraId="41C69BC7" w14:textId="17C944C1" w:rsidR="00020D64" w:rsidRDefault="00020D64" w:rsidP="009976AB">
      <w:pPr>
        <w:pStyle w:val="VRAINORMAL"/>
        <w:ind w:firstLine="0"/>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w:t>
      </w:r>
      <w:proofErr w:type="spellStart"/>
      <w:r>
        <w:t>attach</w:t>
      </w:r>
      <w:proofErr w:type="spellEnd"/>
      <w:r>
        <w:t xml:space="preserve">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A05765">
      <w:pPr>
        <w:pStyle w:val="VRAINORMAL"/>
        <w:ind w:left="709" w:hanging="709"/>
      </w:pPr>
    </w:p>
    <w:p w14:paraId="2D80C745" w14:textId="41D117D7" w:rsidR="003A19D1" w:rsidRPr="003A19D1" w:rsidRDefault="003A19D1" w:rsidP="00A05765">
      <w:pPr>
        <w:pStyle w:val="VRAINORMAL"/>
        <w:ind w:left="709" w:hanging="709"/>
        <w:rPr>
          <w:u w:val="single"/>
        </w:rPr>
      </w:pPr>
      <w:r w:rsidRPr="003A19D1">
        <w:rPr>
          <w:u w:val="single"/>
        </w:rPr>
        <w:t>Le répertoire partagé</w:t>
      </w:r>
    </w:p>
    <w:p w14:paraId="752047E2" w14:textId="0CD8E825" w:rsidR="00CE7626" w:rsidRDefault="003A19D1" w:rsidP="009976AB">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201F05B0" w14:textId="5F5BF495" w:rsidR="00C6633D" w:rsidRDefault="00CD3B9B" w:rsidP="009976AB">
      <w:pPr>
        <w:pStyle w:val="VRAINORMAL"/>
        <w:ind w:firstLine="0"/>
      </w:pPr>
      <w:r>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ancer l’exécution avec « java Main ». Il est donc de votre devoir de faire les tests nécessaire</w:t>
      </w:r>
      <w:r w:rsidR="004503B3">
        <w:t>s</w:t>
      </w:r>
      <w:r>
        <w:t xml:space="preserve"> pour que le container </w:t>
      </w:r>
      <w:r w:rsidR="005545FF">
        <w:t>s’exécute de la manière souhaitée.</w:t>
      </w:r>
      <w:r w:rsidR="00C6633D">
        <w:t xml:space="preserve"> Une chose importante toute fois, c’est que votre flow d’exécution générale ne contient que deux fichier</w:t>
      </w:r>
      <w:r w:rsidR="004503B3">
        <w:t>s</w:t>
      </w:r>
      <w:r w:rsidR="00C6633D">
        <w:t xml:space="preserve"> (voir plus bas).</w:t>
      </w:r>
    </w:p>
    <w:p w14:paraId="4A8473D8" w14:textId="08EAAAA4" w:rsidR="007A0F4C" w:rsidRDefault="00156A0A" w:rsidP="00A05765">
      <w:pPr>
        <w:pStyle w:val="Titre2"/>
        <w:ind w:left="709" w:hanging="709"/>
      </w:pPr>
      <w:bookmarkStart w:id="163" w:name="_Toc12958860"/>
      <w:r>
        <w:lastRenderedPageBreak/>
        <w:t>Mise à jour du Service de compilation Javalin</w:t>
      </w:r>
      <w:bookmarkEnd w:id="163"/>
    </w:p>
    <w:p w14:paraId="184BD403" w14:textId="77777777" w:rsidR="00744933" w:rsidRDefault="005545FF" w:rsidP="009976AB">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A05765">
      <w:pPr>
        <w:pStyle w:val="VRAINORMAL"/>
        <w:ind w:left="709" w:hanging="709"/>
        <w:rPr>
          <w:u w:val="single"/>
        </w:rPr>
      </w:pPr>
    </w:p>
    <w:p w14:paraId="0A4DE1CC" w14:textId="373FA8BE" w:rsidR="00744933" w:rsidRDefault="00744933" w:rsidP="00A05765">
      <w:pPr>
        <w:pStyle w:val="VRAINORMAL"/>
        <w:ind w:left="709" w:hanging="709"/>
        <w:rPr>
          <w:u w:val="single"/>
        </w:rPr>
      </w:pPr>
      <w:r w:rsidRPr="00744933">
        <w:rPr>
          <w:u w:val="single"/>
        </w:rPr>
        <w:t>Modifier le dictionnaire des langages</w:t>
      </w:r>
    </w:p>
    <w:p w14:paraId="2039637B" w14:textId="4D002340" w:rsidR="00744933" w:rsidRDefault="00744933" w:rsidP="004503B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78DC8B3D"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p>
    <w:p w14:paraId="11C82291" w14:textId="469040E7" w:rsidR="00EF2AA2" w:rsidRPr="00EF163A"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52C1C630" w:rsidR="00EF2AA2" w:rsidRDefault="00EF2AA2" w:rsidP="009976AB">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w:t>
      </w:r>
    </w:p>
    <w:p w14:paraId="4785C877" w14:textId="33A35E70" w:rsidR="00744933" w:rsidRPr="00EF2AA2" w:rsidRDefault="00EF2AA2" w:rsidP="00A05765">
      <w:pPr>
        <w:pStyle w:val="Lgende"/>
        <w:ind w:left="709" w:hanging="709"/>
        <w:jc w:val="center"/>
        <w:rPr>
          <w:u w:val="single"/>
        </w:rPr>
      </w:pPr>
      <w:bookmarkStart w:id="164" w:name="_Toc12956575"/>
      <w:r>
        <w:t xml:space="preserve">Listing </w:t>
      </w:r>
      <w:r w:rsidR="00521874">
        <w:fldChar w:fldCharType="begin"/>
      </w:r>
      <w:r w:rsidR="00521874">
        <w:instrText xml:space="preserve"> SEQ Listing \* ARABIC </w:instrText>
      </w:r>
      <w:r w:rsidR="00521874">
        <w:fldChar w:fldCharType="separate"/>
      </w:r>
      <w:r w:rsidR="005C4995">
        <w:rPr>
          <w:noProof/>
        </w:rPr>
        <w:t>15</w:t>
      </w:r>
      <w:r w:rsidR="00521874">
        <w:rPr>
          <w:noProof/>
        </w:rPr>
        <w:fldChar w:fldCharType="end"/>
      </w:r>
      <w:r>
        <w:t xml:space="preserve"> - Exemple d'ajout d'une nouvelle entrée dans le dictionnaire des langages</w:t>
      </w:r>
      <w:bookmarkEnd w:id="164"/>
    </w:p>
    <w:p w14:paraId="24FEE6E4" w14:textId="4CA3197D" w:rsidR="00BC7BB3" w:rsidRDefault="00BC7BB3" w:rsidP="00A05765">
      <w:pPr>
        <w:pStyle w:val="VRAINORMAL"/>
        <w:ind w:left="709" w:hanging="709"/>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A05765">
      <w:pPr>
        <w:pStyle w:val="VRAINORMAL"/>
        <w:ind w:left="709" w:hanging="709"/>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2E69EF38" w:rsidR="00BC7BB3" w:rsidRDefault="00BC7BB3" w:rsidP="009976AB">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es.</w:t>
      </w:r>
    </w:p>
    <w:p w14:paraId="43C824EA" w14:textId="77777777" w:rsidR="00C6633D" w:rsidRDefault="00C6633D" w:rsidP="00A05765">
      <w:pPr>
        <w:pStyle w:val="VRAINORMAL"/>
        <w:ind w:left="709" w:hanging="709"/>
        <w:rPr>
          <w:u w:val="single"/>
        </w:rPr>
      </w:pPr>
    </w:p>
    <w:p w14:paraId="310AFD8E" w14:textId="7F4CE3B2" w:rsidR="00C6633D" w:rsidRPr="00C6633D" w:rsidRDefault="00C6633D" w:rsidP="00A05765">
      <w:pPr>
        <w:pStyle w:val="VRAINORMAL"/>
        <w:ind w:left="709" w:hanging="709"/>
        <w:rPr>
          <w:u w:val="single"/>
        </w:rPr>
      </w:pPr>
      <w:r w:rsidRPr="00C6633D">
        <w:rPr>
          <w:u w:val="single"/>
        </w:rPr>
        <w:t>Les options de lancement adéquates</w:t>
      </w:r>
    </w:p>
    <w:p w14:paraId="3EC82AFC" w14:textId="01B27E18" w:rsidR="009976AB" w:rsidRDefault="00261A98" w:rsidP="009976AB">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w:t>
      </w:r>
      <w:r w:rsidR="004503B3">
        <w:t>s</w:t>
      </w:r>
      <w:r w:rsidRPr="005344F7">
        <w:t xml:space="preserve">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 xml:space="preserve">.py » (code écrit), et « assert.py » (batterie de tests), « assert.py » est le fichier principal, c’est dans celui-ci que sont importées (au besoin) les dépendances nécessair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en utiliser ses fonctions).</w:t>
      </w:r>
    </w:p>
    <w:p w14:paraId="680609FD" w14:textId="77777777" w:rsidR="009976AB" w:rsidRDefault="009976AB" w:rsidP="009976AB">
      <w:pPr>
        <w:pStyle w:val="VRAINORMAL"/>
        <w:ind w:firstLine="0"/>
      </w:pPr>
    </w:p>
    <w:p w14:paraId="335A8BEE" w14:textId="2025DFC3" w:rsidR="00BC7BB3" w:rsidRPr="009976AB" w:rsidRDefault="00BC7BB3" w:rsidP="009976AB">
      <w:pPr>
        <w:pStyle w:val="Titre2"/>
        <w:rPr>
          <w:rFonts w:eastAsia="Times New Roman"/>
        </w:rPr>
      </w:pPr>
      <w:bookmarkStart w:id="165" w:name="_Toc12958861"/>
      <w:r>
        <w:lastRenderedPageBreak/>
        <w:t xml:space="preserve">Mise à jour du </w:t>
      </w:r>
      <w:r w:rsidR="00D754A9">
        <w:t>C</w:t>
      </w:r>
      <w:r>
        <w:t>lient Angular</w:t>
      </w:r>
      <w:bookmarkEnd w:id="165"/>
    </w:p>
    <w:p w14:paraId="47FF9742" w14:textId="379C0083" w:rsidR="00BC7BB3" w:rsidRDefault="00781EB5" w:rsidP="009976AB">
      <w:pPr>
        <w:pStyle w:val="VRAINORMAL"/>
        <w:ind w:firstLine="0"/>
      </w:pPr>
      <w:r w:rsidRPr="00781EB5">
        <w:t xml:space="preserve">Une partie plus simple, mais pas moins importante, est de mettre à jour l’interface du </w:t>
      </w:r>
      <w:r w:rsidR="00D754A9">
        <w:t>C</w:t>
      </w:r>
      <w:r w:rsidRPr="00781EB5">
        <w:t>lient et certains fichier</w:t>
      </w:r>
      <w:r w:rsidR="004503B3">
        <w:t>s</w:t>
      </w:r>
      <w:r w:rsidRPr="00781EB5">
        <w:t xml:space="preserve"> concernés. </w:t>
      </w:r>
    </w:p>
    <w:p w14:paraId="327A90FA" w14:textId="77777777" w:rsidR="00782374" w:rsidRDefault="00777D14" w:rsidP="00A05765">
      <w:pPr>
        <w:pStyle w:val="VRAINORMAL"/>
        <w:ind w:left="709" w:hanging="709"/>
      </w:pPr>
      <w:r>
        <w:t>La modification se porte sur les fichiers suivants :</w:t>
      </w:r>
    </w:p>
    <w:p w14:paraId="301B9532" w14:textId="7667E7F2" w:rsidR="00777D14" w:rsidRDefault="00777D14" w:rsidP="009976AB">
      <w:pPr>
        <w:pStyle w:val="VRAINORMAL"/>
        <w:numPr>
          <w:ilvl w:val="1"/>
          <w:numId w:val="11"/>
        </w:numPr>
        <w:ind w:left="709" w:hanging="283"/>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9976AB">
      <w:pPr>
        <w:pStyle w:val="VRAINORMAL"/>
        <w:numPr>
          <w:ilvl w:val="1"/>
          <w:numId w:val="11"/>
        </w:numPr>
        <w:ind w:left="709" w:hanging="283"/>
        <w:rPr>
          <w:lang w:val="en-US"/>
        </w:rPr>
      </w:pPr>
      <w:r w:rsidRPr="00782374">
        <w:rPr>
          <w:lang w:val="en-US"/>
        </w:rPr>
        <w:t>dojo-hepia/client/src/app/component/program-create/program-create.component.html</w:t>
      </w:r>
    </w:p>
    <w:p w14:paraId="0316FD56" w14:textId="6701C0DE" w:rsidR="00782374" w:rsidRPr="00EF2AA2" w:rsidRDefault="00782374" w:rsidP="00A05765">
      <w:pPr>
        <w:pStyle w:val="VRAINORMAL"/>
        <w:ind w:left="709" w:hanging="709"/>
        <w:rPr>
          <w:u w:val="single"/>
        </w:rPr>
      </w:pPr>
      <w:proofErr w:type="spellStart"/>
      <w:r w:rsidRPr="00EF2AA2">
        <w:rPr>
          <w:u w:val="single"/>
        </w:rPr>
        <w:t>languages_canva.ts</w:t>
      </w:r>
      <w:proofErr w:type="spellEnd"/>
    </w:p>
    <w:p w14:paraId="4950E575" w14:textId="76CC785B" w:rsidR="00782374" w:rsidRDefault="00782374" w:rsidP="009976AB">
      <w:pPr>
        <w:pStyle w:val="VRAINORMAL"/>
        <w:ind w:firstLine="0"/>
      </w:pPr>
      <w:r w:rsidRPr="00782374">
        <w:t xml:space="preserve">Ce fichier </w:t>
      </w:r>
      <w:r w:rsidR="00EF2AA2">
        <w:t>(</w:t>
      </w:r>
      <w:r w:rsidR="00EF2AA2" w:rsidRPr="005344F7">
        <w:rPr>
          <w:color w:val="C00000"/>
        </w:rPr>
        <w:t>voir Listing N</w:t>
      </w:r>
      <w:r w:rsidR="00EF2AA2">
        <w:t xml:space="preserve">) </w:t>
      </w:r>
      <w:r w:rsidRPr="00782374">
        <w:t>contient les inform</w:t>
      </w:r>
      <w:r>
        <w:t>ations nécessaire</w:t>
      </w:r>
      <w:r w:rsidR="004503B3">
        <w:t>s</w:t>
      </w:r>
      <w:r>
        <w:t xml:space="preserve"> pour la création d’un kata, à savoir :</w:t>
      </w:r>
    </w:p>
    <w:p w14:paraId="43AAFF74" w14:textId="2FB572F9" w:rsidR="00782374" w:rsidRDefault="007D4224" w:rsidP="009976AB">
      <w:pPr>
        <w:pStyle w:val="VRAINORMAL"/>
        <w:numPr>
          <w:ilvl w:val="1"/>
          <w:numId w:val="11"/>
        </w:numPr>
        <w:ind w:left="709" w:hanging="283"/>
      </w:pPr>
      <w:r>
        <w:t xml:space="preserve">id : </w:t>
      </w:r>
      <w:r w:rsidR="00782374">
        <w:t>L’id du langage (nom du langage, exemple : ‘python’, ‘java’)</w:t>
      </w:r>
    </w:p>
    <w:p w14:paraId="5B95BC85" w14:textId="42EAC6B9" w:rsidR="00782374" w:rsidRDefault="007D4224" w:rsidP="009976AB">
      <w:pPr>
        <w:pStyle w:val="VRAINORMAL"/>
        <w:numPr>
          <w:ilvl w:val="1"/>
          <w:numId w:val="11"/>
        </w:numPr>
        <w:ind w:left="709" w:hanging="283"/>
      </w:pPr>
      <w:proofErr w:type="spellStart"/>
      <w:r>
        <w:t>assertCanva</w:t>
      </w:r>
      <w:proofErr w:type="spellEnd"/>
      <w:r>
        <w:t xml:space="preserve"> : </w:t>
      </w:r>
      <w:r w:rsidR="00782374">
        <w:t xml:space="preserve">Le </w:t>
      </w:r>
      <w:proofErr w:type="spellStart"/>
      <w:r w:rsidR="004503B3">
        <w:t>caneva</w:t>
      </w:r>
      <w:proofErr w:type="spellEnd"/>
      <w:r w:rsidR="00782374">
        <w:t xml:space="preserve"> de batterie de tests</w:t>
      </w:r>
      <w:r>
        <w:t>, qui est le bout de code donné au Sensei pour qu’il crée sa batterie de tests (avec l</w:t>
      </w:r>
      <w:r w:rsidR="00BB4BE9">
        <w:t>’</w:t>
      </w:r>
      <w:r>
        <w:t>importation des librairie</w:t>
      </w:r>
      <w:r w:rsidR="004503B3">
        <w:t>s</w:t>
      </w:r>
      <w:r>
        <w:t xml:space="preserve"> concernées aussi)</w:t>
      </w:r>
    </w:p>
    <w:p w14:paraId="3EFC46C4" w14:textId="39480F0D" w:rsidR="007D4224" w:rsidRDefault="007D4224" w:rsidP="009976AB">
      <w:pPr>
        <w:pStyle w:val="VRAINORMAL"/>
        <w:numPr>
          <w:ilvl w:val="1"/>
          <w:numId w:val="11"/>
        </w:numPr>
        <w:ind w:left="709" w:hanging="283"/>
      </w:pPr>
      <w:proofErr w:type="spellStart"/>
      <w:r>
        <w:t>codeCanva</w:t>
      </w:r>
      <w:proofErr w:type="spellEnd"/>
      <w:r>
        <w:t xml:space="preserve"> : Le </w:t>
      </w:r>
      <w:proofErr w:type="spellStart"/>
      <w:r w:rsidR="004503B3">
        <w:t>caneva</w:t>
      </w:r>
      <w:proofErr w:type="spellEnd"/>
      <w:r w:rsidR="004503B3">
        <w:t xml:space="preserve"> </w:t>
      </w:r>
      <w:r>
        <w:t>dans lequel le Sensei va écrire sa solution</w:t>
      </w:r>
    </w:p>
    <w:p w14:paraId="5FFFACD8" w14:textId="0DDBD295" w:rsidR="007D4224" w:rsidRDefault="007D4224" w:rsidP="009976AB">
      <w:pPr>
        <w:pStyle w:val="VRAINORMAL"/>
        <w:numPr>
          <w:ilvl w:val="1"/>
          <w:numId w:val="11"/>
        </w:numPr>
        <w:ind w:left="709" w:hanging="283"/>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9976AB">
      <w:pPr>
        <w:pStyle w:val="VRAINORMAL"/>
        <w:numPr>
          <w:ilvl w:val="1"/>
          <w:numId w:val="11"/>
        </w:numPr>
        <w:ind w:left="709" w:hanging="283"/>
      </w:pPr>
      <w:proofErr w:type="spellStart"/>
      <w:r>
        <w:t>assertname</w:t>
      </w:r>
      <w:proofErr w:type="spellEnd"/>
      <w:r>
        <w:t> : Nom du fichier ou le Sensei va écrire sa batterie de tests (Seulement à titre d’affichage, visible sur l’affichage d’un kata)</w:t>
      </w:r>
    </w:p>
    <w:p w14:paraId="0144B09E" w14:textId="77777777" w:rsidR="009976AB" w:rsidRDefault="00782374"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p>
    <w:p w14:paraId="51FE3E50" w14:textId="30AD3E88" w:rsidR="00782374" w:rsidRPr="00EF2AA2" w:rsidRDefault="00782374"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rPr>
      </w:pPr>
      <w:r w:rsidRPr="00EF2AA2">
        <w:rPr>
          <w:rFonts w:ascii="Menlo" w:hAnsi="Menlo" w:cs="Menlo"/>
          <w:color w:val="000000"/>
          <w:sz w:val="18"/>
          <w:szCs w:val="18"/>
        </w:rPr>
        <w:t>];</w:t>
      </w:r>
    </w:p>
    <w:p w14:paraId="0BDFD604" w14:textId="642C0907" w:rsidR="00782374" w:rsidRDefault="00EF2AA2" w:rsidP="00A05765">
      <w:pPr>
        <w:pStyle w:val="Lgende"/>
        <w:ind w:left="709" w:hanging="709"/>
        <w:jc w:val="center"/>
      </w:pPr>
      <w:bookmarkStart w:id="166" w:name="_Toc12956576"/>
      <w:r>
        <w:t xml:space="preserve">Listing </w:t>
      </w:r>
      <w:r w:rsidR="00521874">
        <w:fldChar w:fldCharType="begin"/>
      </w:r>
      <w:r w:rsidR="00521874">
        <w:instrText xml:space="preserve"> SEQ Listing \* ARABIC </w:instrText>
      </w:r>
      <w:r w:rsidR="00521874">
        <w:fldChar w:fldCharType="separate"/>
      </w:r>
      <w:r w:rsidR="005C4995">
        <w:rPr>
          <w:noProof/>
        </w:rPr>
        <w:t>16</w:t>
      </w:r>
      <w:r w:rsidR="00521874">
        <w:rPr>
          <w:noProof/>
        </w:rPr>
        <w:fldChar w:fldCharType="end"/>
      </w:r>
      <w:r>
        <w:t xml:space="preserve"> - Entrée d'un langage dans le fichier LANG</w:t>
      </w:r>
      <w:bookmarkEnd w:id="166"/>
    </w:p>
    <w:p w14:paraId="76134DC1" w14:textId="77777777" w:rsidR="007D4224" w:rsidRPr="007D4224" w:rsidRDefault="007D4224" w:rsidP="00A05765">
      <w:pPr>
        <w:ind w:left="709" w:hanging="709"/>
      </w:pPr>
    </w:p>
    <w:p w14:paraId="6AD5CAA7" w14:textId="2C7D11C2" w:rsidR="00782374" w:rsidRPr="005344F7" w:rsidRDefault="007D4224" w:rsidP="009976AB">
      <w:pPr>
        <w:pStyle w:val="VRAINORMAL"/>
        <w:ind w:firstLine="0"/>
        <w:rPr>
          <w:color w:val="C00000"/>
        </w:rPr>
      </w:pPr>
      <w:r>
        <w:t>Il vous suffit alors d’ajouter une nouvelle entrée (à la place de {…}) en remplissant tous les champs nécessaires.</w:t>
      </w:r>
      <w:r w:rsidR="00261A98">
        <w:t xml:space="preserve"> </w:t>
      </w:r>
      <w:r w:rsidR="005344F7" w:rsidRPr="005344F7">
        <w:rPr>
          <w:color w:val="C00000"/>
        </w:rPr>
        <w:t>Veillez à écrire les importations des fichiers comme dans « </w:t>
      </w:r>
      <w:proofErr w:type="spellStart"/>
      <w:r w:rsidR="005344F7" w:rsidRPr="005344F7">
        <w:rPr>
          <w:color w:val="C00000"/>
        </w:rPr>
        <w:t>assertCanva</w:t>
      </w:r>
      <w:proofErr w:type="spellEnd"/>
      <w:r w:rsidR="005344F7" w:rsidRPr="005344F7">
        <w:rPr>
          <w:color w:val="C00000"/>
        </w:rPr>
        <w:t> ».</w:t>
      </w:r>
    </w:p>
    <w:p w14:paraId="04E3DE20" w14:textId="2E9FAEAB" w:rsidR="00782374" w:rsidRPr="008A5599" w:rsidRDefault="008A5599" w:rsidP="00A05765">
      <w:pPr>
        <w:pStyle w:val="VRAINORMAL"/>
        <w:ind w:left="709" w:hanging="709"/>
        <w:rPr>
          <w:u w:val="single"/>
        </w:rPr>
      </w:pPr>
      <w:r w:rsidRPr="004D05B0">
        <w:rPr>
          <w:u w:val="single"/>
        </w:rPr>
        <w:t>program-create.component.html</w:t>
      </w:r>
    </w:p>
    <w:p w14:paraId="395BB241" w14:textId="3FFCACA1" w:rsidR="00782374" w:rsidRPr="002E0244" w:rsidRDefault="008A5599" w:rsidP="009976AB">
      <w:pPr>
        <w:pStyle w:val="VRAINORMAL"/>
        <w:ind w:firstLine="0"/>
      </w:pPr>
      <w:r>
        <w:lastRenderedPageBreak/>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A05765">
      <w:pPr>
        <w:pStyle w:val="VRAINORMAL"/>
        <w:ind w:left="709" w:hanging="709"/>
        <w:rPr>
          <w:lang w:val="en-US"/>
        </w:rPr>
      </w:pPr>
      <w:proofErr w:type="spellStart"/>
      <w:r w:rsidRPr="004D05B0">
        <w:rPr>
          <w:lang w:val="en-US"/>
        </w:rPr>
        <w:t>Exemple</w:t>
      </w:r>
      <w:proofErr w:type="spellEnd"/>
      <w:r w:rsidRPr="004D05B0">
        <w:rPr>
          <w:lang w:val="en-US"/>
        </w:rPr>
        <w:t> :</w:t>
      </w:r>
    </w:p>
    <w:p w14:paraId="36A01E08" w14:textId="77777777" w:rsidR="009976AB"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2A47497C" w14:textId="3075EA09" w:rsidR="008A5599" w:rsidRPr="007639A8"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rPr>
      </w:pPr>
      <w:r w:rsidRPr="007639A8">
        <w:rPr>
          <w:rFonts w:ascii="Menlo" w:hAnsi="Menlo" w:cs="Menlo"/>
          <w:color w:val="000000"/>
          <w:sz w:val="18"/>
          <w:szCs w:val="18"/>
          <w:shd w:val="clear" w:color="auto" w:fill="EFEFEF"/>
        </w:rPr>
        <w:t>&lt;/</w:t>
      </w:r>
      <w:r w:rsidRPr="007639A8">
        <w:rPr>
          <w:rFonts w:ascii="Menlo" w:hAnsi="Menlo" w:cs="Menlo"/>
          <w:b/>
          <w:bCs/>
          <w:color w:val="000080"/>
          <w:sz w:val="18"/>
          <w:szCs w:val="18"/>
          <w:shd w:val="clear" w:color="auto" w:fill="EFEFEF"/>
        </w:rPr>
        <w:t>select</w:t>
      </w:r>
      <w:r w:rsidRPr="007639A8">
        <w:rPr>
          <w:rFonts w:ascii="Menlo" w:hAnsi="Menlo" w:cs="Menlo"/>
          <w:color w:val="000000"/>
          <w:sz w:val="18"/>
          <w:szCs w:val="18"/>
          <w:shd w:val="clear" w:color="auto" w:fill="EFEFEF"/>
        </w:rPr>
        <w:t>&gt;</w:t>
      </w:r>
    </w:p>
    <w:p w14:paraId="1C9F01BA" w14:textId="4DE9231D" w:rsidR="008A5599" w:rsidRPr="002E0244" w:rsidRDefault="002E0244" w:rsidP="00A05765">
      <w:pPr>
        <w:pStyle w:val="Lgende"/>
        <w:ind w:left="709" w:hanging="709"/>
        <w:jc w:val="center"/>
      </w:pPr>
      <w:bookmarkStart w:id="167" w:name="_Toc12956577"/>
      <w:r>
        <w:t xml:space="preserve">Listing </w:t>
      </w:r>
      <w:r w:rsidR="00521874">
        <w:fldChar w:fldCharType="begin"/>
      </w:r>
      <w:r w:rsidR="00521874">
        <w:instrText xml:space="preserve"> SEQ Listing \* ARABIC </w:instrText>
      </w:r>
      <w:r w:rsidR="00521874">
        <w:fldChar w:fldCharType="separate"/>
      </w:r>
      <w:r w:rsidR="005C4995">
        <w:rPr>
          <w:noProof/>
        </w:rPr>
        <w:t>17</w:t>
      </w:r>
      <w:r w:rsidR="00521874">
        <w:rPr>
          <w:noProof/>
        </w:rPr>
        <w:fldChar w:fldCharType="end"/>
      </w:r>
      <w:r>
        <w:t xml:space="preserve"> - Ajout d'un kata, le code, avant l'ajout d'un langage</w:t>
      </w:r>
      <w:bookmarkEnd w:id="167"/>
    </w:p>
    <w:p w14:paraId="74941E67" w14:textId="2BE46F54" w:rsidR="002E0244" w:rsidRPr="008A5599" w:rsidRDefault="002E0244" w:rsidP="00A05765">
      <w:pPr>
        <w:pStyle w:val="VRAINORMAL"/>
        <w:ind w:left="709" w:hanging="709"/>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2F0FA6B2" w14:textId="77777777" w:rsidR="009976AB" w:rsidRDefault="00BB4BE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p>
    <w:p w14:paraId="4C0D2A02" w14:textId="0000858A" w:rsidR="008A5599" w:rsidRPr="008A5599"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05D64C67" w14:textId="588F17A8" w:rsidR="008A5599" w:rsidRPr="002E0244" w:rsidRDefault="002E0244" w:rsidP="00A05765">
      <w:pPr>
        <w:pStyle w:val="Lgende"/>
        <w:ind w:left="709" w:hanging="709"/>
        <w:jc w:val="center"/>
      </w:pPr>
      <w:bookmarkStart w:id="168" w:name="_Toc12956578"/>
      <w:r>
        <w:t xml:space="preserve">Listing </w:t>
      </w:r>
      <w:r w:rsidR="00521874">
        <w:fldChar w:fldCharType="begin"/>
      </w:r>
      <w:r w:rsidR="00521874">
        <w:instrText xml:space="preserve"> SEQ Listing \* ARABIC </w:instrText>
      </w:r>
      <w:r w:rsidR="00521874">
        <w:fldChar w:fldCharType="separate"/>
      </w:r>
      <w:r w:rsidR="005C4995">
        <w:rPr>
          <w:noProof/>
        </w:rPr>
        <w:t>18</w:t>
      </w:r>
      <w:r w:rsidR="00521874">
        <w:rPr>
          <w:noProof/>
        </w:rPr>
        <w:fldChar w:fldCharType="end"/>
      </w:r>
      <w:r w:rsidRPr="005E0840">
        <w:t xml:space="preserve"> - Ajout d'un kata, le code, </w:t>
      </w:r>
      <w:r>
        <w:t>après</w:t>
      </w:r>
      <w:r w:rsidRPr="005E0840">
        <w:t xml:space="preserve"> l'ajout d'un langage</w:t>
      </w:r>
      <w:bookmarkEnd w:id="168"/>
    </w:p>
    <w:p w14:paraId="50DCCAB8" w14:textId="77777777" w:rsidR="004D05B0" w:rsidRDefault="004D05B0" w:rsidP="00A05765">
      <w:pPr>
        <w:pStyle w:val="Titre2"/>
        <w:ind w:left="709" w:hanging="709"/>
      </w:pPr>
    </w:p>
    <w:p w14:paraId="030995BE" w14:textId="04844B6E" w:rsidR="00BC7BB3" w:rsidRDefault="004D05B0" w:rsidP="00A05765">
      <w:pPr>
        <w:pStyle w:val="Titre2"/>
        <w:ind w:left="709" w:hanging="709"/>
      </w:pPr>
      <w:bookmarkStart w:id="169" w:name="_Toc12958862"/>
      <w:r>
        <w:t>Tests</w:t>
      </w:r>
      <w:bookmarkEnd w:id="169"/>
    </w:p>
    <w:p w14:paraId="624E77A7" w14:textId="1C76378C" w:rsidR="004D05B0" w:rsidRDefault="004D05B0" w:rsidP="00A05765">
      <w:pPr>
        <w:pStyle w:val="VRAINORMAL"/>
        <w:ind w:left="709" w:hanging="709"/>
      </w:pPr>
      <w:r>
        <w:t>Dans le cadre d’une bonne expérience utilisateur, veillez à tester sur DojoHepia votre nouvel</w:t>
      </w:r>
      <w:r w:rsidR="00BB4BE9">
        <w:t>le</w:t>
      </w:r>
      <w:r>
        <w:t xml:space="preserve"> implémentation du langage avant de le publier. De bon</w:t>
      </w:r>
      <w:r w:rsidR="004503B3">
        <w:t>s</w:t>
      </w:r>
      <w:r>
        <w:t xml:space="preserve"> tests à effectuer seraient les suivants :</w:t>
      </w:r>
    </w:p>
    <w:p w14:paraId="508FF9A9" w14:textId="656F4E46" w:rsidR="004D05B0" w:rsidRDefault="00015DE6" w:rsidP="009976AB">
      <w:pPr>
        <w:pStyle w:val="VRAINORMAL"/>
        <w:numPr>
          <w:ilvl w:val="1"/>
          <w:numId w:val="11"/>
        </w:numPr>
        <w:ind w:left="851" w:hanging="284"/>
      </w:pPr>
      <w:r>
        <w:t>Créer un kata : hello world</w:t>
      </w:r>
    </w:p>
    <w:p w14:paraId="3D3CA315" w14:textId="689FA833" w:rsidR="00015DE6" w:rsidRDefault="00015DE6" w:rsidP="009976AB">
      <w:pPr>
        <w:pStyle w:val="VRAINORMAL"/>
        <w:numPr>
          <w:ilvl w:val="1"/>
          <w:numId w:val="11"/>
        </w:numPr>
        <w:ind w:left="851" w:hanging="284"/>
      </w:pPr>
      <w:r>
        <w:t>Une erreur de syntaxe dans le code</w:t>
      </w:r>
    </w:p>
    <w:p w14:paraId="2267AF5A" w14:textId="4341E8AA" w:rsidR="00015DE6" w:rsidRDefault="00015DE6" w:rsidP="009976AB">
      <w:pPr>
        <w:pStyle w:val="VRAINORMAL"/>
        <w:numPr>
          <w:ilvl w:val="1"/>
          <w:numId w:val="11"/>
        </w:numPr>
        <w:ind w:left="851" w:hanging="284"/>
      </w:pPr>
      <w:r>
        <w:t>La fonction ne remplit pas le prédicat écrit par le Sensei</w:t>
      </w:r>
    </w:p>
    <w:p w14:paraId="2575BEA3" w14:textId="56421762" w:rsidR="00015DE6" w:rsidRDefault="00015DE6" w:rsidP="009976AB">
      <w:pPr>
        <w:pStyle w:val="VRAINORMAL"/>
        <w:numPr>
          <w:ilvl w:val="1"/>
          <w:numId w:val="11"/>
        </w:numPr>
        <w:ind w:left="851" w:hanging="284"/>
      </w:pPr>
      <w:r>
        <w:t>Les temps d’attentes entre l’appui du bouton « </w:t>
      </w:r>
      <w:proofErr w:type="spellStart"/>
      <w:r>
        <w:t>run</w:t>
      </w:r>
      <w:proofErr w:type="spellEnd"/>
      <w:r>
        <w:t> » et le résultat ne sont pas excessifs</w:t>
      </w:r>
    </w:p>
    <w:p w14:paraId="4087E56A" w14:textId="7F41716F" w:rsidR="00015DE6" w:rsidRDefault="00015DE6" w:rsidP="009976AB">
      <w:pPr>
        <w:pStyle w:val="VRAINORMAL"/>
        <w:numPr>
          <w:ilvl w:val="1"/>
          <w:numId w:val="11"/>
        </w:numPr>
        <w:ind w:left="851" w:hanging="284"/>
      </w:pPr>
      <w:r>
        <w:t>L’ajout de libraire interne au langage ne pose pas de soucis</w:t>
      </w:r>
    </w:p>
    <w:p w14:paraId="7D571F6C" w14:textId="77777777" w:rsidR="004D05B0" w:rsidRPr="004D05B0" w:rsidRDefault="004D05B0" w:rsidP="00A05765">
      <w:pPr>
        <w:ind w:left="709" w:hanging="709"/>
      </w:pPr>
    </w:p>
    <w:p w14:paraId="2EDEEFCA" w14:textId="2B5E07EE" w:rsidR="004D05B0" w:rsidRDefault="004D05B0" w:rsidP="00A05765">
      <w:pPr>
        <w:pStyle w:val="Titre2"/>
        <w:ind w:left="709" w:hanging="709"/>
      </w:pPr>
      <w:bookmarkStart w:id="170" w:name="_Toc12958863"/>
      <w:r>
        <w:t>Publication</w:t>
      </w:r>
      <w:bookmarkEnd w:id="170"/>
    </w:p>
    <w:p w14:paraId="48F84F20" w14:textId="209B82A3" w:rsidR="00015DE6" w:rsidRPr="00015DE6" w:rsidRDefault="00015DE6" w:rsidP="009976AB">
      <w:pPr>
        <w:pStyle w:val="VRAINORMAL"/>
        <w:ind w:firstLine="0"/>
      </w:pPr>
      <w:r>
        <w:t>Si votre image est prête et  que tous les tests sont au vert, vous pouvez désormais publier votre nouveau langage sur la plateforme, en veillant toutefois d’être à l’écoute des retour utilisateur</w:t>
      </w:r>
      <w:r w:rsidR="004503B3">
        <w:t>s</w:t>
      </w:r>
      <w:r>
        <w:t xml:space="preserve"> les premières semaines qui suivent la publication du langage.</w:t>
      </w:r>
    </w:p>
    <w:p w14:paraId="0DE94EE6" w14:textId="72BF30A1" w:rsidR="00156A0A" w:rsidRPr="00A72C49" w:rsidRDefault="007A0F4C" w:rsidP="00A05765">
      <w:pPr>
        <w:pStyle w:val="VRAINORMAL"/>
        <w:ind w:left="709" w:hanging="709"/>
        <w:rPr>
          <w:u w:val="single"/>
        </w:rPr>
      </w:pPr>
      <w:r w:rsidRPr="002E0244">
        <w:rPr>
          <w:u w:val="single"/>
        </w:rPr>
        <w:br w:type="page"/>
      </w:r>
    </w:p>
    <w:p w14:paraId="68AF0DBF" w14:textId="21AF6A80" w:rsidR="008300E3" w:rsidRDefault="008300E3" w:rsidP="00A05765">
      <w:pPr>
        <w:pStyle w:val="VRAINORMAL"/>
        <w:ind w:left="709" w:hanging="709"/>
      </w:pPr>
    </w:p>
    <w:p w14:paraId="031432C0" w14:textId="3EB8AB68" w:rsidR="005F305A" w:rsidRDefault="005F305A" w:rsidP="009976AB">
      <w:pPr>
        <w:rPr>
          <w:lang w:eastAsia="fr-CH"/>
        </w:rPr>
      </w:pPr>
      <w:r>
        <w:t>Pour des questions de lisibilité, voici un tableau qui décrit les abréviations utilisées dans la description des services :</w:t>
      </w:r>
    </w:p>
    <w:tbl>
      <w:tblPr>
        <w:tblStyle w:val="Grilledutableau"/>
        <w:tblW w:w="0" w:type="auto"/>
        <w:tblLook w:val="04A0" w:firstRow="1" w:lastRow="0" w:firstColumn="1" w:lastColumn="0" w:noHBand="0" w:noVBand="1"/>
      </w:tblPr>
      <w:tblGrid>
        <w:gridCol w:w="4531"/>
        <w:gridCol w:w="4531"/>
      </w:tblGrid>
      <w:tr w:rsidR="005F305A" w14:paraId="624F60B0" w14:textId="77777777" w:rsidTr="005F305A">
        <w:tc>
          <w:tcPr>
            <w:tcW w:w="4531" w:type="dxa"/>
          </w:tcPr>
          <w:p w14:paraId="38EBB37C" w14:textId="77777777" w:rsidR="005F305A" w:rsidRDefault="005F305A" w:rsidP="00A05765">
            <w:pPr>
              <w:ind w:left="709" w:hanging="709"/>
            </w:pPr>
            <w:proofErr w:type="spellStart"/>
            <w:r>
              <w:t>pid</w:t>
            </w:r>
            <w:proofErr w:type="spellEnd"/>
          </w:p>
        </w:tc>
        <w:tc>
          <w:tcPr>
            <w:tcW w:w="4531" w:type="dxa"/>
          </w:tcPr>
          <w:p w14:paraId="45517DAE" w14:textId="77777777" w:rsidR="005F305A" w:rsidRDefault="005F305A" w:rsidP="00A05765">
            <w:pPr>
              <w:ind w:left="709" w:hanging="709"/>
            </w:pPr>
            <w:r>
              <w:t>Identifiant de l’utilisateur</w:t>
            </w:r>
          </w:p>
        </w:tc>
      </w:tr>
      <w:tr w:rsidR="005F305A" w14:paraId="19FF8EA6" w14:textId="77777777" w:rsidTr="005F305A">
        <w:tc>
          <w:tcPr>
            <w:tcW w:w="4531" w:type="dxa"/>
          </w:tcPr>
          <w:p w14:paraId="1A3D3008" w14:textId="77777777" w:rsidR="005F305A" w:rsidRDefault="005F305A" w:rsidP="00A05765">
            <w:pPr>
              <w:ind w:left="709" w:hanging="709"/>
            </w:pPr>
            <w:proofErr w:type="spellStart"/>
            <w:r>
              <w:t>pid</w:t>
            </w:r>
            <w:proofErr w:type="spellEnd"/>
          </w:p>
        </w:tc>
        <w:tc>
          <w:tcPr>
            <w:tcW w:w="4531" w:type="dxa"/>
          </w:tcPr>
          <w:p w14:paraId="3868728E" w14:textId="77777777" w:rsidR="005F305A" w:rsidRDefault="005F305A" w:rsidP="00A05765">
            <w:pPr>
              <w:ind w:left="709" w:hanging="709"/>
            </w:pPr>
            <w:r>
              <w:t>Identifiant du programme</w:t>
            </w:r>
          </w:p>
        </w:tc>
      </w:tr>
      <w:tr w:rsidR="005F305A" w14:paraId="11C09573" w14:textId="77777777" w:rsidTr="005F305A">
        <w:tc>
          <w:tcPr>
            <w:tcW w:w="4531" w:type="dxa"/>
          </w:tcPr>
          <w:p w14:paraId="7C1040B5" w14:textId="77777777" w:rsidR="005F305A" w:rsidRDefault="005F305A" w:rsidP="00A05765">
            <w:pPr>
              <w:ind w:left="709" w:hanging="709"/>
            </w:pPr>
            <w:proofErr w:type="spellStart"/>
            <w:r>
              <w:t>obj</w:t>
            </w:r>
            <w:proofErr w:type="spellEnd"/>
          </w:p>
        </w:tc>
        <w:tc>
          <w:tcPr>
            <w:tcW w:w="4531" w:type="dxa"/>
          </w:tcPr>
          <w:p w14:paraId="168F47C2" w14:textId="77777777" w:rsidR="005F305A" w:rsidRDefault="005F305A" w:rsidP="00A05765">
            <w:pPr>
              <w:ind w:left="709" w:hanging="709"/>
            </w:pPr>
            <w:r>
              <w:t>Contenu utile à certaines interactions</w:t>
            </w:r>
          </w:p>
        </w:tc>
      </w:tr>
      <w:tr w:rsidR="005F305A" w14:paraId="4F2D7C88" w14:textId="77777777" w:rsidTr="005F305A">
        <w:tc>
          <w:tcPr>
            <w:tcW w:w="4531" w:type="dxa"/>
          </w:tcPr>
          <w:p w14:paraId="24322A8E" w14:textId="77777777" w:rsidR="005F305A" w:rsidRDefault="005F305A" w:rsidP="00A05765">
            <w:pPr>
              <w:ind w:left="709" w:hanging="709"/>
            </w:pPr>
            <w:r>
              <w:t>p</w:t>
            </w:r>
          </w:p>
        </w:tc>
        <w:tc>
          <w:tcPr>
            <w:tcW w:w="4531" w:type="dxa"/>
          </w:tcPr>
          <w:p w14:paraId="339751E5" w14:textId="77777777" w:rsidR="005F305A" w:rsidRDefault="005F305A" w:rsidP="00A05765">
            <w:pPr>
              <w:ind w:left="709" w:hanging="709"/>
            </w:pPr>
            <w:r>
              <w:t>Un programme</w:t>
            </w:r>
          </w:p>
        </w:tc>
      </w:tr>
      <w:tr w:rsidR="005F305A" w14:paraId="75087957" w14:textId="77777777" w:rsidTr="005F305A">
        <w:tc>
          <w:tcPr>
            <w:tcW w:w="4531" w:type="dxa"/>
          </w:tcPr>
          <w:p w14:paraId="1F0F4C0B" w14:textId="77777777" w:rsidR="005F305A" w:rsidRDefault="005F305A" w:rsidP="00A05765">
            <w:pPr>
              <w:ind w:left="709" w:hanging="709"/>
            </w:pPr>
            <w:proofErr w:type="spellStart"/>
            <w:r>
              <w:t>pwd</w:t>
            </w:r>
            <w:proofErr w:type="spellEnd"/>
          </w:p>
        </w:tc>
        <w:tc>
          <w:tcPr>
            <w:tcW w:w="4531" w:type="dxa"/>
          </w:tcPr>
          <w:p w14:paraId="28E50549" w14:textId="77777777" w:rsidR="005F305A" w:rsidRDefault="005F305A" w:rsidP="00A05765">
            <w:pPr>
              <w:ind w:left="709" w:hanging="709"/>
            </w:pPr>
            <w:r>
              <w:t>Mot de passe</w:t>
            </w:r>
          </w:p>
        </w:tc>
      </w:tr>
      <w:tr w:rsidR="005F305A" w14:paraId="5C35E857" w14:textId="77777777" w:rsidTr="005F305A">
        <w:tc>
          <w:tcPr>
            <w:tcW w:w="4531" w:type="dxa"/>
          </w:tcPr>
          <w:p w14:paraId="6123E4CE" w14:textId="77777777" w:rsidR="005F305A" w:rsidRDefault="005F305A" w:rsidP="00A05765">
            <w:pPr>
              <w:ind w:left="709" w:hanging="709"/>
            </w:pPr>
            <w:r>
              <w:t>k</w:t>
            </w:r>
          </w:p>
        </w:tc>
        <w:tc>
          <w:tcPr>
            <w:tcW w:w="4531" w:type="dxa"/>
          </w:tcPr>
          <w:p w14:paraId="390DA9BF" w14:textId="77777777" w:rsidR="005F305A" w:rsidRDefault="005F305A" w:rsidP="00A05765">
            <w:pPr>
              <w:ind w:left="709" w:hanging="709"/>
            </w:pPr>
            <w:r>
              <w:t>Un kata</w:t>
            </w:r>
          </w:p>
        </w:tc>
      </w:tr>
      <w:tr w:rsidR="005F305A" w14:paraId="57E42E1B" w14:textId="77777777" w:rsidTr="005F305A">
        <w:tc>
          <w:tcPr>
            <w:tcW w:w="4531" w:type="dxa"/>
          </w:tcPr>
          <w:p w14:paraId="1B1F3749" w14:textId="77777777" w:rsidR="005F305A" w:rsidRDefault="005F305A" w:rsidP="00A05765">
            <w:pPr>
              <w:ind w:left="709" w:hanging="709"/>
            </w:pPr>
            <w:r>
              <w:t>kid</w:t>
            </w:r>
          </w:p>
        </w:tc>
        <w:tc>
          <w:tcPr>
            <w:tcW w:w="4531" w:type="dxa"/>
          </w:tcPr>
          <w:p w14:paraId="1798B1A8" w14:textId="77777777" w:rsidR="005F305A" w:rsidRDefault="005F305A" w:rsidP="00A05765">
            <w:pPr>
              <w:ind w:left="709" w:hanging="709"/>
            </w:pPr>
            <w:r>
              <w:t>L’identifiant d’un kata</w:t>
            </w:r>
          </w:p>
        </w:tc>
      </w:tr>
      <w:tr w:rsidR="005F305A" w14:paraId="05B830C4" w14:textId="77777777" w:rsidTr="005F305A">
        <w:tc>
          <w:tcPr>
            <w:tcW w:w="4531" w:type="dxa"/>
          </w:tcPr>
          <w:p w14:paraId="67C9A4DD" w14:textId="77777777" w:rsidR="005F305A" w:rsidRDefault="005F305A" w:rsidP="00A05765">
            <w:pPr>
              <w:ind w:left="709" w:hanging="709"/>
            </w:pPr>
            <w:proofErr w:type="spellStart"/>
            <w:r>
              <w:t>did</w:t>
            </w:r>
            <w:proofErr w:type="spellEnd"/>
          </w:p>
        </w:tc>
        <w:tc>
          <w:tcPr>
            <w:tcW w:w="4531" w:type="dxa"/>
          </w:tcPr>
          <w:p w14:paraId="3DC69112" w14:textId="77777777" w:rsidR="005F305A" w:rsidRDefault="005F305A" w:rsidP="00A05765">
            <w:pPr>
              <w:ind w:left="709" w:hanging="709"/>
            </w:pPr>
            <w:r>
              <w:t>L’identifiant d’un document</w:t>
            </w:r>
          </w:p>
        </w:tc>
      </w:tr>
    </w:tbl>
    <w:p w14:paraId="06337EC9" w14:textId="77777777" w:rsidR="005F305A" w:rsidRDefault="005F305A" w:rsidP="00A05765">
      <w:pPr>
        <w:pStyle w:val="VRAINORMAL"/>
        <w:ind w:left="709" w:hanging="709"/>
      </w:pPr>
    </w:p>
    <w:p w14:paraId="0093A59D" w14:textId="77777777" w:rsidR="005F305A" w:rsidRDefault="005F305A" w:rsidP="00A05765">
      <w:pPr>
        <w:pStyle w:val="Titre2"/>
        <w:ind w:left="709" w:hanging="709"/>
      </w:pPr>
      <w:bookmarkStart w:id="171" w:name="_Toc12958864"/>
      <w:r>
        <w:t>Les programmes</w:t>
      </w:r>
      <w:bookmarkEnd w:id="171"/>
    </w:p>
    <w:tbl>
      <w:tblPr>
        <w:tblStyle w:val="Grilledutableau"/>
        <w:tblW w:w="0" w:type="auto"/>
        <w:tblLook w:val="04A0" w:firstRow="1" w:lastRow="0" w:firstColumn="1" w:lastColumn="0" w:noHBand="0" w:noVBand="1"/>
      </w:tblPr>
      <w:tblGrid>
        <w:gridCol w:w="3020"/>
        <w:gridCol w:w="3021"/>
        <w:gridCol w:w="3021"/>
      </w:tblGrid>
      <w:tr w:rsidR="005F305A" w14:paraId="3C39ED2B" w14:textId="77777777" w:rsidTr="005F305A">
        <w:tc>
          <w:tcPr>
            <w:tcW w:w="3020" w:type="dxa"/>
          </w:tcPr>
          <w:p w14:paraId="3B451B2D" w14:textId="77777777" w:rsidR="005F305A" w:rsidRDefault="005F305A" w:rsidP="00A05765">
            <w:pPr>
              <w:ind w:left="709" w:hanging="709"/>
            </w:pPr>
            <w:r>
              <w:t>Nom du service (.</w:t>
            </w:r>
            <w:proofErr w:type="spellStart"/>
            <w:r>
              <w:t>service.ts</w:t>
            </w:r>
            <w:proofErr w:type="spellEnd"/>
            <w:r>
              <w:t>)</w:t>
            </w:r>
          </w:p>
        </w:tc>
        <w:tc>
          <w:tcPr>
            <w:tcW w:w="3021" w:type="dxa"/>
          </w:tcPr>
          <w:p w14:paraId="65306E74" w14:textId="77777777" w:rsidR="005F305A" w:rsidRDefault="005F305A" w:rsidP="00A05765">
            <w:pPr>
              <w:ind w:left="709" w:hanging="709"/>
            </w:pPr>
            <w:r>
              <w:t>Méthodes</w:t>
            </w:r>
          </w:p>
        </w:tc>
        <w:tc>
          <w:tcPr>
            <w:tcW w:w="3021" w:type="dxa"/>
          </w:tcPr>
          <w:p w14:paraId="0E0A4D08" w14:textId="77777777" w:rsidR="005F305A" w:rsidRDefault="005F305A" w:rsidP="00A05765">
            <w:pPr>
              <w:ind w:left="709" w:hanging="709"/>
            </w:pPr>
            <w:r>
              <w:t>Description</w:t>
            </w:r>
          </w:p>
        </w:tc>
      </w:tr>
      <w:tr w:rsidR="005F305A" w14:paraId="2FEA66B4" w14:textId="77777777" w:rsidTr="005F305A">
        <w:tc>
          <w:tcPr>
            <w:tcW w:w="9062" w:type="dxa"/>
            <w:gridSpan w:val="3"/>
          </w:tcPr>
          <w:p w14:paraId="154C6C7B" w14:textId="77777777" w:rsidR="005F305A" w:rsidRDefault="005F305A" w:rsidP="00A05765">
            <w:pPr>
              <w:ind w:left="709" w:hanging="709"/>
            </w:pPr>
            <w:r>
              <w:t>Interactions avec un programme</w:t>
            </w:r>
          </w:p>
        </w:tc>
      </w:tr>
      <w:tr w:rsidR="005F305A" w14:paraId="2FCD953D" w14:textId="77777777" w:rsidTr="005F305A">
        <w:tc>
          <w:tcPr>
            <w:tcW w:w="3020" w:type="dxa"/>
          </w:tcPr>
          <w:p w14:paraId="4E72CDD3" w14:textId="77777777" w:rsidR="005F305A" w:rsidRDefault="005F305A" w:rsidP="00A05765">
            <w:pPr>
              <w:ind w:left="709" w:hanging="709"/>
            </w:pPr>
            <w:r>
              <w:t>program</w:t>
            </w:r>
          </w:p>
        </w:tc>
        <w:tc>
          <w:tcPr>
            <w:tcW w:w="3021" w:type="dxa"/>
          </w:tcPr>
          <w:p w14:paraId="254EE79A" w14:textId="77777777" w:rsidR="005F305A" w:rsidRDefault="005F305A" w:rsidP="00A05765">
            <w:pPr>
              <w:ind w:left="709" w:hanging="709"/>
            </w:pPr>
            <w:proofErr w:type="spellStart"/>
            <w:r>
              <w:t>create</w:t>
            </w:r>
            <w:proofErr w:type="spellEnd"/>
            <w:r>
              <w:t>(</w:t>
            </w:r>
            <w:proofErr w:type="spellStart"/>
            <w:r>
              <w:t>obj</w:t>
            </w:r>
            <w:proofErr w:type="spellEnd"/>
            <w:r>
              <w:t>)</w:t>
            </w:r>
          </w:p>
        </w:tc>
        <w:tc>
          <w:tcPr>
            <w:tcW w:w="3021" w:type="dxa"/>
          </w:tcPr>
          <w:p w14:paraId="5F17D184" w14:textId="77777777" w:rsidR="005F305A" w:rsidRDefault="005F305A" w:rsidP="00A05765">
            <w:pPr>
              <w:ind w:left="709" w:hanging="709"/>
            </w:pPr>
            <w:r>
              <w:t>Créer un programme</w:t>
            </w:r>
          </w:p>
        </w:tc>
      </w:tr>
      <w:tr w:rsidR="005F305A" w14:paraId="5C84C908" w14:textId="77777777" w:rsidTr="005F305A">
        <w:tc>
          <w:tcPr>
            <w:tcW w:w="3020" w:type="dxa"/>
          </w:tcPr>
          <w:p w14:paraId="7CE3084B" w14:textId="77777777" w:rsidR="005F305A" w:rsidRDefault="005F305A" w:rsidP="00A05765">
            <w:pPr>
              <w:ind w:left="709" w:hanging="709"/>
            </w:pPr>
          </w:p>
        </w:tc>
        <w:tc>
          <w:tcPr>
            <w:tcW w:w="3021" w:type="dxa"/>
          </w:tcPr>
          <w:p w14:paraId="2CC21BDC" w14:textId="77777777" w:rsidR="005F305A" w:rsidRDefault="005F305A" w:rsidP="00A05765">
            <w:pPr>
              <w:ind w:left="709" w:hanging="709"/>
            </w:pPr>
            <w:proofErr w:type="spellStart"/>
            <w:r>
              <w:t>get</w:t>
            </w:r>
            <w:proofErr w:type="spellEnd"/>
            <w:r>
              <w:t>()</w:t>
            </w:r>
          </w:p>
        </w:tc>
        <w:tc>
          <w:tcPr>
            <w:tcW w:w="3021" w:type="dxa"/>
          </w:tcPr>
          <w:p w14:paraId="2DB38F14" w14:textId="77777777" w:rsidR="005F305A" w:rsidRDefault="005F305A" w:rsidP="00A05765">
            <w:pPr>
              <w:ind w:left="709" w:hanging="709"/>
            </w:pPr>
            <w:r>
              <w:t>Récupère tous les programmes</w:t>
            </w:r>
          </w:p>
        </w:tc>
      </w:tr>
      <w:tr w:rsidR="005F305A" w14:paraId="1FFB4F9D" w14:textId="77777777" w:rsidTr="005F305A">
        <w:tc>
          <w:tcPr>
            <w:tcW w:w="3020" w:type="dxa"/>
          </w:tcPr>
          <w:p w14:paraId="6D211EC8" w14:textId="77777777" w:rsidR="005F305A" w:rsidRDefault="005F305A" w:rsidP="00A05765">
            <w:pPr>
              <w:ind w:left="709" w:hanging="709"/>
            </w:pPr>
          </w:p>
        </w:tc>
        <w:tc>
          <w:tcPr>
            <w:tcW w:w="3021" w:type="dxa"/>
          </w:tcPr>
          <w:p w14:paraId="2AA6C78F" w14:textId="77777777" w:rsidR="005F305A" w:rsidRDefault="005F305A" w:rsidP="00A05765">
            <w:pPr>
              <w:ind w:left="709" w:hanging="709"/>
            </w:pPr>
            <w:proofErr w:type="spellStart"/>
            <w:r>
              <w:t>getById</w:t>
            </w:r>
            <w:proofErr w:type="spellEnd"/>
            <w:r>
              <w:t>(</w:t>
            </w:r>
            <w:proofErr w:type="spellStart"/>
            <w:r>
              <w:t>pid</w:t>
            </w:r>
            <w:proofErr w:type="spellEnd"/>
            <w:r>
              <w:t>)</w:t>
            </w:r>
          </w:p>
        </w:tc>
        <w:tc>
          <w:tcPr>
            <w:tcW w:w="3021" w:type="dxa"/>
          </w:tcPr>
          <w:p w14:paraId="5B4277D0" w14:textId="77777777" w:rsidR="005F305A" w:rsidRDefault="005F305A" w:rsidP="00A05765">
            <w:pPr>
              <w:ind w:left="709" w:hanging="709"/>
            </w:pPr>
            <w:r>
              <w:t>Récupère le programme correspondant à un ID.</w:t>
            </w:r>
          </w:p>
        </w:tc>
      </w:tr>
      <w:tr w:rsidR="005F305A" w14:paraId="7D481BC4" w14:textId="77777777" w:rsidTr="005F305A">
        <w:tc>
          <w:tcPr>
            <w:tcW w:w="3020" w:type="dxa"/>
          </w:tcPr>
          <w:p w14:paraId="072A06D7" w14:textId="77777777" w:rsidR="005F305A" w:rsidRDefault="005F305A" w:rsidP="00A05765">
            <w:pPr>
              <w:ind w:left="709" w:hanging="709"/>
            </w:pPr>
          </w:p>
        </w:tc>
        <w:tc>
          <w:tcPr>
            <w:tcW w:w="3021" w:type="dxa"/>
          </w:tcPr>
          <w:p w14:paraId="7255208C" w14:textId="77777777" w:rsidR="005F305A" w:rsidRDefault="005F305A" w:rsidP="00A05765">
            <w:pPr>
              <w:ind w:left="709" w:hanging="709"/>
            </w:pPr>
            <w:proofErr w:type="spellStart"/>
            <w:r>
              <w:t>delete</w:t>
            </w:r>
            <w:proofErr w:type="spellEnd"/>
            <w:r>
              <w:t>(</w:t>
            </w:r>
            <w:proofErr w:type="spellStart"/>
            <w:r>
              <w:t>pid</w:t>
            </w:r>
            <w:proofErr w:type="spellEnd"/>
            <w:r>
              <w:t>)</w:t>
            </w:r>
          </w:p>
        </w:tc>
        <w:tc>
          <w:tcPr>
            <w:tcW w:w="3021" w:type="dxa"/>
          </w:tcPr>
          <w:p w14:paraId="46CE8EC6" w14:textId="77777777" w:rsidR="005F305A" w:rsidRDefault="005F305A" w:rsidP="00A05765">
            <w:pPr>
              <w:ind w:left="709" w:hanging="709"/>
            </w:pPr>
            <w:r>
              <w:t>Supprime un programme</w:t>
            </w:r>
          </w:p>
        </w:tc>
      </w:tr>
      <w:tr w:rsidR="005F305A" w14:paraId="1B0C1151" w14:textId="77777777" w:rsidTr="005F305A">
        <w:tc>
          <w:tcPr>
            <w:tcW w:w="3020" w:type="dxa"/>
          </w:tcPr>
          <w:p w14:paraId="525E263D" w14:textId="77777777" w:rsidR="005F305A" w:rsidRDefault="005F305A" w:rsidP="00A05765">
            <w:pPr>
              <w:ind w:left="709" w:hanging="709"/>
            </w:pPr>
          </w:p>
        </w:tc>
        <w:tc>
          <w:tcPr>
            <w:tcW w:w="3021" w:type="dxa"/>
          </w:tcPr>
          <w:p w14:paraId="00EDCBB4" w14:textId="77777777" w:rsidR="005F305A" w:rsidRDefault="005F305A" w:rsidP="00A05765">
            <w:pPr>
              <w:ind w:left="709" w:hanging="709"/>
            </w:pPr>
            <w:proofErr w:type="spellStart"/>
            <w:r>
              <w:t>isOwner</w:t>
            </w:r>
            <w:proofErr w:type="spellEnd"/>
            <w:r>
              <w:t>(</w:t>
            </w:r>
            <w:proofErr w:type="spellStart"/>
            <w:r>
              <w:t>pid,uid</w:t>
            </w:r>
            <w:proofErr w:type="spellEnd"/>
            <w:r>
              <w:t>)</w:t>
            </w:r>
          </w:p>
        </w:tc>
        <w:tc>
          <w:tcPr>
            <w:tcW w:w="3021" w:type="dxa"/>
          </w:tcPr>
          <w:p w14:paraId="3DAC6E31" w14:textId="77777777" w:rsidR="005F305A" w:rsidRDefault="005F305A" w:rsidP="00A05765">
            <w:pPr>
              <w:ind w:left="709" w:hanging="709"/>
            </w:pPr>
            <w:r>
              <w:t>Prédicat, l’utilisateur est-il le créateur du programme ?</w:t>
            </w:r>
          </w:p>
        </w:tc>
      </w:tr>
      <w:tr w:rsidR="005F305A" w14:paraId="0114E2BB" w14:textId="77777777" w:rsidTr="005F305A">
        <w:tc>
          <w:tcPr>
            <w:tcW w:w="3020" w:type="dxa"/>
          </w:tcPr>
          <w:p w14:paraId="39010241" w14:textId="77777777" w:rsidR="005F305A" w:rsidRDefault="005F305A" w:rsidP="00A05765">
            <w:pPr>
              <w:ind w:left="709" w:hanging="709"/>
            </w:pPr>
          </w:p>
        </w:tc>
        <w:tc>
          <w:tcPr>
            <w:tcW w:w="3021" w:type="dxa"/>
          </w:tcPr>
          <w:p w14:paraId="76C0496F" w14:textId="77777777" w:rsidR="005F305A" w:rsidRDefault="005F305A" w:rsidP="00A05765">
            <w:pPr>
              <w:ind w:left="709" w:hanging="709"/>
            </w:pPr>
            <w:r>
              <w:t>update(</w:t>
            </w:r>
            <w:proofErr w:type="spellStart"/>
            <w:r>
              <w:t>pid</w:t>
            </w:r>
            <w:proofErr w:type="spellEnd"/>
            <w:r>
              <w:t>, p)</w:t>
            </w:r>
          </w:p>
        </w:tc>
        <w:tc>
          <w:tcPr>
            <w:tcW w:w="3021" w:type="dxa"/>
          </w:tcPr>
          <w:p w14:paraId="49CE0EA6" w14:textId="77777777" w:rsidR="005F305A" w:rsidRDefault="005F305A" w:rsidP="00A05765">
            <w:pPr>
              <w:ind w:left="709" w:hanging="709"/>
            </w:pPr>
            <w:r>
              <w:t>Met à jour un programme</w:t>
            </w:r>
          </w:p>
        </w:tc>
      </w:tr>
      <w:tr w:rsidR="005F305A" w14:paraId="5EBAFF86" w14:textId="77777777" w:rsidTr="005F305A">
        <w:tc>
          <w:tcPr>
            <w:tcW w:w="3020" w:type="dxa"/>
          </w:tcPr>
          <w:p w14:paraId="194ACD0B" w14:textId="77777777" w:rsidR="005F305A" w:rsidRDefault="005F305A" w:rsidP="00A05765">
            <w:pPr>
              <w:ind w:left="709" w:hanging="709"/>
            </w:pPr>
          </w:p>
        </w:tc>
        <w:tc>
          <w:tcPr>
            <w:tcW w:w="3021" w:type="dxa"/>
          </w:tcPr>
          <w:p w14:paraId="65A8DFCF" w14:textId="77777777" w:rsidR="005F305A" w:rsidRPr="00B76EB1" w:rsidRDefault="005F305A" w:rsidP="00A05765">
            <w:pPr>
              <w:ind w:left="709" w:hanging="709"/>
            </w:pPr>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1A9EF21D" w14:textId="77777777" w:rsidR="005F305A" w:rsidRDefault="005F305A" w:rsidP="00A05765">
            <w:pPr>
              <w:ind w:left="709" w:hanging="709"/>
            </w:pPr>
            <w:r>
              <w:t>Duplique un programme</w:t>
            </w:r>
          </w:p>
        </w:tc>
      </w:tr>
      <w:tr w:rsidR="005F305A" w14:paraId="039D3403" w14:textId="77777777" w:rsidTr="005F305A">
        <w:tc>
          <w:tcPr>
            <w:tcW w:w="3020" w:type="dxa"/>
          </w:tcPr>
          <w:p w14:paraId="46E9B256" w14:textId="77777777" w:rsidR="005F305A" w:rsidRDefault="005F305A" w:rsidP="00A05765">
            <w:pPr>
              <w:ind w:left="709" w:hanging="709"/>
            </w:pPr>
          </w:p>
        </w:tc>
        <w:tc>
          <w:tcPr>
            <w:tcW w:w="3021" w:type="dxa"/>
          </w:tcPr>
          <w:p w14:paraId="0E6B7459" w14:textId="77777777" w:rsidR="005F305A" w:rsidRPr="00B76EB1" w:rsidRDefault="005F305A" w:rsidP="00A05765">
            <w:pPr>
              <w:ind w:left="709" w:hanging="709"/>
            </w:pPr>
            <w:r>
              <w:t>check(</w:t>
            </w:r>
            <w:proofErr w:type="spellStart"/>
            <w:r>
              <w:t>pid</w:t>
            </w:r>
            <w:proofErr w:type="spellEnd"/>
            <w:r>
              <w:t xml:space="preserve">, </w:t>
            </w:r>
            <w:proofErr w:type="spellStart"/>
            <w:r>
              <w:t>pwd</w:t>
            </w:r>
            <w:proofErr w:type="spellEnd"/>
            <w:r>
              <w:t>)</w:t>
            </w:r>
          </w:p>
        </w:tc>
        <w:tc>
          <w:tcPr>
            <w:tcW w:w="3021" w:type="dxa"/>
          </w:tcPr>
          <w:p w14:paraId="4B5B2B69" w14:textId="77777777" w:rsidR="005F305A" w:rsidRDefault="005F305A" w:rsidP="00A05765">
            <w:pPr>
              <w:ind w:left="709" w:hanging="709"/>
            </w:pPr>
            <w:r>
              <w:t>Vérifie si le mot de passe fourni par l’utilisateur correspond bien au mot de passe du programme.</w:t>
            </w:r>
          </w:p>
        </w:tc>
      </w:tr>
      <w:tr w:rsidR="005F305A" w14:paraId="16D1D228" w14:textId="77777777" w:rsidTr="005F305A">
        <w:tc>
          <w:tcPr>
            <w:tcW w:w="9062" w:type="dxa"/>
            <w:gridSpan w:val="3"/>
          </w:tcPr>
          <w:p w14:paraId="40E11AE6" w14:textId="77777777" w:rsidR="005F305A" w:rsidRDefault="005F305A" w:rsidP="00A05765">
            <w:pPr>
              <w:ind w:left="709" w:hanging="709"/>
            </w:pPr>
            <w:r>
              <w:t>Les abonnements aux programmes</w:t>
            </w:r>
          </w:p>
        </w:tc>
      </w:tr>
      <w:tr w:rsidR="005F305A" w14:paraId="581832D9" w14:textId="77777777" w:rsidTr="005F305A">
        <w:tc>
          <w:tcPr>
            <w:tcW w:w="3020" w:type="dxa"/>
          </w:tcPr>
          <w:p w14:paraId="0A7811E4" w14:textId="77777777" w:rsidR="005F305A" w:rsidRDefault="005F305A" w:rsidP="00A05765">
            <w:pPr>
              <w:ind w:left="709" w:hanging="709"/>
            </w:pPr>
            <w:r>
              <w:t>programme-</w:t>
            </w:r>
            <w:proofErr w:type="spellStart"/>
            <w:r>
              <w:t>subscription</w:t>
            </w:r>
            <w:proofErr w:type="spellEnd"/>
          </w:p>
        </w:tc>
        <w:tc>
          <w:tcPr>
            <w:tcW w:w="3021" w:type="dxa"/>
          </w:tcPr>
          <w:p w14:paraId="3B5304A3" w14:textId="77777777" w:rsidR="005F305A" w:rsidRDefault="005F305A" w:rsidP="00A05765">
            <w:pPr>
              <w:ind w:left="709" w:hanging="709"/>
            </w:pPr>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7AE5AC84" w14:textId="77777777" w:rsidR="005F305A" w:rsidRDefault="005F305A" w:rsidP="00A05765">
            <w:pPr>
              <w:ind w:left="709" w:hanging="709"/>
            </w:pPr>
            <w:r>
              <w:t>Créer l’abonnement d’un utilisateur à un programme</w:t>
            </w:r>
          </w:p>
        </w:tc>
      </w:tr>
      <w:tr w:rsidR="005F305A" w14:paraId="2D6DB51E" w14:textId="77777777" w:rsidTr="005F305A">
        <w:tc>
          <w:tcPr>
            <w:tcW w:w="3020" w:type="dxa"/>
          </w:tcPr>
          <w:p w14:paraId="33638214" w14:textId="77777777" w:rsidR="005F305A" w:rsidRDefault="005F305A" w:rsidP="00A05765">
            <w:pPr>
              <w:ind w:left="709" w:hanging="709"/>
            </w:pPr>
          </w:p>
        </w:tc>
        <w:tc>
          <w:tcPr>
            <w:tcW w:w="3021" w:type="dxa"/>
          </w:tcPr>
          <w:p w14:paraId="0B820B8A" w14:textId="77777777" w:rsidR="005F305A" w:rsidRDefault="005F305A" w:rsidP="00A05765">
            <w:pPr>
              <w:ind w:left="709" w:hanging="709"/>
            </w:pPr>
            <w:proofErr w:type="spellStart"/>
            <w:r>
              <w:t>getMine</w:t>
            </w:r>
            <w:proofErr w:type="spellEnd"/>
            <w:r>
              <w:t>(</w:t>
            </w:r>
            <w:proofErr w:type="spellStart"/>
            <w:r>
              <w:t>uid</w:t>
            </w:r>
            <w:proofErr w:type="spellEnd"/>
            <w:r>
              <w:t>)</w:t>
            </w:r>
          </w:p>
        </w:tc>
        <w:tc>
          <w:tcPr>
            <w:tcW w:w="3021" w:type="dxa"/>
          </w:tcPr>
          <w:p w14:paraId="1701718C" w14:textId="77777777" w:rsidR="005F305A" w:rsidRDefault="005F305A" w:rsidP="00A05765">
            <w:pPr>
              <w:ind w:left="709" w:hanging="709"/>
            </w:pPr>
            <w:r>
              <w:t>Récupère tous les programme créer par un Sensei</w:t>
            </w:r>
          </w:p>
        </w:tc>
      </w:tr>
      <w:tr w:rsidR="005F305A" w14:paraId="5CE40648" w14:textId="77777777" w:rsidTr="005F305A">
        <w:tc>
          <w:tcPr>
            <w:tcW w:w="3020" w:type="dxa"/>
          </w:tcPr>
          <w:p w14:paraId="64CA0EA5" w14:textId="77777777" w:rsidR="005F305A" w:rsidRDefault="005F305A" w:rsidP="00A05765">
            <w:pPr>
              <w:ind w:left="709" w:hanging="709"/>
            </w:pPr>
          </w:p>
        </w:tc>
        <w:tc>
          <w:tcPr>
            <w:tcW w:w="3021" w:type="dxa"/>
          </w:tcPr>
          <w:p w14:paraId="36A0CC79" w14:textId="77777777" w:rsidR="005F305A" w:rsidRDefault="005F305A" w:rsidP="00A05765">
            <w:pPr>
              <w:ind w:left="709" w:hanging="709"/>
            </w:pPr>
            <w:proofErr w:type="spellStart"/>
            <w:r>
              <w:t>getSubscription</w:t>
            </w:r>
            <w:proofErr w:type="spellEnd"/>
            <w:r>
              <w:t>(</w:t>
            </w:r>
            <w:proofErr w:type="spellStart"/>
            <w:r>
              <w:t>uid</w:t>
            </w:r>
            <w:proofErr w:type="spellEnd"/>
            <w:r>
              <w:t>)</w:t>
            </w:r>
          </w:p>
        </w:tc>
        <w:tc>
          <w:tcPr>
            <w:tcW w:w="3021" w:type="dxa"/>
          </w:tcPr>
          <w:p w14:paraId="51D11373" w14:textId="77777777" w:rsidR="005F305A" w:rsidRDefault="005F305A" w:rsidP="00A05765">
            <w:pPr>
              <w:ind w:left="709" w:hanging="709"/>
            </w:pPr>
            <w:r>
              <w:t>Récupère les abonnements d’un utilisateur</w:t>
            </w:r>
          </w:p>
        </w:tc>
      </w:tr>
      <w:tr w:rsidR="005F305A" w14:paraId="3AE5A44B" w14:textId="77777777" w:rsidTr="005F305A">
        <w:tc>
          <w:tcPr>
            <w:tcW w:w="3020" w:type="dxa"/>
          </w:tcPr>
          <w:p w14:paraId="32D1DA63" w14:textId="77777777" w:rsidR="005F305A" w:rsidRDefault="005F305A" w:rsidP="00A05765">
            <w:pPr>
              <w:ind w:left="709" w:hanging="709"/>
            </w:pPr>
          </w:p>
        </w:tc>
        <w:tc>
          <w:tcPr>
            <w:tcW w:w="3021" w:type="dxa"/>
          </w:tcPr>
          <w:p w14:paraId="37B3E6D3" w14:textId="77777777" w:rsidR="005F305A" w:rsidRDefault="005F305A" w:rsidP="00A05765">
            <w:pPr>
              <w:ind w:left="709" w:hanging="709"/>
            </w:pPr>
            <w:proofErr w:type="spellStart"/>
            <w:r>
              <w:t>getSubs</w:t>
            </w:r>
            <w:proofErr w:type="spellEnd"/>
            <w:r>
              <w:t>(</w:t>
            </w:r>
            <w:proofErr w:type="spellStart"/>
            <w:r>
              <w:t>pid,uid</w:t>
            </w:r>
            <w:proofErr w:type="spellEnd"/>
            <w:r>
              <w:t>)</w:t>
            </w:r>
          </w:p>
        </w:tc>
        <w:tc>
          <w:tcPr>
            <w:tcW w:w="3021" w:type="dxa"/>
          </w:tcPr>
          <w:p w14:paraId="0BAB04D9" w14:textId="77777777" w:rsidR="005F305A" w:rsidRDefault="005F305A" w:rsidP="00A05765">
            <w:pPr>
              <w:ind w:left="709" w:hanging="709"/>
            </w:pPr>
            <w:r>
              <w:t>Récupère la progression d’un abonné sur un programme</w:t>
            </w:r>
          </w:p>
        </w:tc>
      </w:tr>
      <w:tr w:rsidR="005F305A" w14:paraId="724FBFB5" w14:textId="77777777" w:rsidTr="005F305A">
        <w:tc>
          <w:tcPr>
            <w:tcW w:w="3020" w:type="dxa"/>
          </w:tcPr>
          <w:p w14:paraId="16DC9236" w14:textId="77777777" w:rsidR="005F305A" w:rsidRDefault="005F305A" w:rsidP="00A05765">
            <w:pPr>
              <w:ind w:left="709" w:hanging="709"/>
            </w:pPr>
          </w:p>
        </w:tc>
        <w:tc>
          <w:tcPr>
            <w:tcW w:w="3021" w:type="dxa"/>
          </w:tcPr>
          <w:p w14:paraId="26E1E79A" w14:textId="77777777" w:rsidR="005F305A" w:rsidRDefault="005F305A" w:rsidP="00A05765">
            <w:pPr>
              <w:ind w:left="709" w:hanging="709"/>
            </w:pPr>
            <w:proofErr w:type="spellStart"/>
            <w:r>
              <w:t>toggle</w:t>
            </w:r>
            <w:proofErr w:type="spellEnd"/>
            <w:r>
              <w:t>(</w:t>
            </w:r>
            <w:proofErr w:type="spellStart"/>
            <w:r>
              <w:t>obj</w:t>
            </w:r>
            <w:proofErr w:type="spellEnd"/>
            <w:r>
              <w:t>)</w:t>
            </w:r>
          </w:p>
        </w:tc>
        <w:tc>
          <w:tcPr>
            <w:tcW w:w="3021" w:type="dxa"/>
          </w:tcPr>
          <w:p w14:paraId="437ECB72" w14:textId="77777777" w:rsidR="005F305A" w:rsidRDefault="005F305A" w:rsidP="00A05765">
            <w:pPr>
              <w:ind w:left="709" w:hanging="709"/>
            </w:pPr>
            <w:r>
              <w:t>Change le statut d’abonnement d’un utilisateur à un programme</w:t>
            </w:r>
          </w:p>
        </w:tc>
      </w:tr>
      <w:tr w:rsidR="005F305A" w14:paraId="0F9FBB83" w14:textId="77777777" w:rsidTr="005F305A">
        <w:tc>
          <w:tcPr>
            <w:tcW w:w="9062" w:type="dxa"/>
            <w:gridSpan w:val="3"/>
          </w:tcPr>
          <w:p w14:paraId="787A8726" w14:textId="77777777" w:rsidR="005F305A" w:rsidRDefault="005F305A" w:rsidP="00A05765">
            <w:pPr>
              <w:ind w:left="709" w:hanging="709"/>
            </w:pPr>
            <w:r>
              <w:t>La recherche de programmes</w:t>
            </w:r>
          </w:p>
        </w:tc>
      </w:tr>
      <w:tr w:rsidR="005F305A" w14:paraId="76CAA7F7" w14:textId="77777777" w:rsidTr="005F305A">
        <w:tc>
          <w:tcPr>
            <w:tcW w:w="3020" w:type="dxa"/>
          </w:tcPr>
          <w:p w14:paraId="7DE94A0E" w14:textId="77777777" w:rsidR="005F305A" w:rsidRDefault="005F305A" w:rsidP="00A05765">
            <w:pPr>
              <w:ind w:left="709" w:hanging="709"/>
            </w:pPr>
            <w:proofErr w:type="spellStart"/>
            <w:r>
              <w:t>fetch</w:t>
            </w:r>
            <w:proofErr w:type="spellEnd"/>
            <w:r>
              <w:t>-program-by-type</w:t>
            </w:r>
          </w:p>
        </w:tc>
        <w:tc>
          <w:tcPr>
            <w:tcW w:w="3021" w:type="dxa"/>
          </w:tcPr>
          <w:p w14:paraId="79CB0780" w14:textId="77777777" w:rsidR="005F305A" w:rsidRDefault="005F305A" w:rsidP="00A05765">
            <w:pPr>
              <w:ind w:left="709" w:hanging="709"/>
            </w:pPr>
            <w:proofErr w:type="spellStart"/>
            <w:r>
              <w:t>getPrograms</w:t>
            </w:r>
            <w:proofErr w:type="spellEnd"/>
            <w:r>
              <w:t xml:space="preserve">(type, </w:t>
            </w:r>
            <w:proofErr w:type="spellStart"/>
            <w:r>
              <w:t>res</w:t>
            </w:r>
            <w:proofErr w:type="spellEnd"/>
            <w:r>
              <w:t>)</w:t>
            </w:r>
          </w:p>
        </w:tc>
        <w:tc>
          <w:tcPr>
            <w:tcW w:w="3021" w:type="dxa"/>
          </w:tcPr>
          <w:p w14:paraId="7CEBA29F" w14:textId="77777777" w:rsidR="005F305A" w:rsidRDefault="005F305A" w:rsidP="00A05765">
            <w:pPr>
              <w:ind w:left="709" w:hanging="709"/>
            </w:pPr>
            <w:r>
              <w:t>Récupère les programmes dont le contenu du champs « type » correspond à « </w:t>
            </w:r>
            <w:proofErr w:type="spellStart"/>
            <w:r>
              <w:t>res</w:t>
            </w:r>
            <w:proofErr w:type="spellEnd"/>
            <w:r>
              <w:t> »</w:t>
            </w:r>
          </w:p>
        </w:tc>
      </w:tr>
    </w:tbl>
    <w:p w14:paraId="579AB8D2" w14:textId="77777777" w:rsidR="005F305A" w:rsidRDefault="005F305A" w:rsidP="00A05765">
      <w:pPr>
        <w:ind w:left="709" w:hanging="709"/>
      </w:pPr>
    </w:p>
    <w:p w14:paraId="65B1477F" w14:textId="77777777" w:rsidR="005F305A" w:rsidRDefault="005F305A" w:rsidP="00A05765">
      <w:pPr>
        <w:pStyle w:val="Titre2"/>
        <w:ind w:left="709" w:hanging="709"/>
      </w:pPr>
      <w:bookmarkStart w:id="172" w:name="_Toc12958865"/>
      <w:r>
        <w:t>Les katas</w:t>
      </w:r>
      <w:bookmarkEnd w:id="172"/>
    </w:p>
    <w:tbl>
      <w:tblPr>
        <w:tblStyle w:val="Grilledutableau"/>
        <w:tblW w:w="0" w:type="auto"/>
        <w:tblLook w:val="04A0" w:firstRow="1" w:lastRow="0" w:firstColumn="1" w:lastColumn="0" w:noHBand="0" w:noVBand="1"/>
      </w:tblPr>
      <w:tblGrid>
        <w:gridCol w:w="3020"/>
        <w:gridCol w:w="3021"/>
        <w:gridCol w:w="3021"/>
      </w:tblGrid>
      <w:tr w:rsidR="005F305A" w14:paraId="00D4C34A" w14:textId="77777777" w:rsidTr="005F305A">
        <w:tc>
          <w:tcPr>
            <w:tcW w:w="3020" w:type="dxa"/>
          </w:tcPr>
          <w:p w14:paraId="5D10D2F7" w14:textId="77777777" w:rsidR="005F305A" w:rsidRDefault="005F305A" w:rsidP="00A05765">
            <w:pPr>
              <w:ind w:left="709" w:hanging="709"/>
            </w:pPr>
            <w:r>
              <w:t>Nom du service (.</w:t>
            </w:r>
            <w:proofErr w:type="spellStart"/>
            <w:r>
              <w:t>service.ts</w:t>
            </w:r>
            <w:proofErr w:type="spellEnd"/>
            <w:r>
              <w:t>)</w:t>
            </w:r>
          </w:p>
        </w:tc>
        <w:tc>
          <w:tcPr>
            <w:tcW w:w="3021" w:type="dxa"/>
          </w:tcPr>
          <w:p w14:paraId="697A22EC" w14:textId="77777777" w:rsidR="005F305A" w:rsidRDefault="005F305A" w:rsidP="00A05765">
            <w:pPr>
              <w:ind w:left="709" w:hanging="709"/>
            </w:pPr>
            <w:r>
              <w:t>Méthodes</w:t>
            </w:r>
          </w:p>
        </w:tc>
        <w:tc>
          <w:tcPr>
            <w:tcW w:w="3021" w:type="dxa"/>
          </w:tcPr>
          <w:p w14:paraId="0D9AA5BC" w14:textId="77777777" w:rsidR="005F305A" w:rsidRDefault="005F305A" w:rsidP="00A05765">
            <w:pPr>
              <w:ind w:left="709" w:hanging="709"/>
            </w:pPr>
            <w:r>
              <w:t>Description</w:t>
            </w:r>
          </w:p>
        </w:tc>
      </w:tr>
      <w:tr w:rsidR="005F305A" w14:paraId="33463205" w14:textId="77777777" w:rsidTr="005F305A">
        <w:tc>
          <w:tcPr>
            <w:tcW w:w="9062" w:type="dxa"/>
            <w:gridSpan w:val="3"/>
          </w:tcPr>
          <w:p w14:paraId="7D54A4E0" w14:textId="77777777" w:rsidR="005F305A" w:rsidRDefault="005F305A" w:rsidP="00A05765">
            <w:pPr>
              <w:ind w:left="709" w:hanging="709"/>
            </w:pPr>
            <w:r>
              <w:t>Interactions avec un kata</w:t>
            </w:r>
          </w:p>
        </w:tc>
      </w:tr>
      <w:tr w:rsidR="005F305A" w14:paraId="5DB7BF35" w14:textId="77777777" w:rsidTr="005F305A">
        <w:tc>
          <w:tcPr>
            <w:tcW w:w="3020" w:type="dxa"/>
          </w:tcPr>
          <w:p w14:paraId="26F9A696" w14:textId="77777777" w:rsidR="005F305A" w:rsidRDefault="005F305A" w:rsidP="00A05765">
            <w:pPr>
              <w:ind w:left="709" w:hanging="709"/>
            </w:pPr>
            <w:r>
              <w:t>kata</w:t>
            </w:r>
          </w:p>
        </w:tc>
        <w:tc>
          <w:tcPr>
            <w:tcW w:w="3021" w:type="dxa"/>
          </w:tcPr>
          <w:p w14:paraId="527887E1" w14:textId="77777777" w:rsidR="005F305A" w:rsidRDefault="005F305A" w:rsidP="00A05765">
            <w:pPr>
              <w:ind w:left="709" w:hanging="709"/>
            </w:pPr>
            <w:proofErr w:type="spellStart"/>
            <w:r>
              <w:t>publish</w:t>
            </w:r>
            <w:proofErr w:type="spellEnd"/>
            <w:r>
              <w:t>(</w:t>
            </w:r>
            <w:proofErr w:type="spellStart"/>
            <w:r>
              <w:t>k,pid,isGoal</w:t>
            </w:r>
            <w:proofErr w:type="spellEnd"/>
            <w:r>
              <w:t>)</w:t>
            </w:r>
          </w:p>
        </w:tc>
        <w:tc>
          <w:tcPr>
            <w:tcW w:w="3021" w:type="dxa"/>
          </w:tcPr>
          <w:p w14:paraId="7501B633" w14:textId="77777777" w:rsidR="005F305A" w:rsidRDefault="005F305A" w:rsidP="00A05765">
            <w:pPr>
              <w:ind w:left="709" w:hanging="709"/>
            </w:pPr>
            <w:r>
              <w:t>Créer un kata</w:t>
            </w:r>
          </w:p>
        </w:tc>
      </w:tr>
      <w:tr w:rsidR="005F305A" w14:paraId="1811BBC4" w14:textId="77777777" w:rsidTr="005F305A">
        <w:tc>
          <w:tcPr>
            <w:tcW w:w="3020" w:type="dxa"/>
          </w:tcPr>
          <w:p w14:paraId="6D2F37AE" w14:textId="77777777" w:rsidR="005F305A" w:rsidRDefault="005F305A" w:rsidP="00A05765">
            <w:pPr>
              <w:ind w:left="709" w:hanging="709"/>
            </w:pPr>
          </w:p>
        </w:tc>
        <w:tc>
          <w:tcPr>
            <w:tcW w:w="3021" w:type="dxa"/>
          </w:tcPr>
          <w:p w14:paraId="47780FD6" w14:textId="77777777" w:rsidR="005F305A" w:rsidRDefault="005F305A" w:rsidP="00A05765">
            <w:pPr>
              <w:ind w:left="709" w:hanging="709"/>
            </w:pPr>
            <w:proofErr w:type="spellStart"/>
            <w:r>
              <w:t>getKatasDetails</w:t>
            </w:r>
            <w:proofErr w:type="spellEnd"/>
            <w:r>
              <w:t>(</w:t>
            </w:r>
            <w:proofErr w:type="spellStart"/>
            <w:r>
              <w:t>pid,uid</w:t>
            </w:r>
            <w:proofErr w:type="spellEnd"/>
            <w:r>
              <w:t>)</w:t>
            </w:r>
          </w:p>
        </w:tc>
        <w:tc>
          <w:tcPr>
            <w:tcW w:w="3021" w:type="dxa"/>
          </w:tcPr>
          <w:p w14:paraId="640467DF" w14:textId="77777777" w:rsidR="005F305A" w:rsidRDefault="005F305A" w:rsidP="00A05765">
            <w:pPr>
              <w:ind w:left="709" w:hanging="709"/>
            </w:pPr>
            <w:r>
              <w:t>Récupère les katas d’un programme, avec la progression d’un utilisateur</w:t>
            </w:r>
          </w:p>
        </w:tc>
      </w:tr>
      <w:tr w:rsidR="005F305A" w14:paraId="5AAB5958" w14:textId="77777777" w:rsidTr="005F305A">
        <w:tc>
          <w:tcPr>
            <w:tcW w:w="3020" w:type="dxa"/>
          </w:tcPr>
          <w:p w14:paraId="7B5D1B4D" w14:textId="77777777" w:rsidR="005F305A" w:rsidRDefault="005F305A" w:rsidP="00A05765">
            <w:pPr>
              <w:ind w:left="709" w:hanging="709"/>
            </w:pPr>
          </w:p>
        </w:tc>
        <w:tc>
          <w:tcPr>
            <w:tcW w:w="3021" w:type="dxa"/>
          </w:tcPr>
          <w:p w14:paraId="3DED55A7" w14:textId="77777777" w:rsidR="005F305A" w:rsidRDefault="005F305A" w:rsidP="00A05765">
            <w:pPr>
              <w:ind w:left="709" w:hanging="709"/>
            </w:pPr>
            <w:proofErr w:type="spellStart"/>
            <w:r>
              <w:t>get</w:t>
            </w:r>
            <w:proofErr w:type="spellEnd"/>
            <w:r>
              <w:t>(</w:t>
            </w:r>
            <w:proofErr w:type="spellStart"/>
            <w:r>
              <w:t>kid,pid</w:t>
            </w:r>
            <w:proofErr w:type="spellEnd"/>
            <w:r>
              <w:t>)</w:t>
            </w:r>
          </w:p>
        </w:tc>
        <w:tc>
          <w:tcPr>
            <w:tcW w:w="3021" w:type="dxa"/>
          </w:tcPr>
          <w:p w14:paraId="54FBCB19" w14:textId="77777777" w:rsidR="005F305A" w:rsidRDefault="005F305A" w:rsidP="00A05765">
            <w:pPr>
              <w:ind w:left="709" w:hanging="709"/>
            </w:pPr>
            <w:r>
              <w:t xml:space="preserve">Récupère le kata </w:t>
            </w:r>
          </w:p>
        </w:tc>
      </w:tr>
      <w:tr w:rsidR="005F305A" w14:paraId="28070662" w14:textId="77777777" w:rsidTr="005F305A">
        <w:tc>
          <w:tcPr>
            <w:tcW w:w="3020" w:type="dxa"/>
          </w:tcPr>
          <w:p w14:paraId="7A8F67F2" w14:textId="77777777" w:rsidR="005F305A" w:rsidRDefault="005F305A" w:rsidP="00A05765">
            <w:pPr>
              <w:ind w:left="709" w:hanging="709"/>
            </w:pPr>
          </w:p>
        </w:tc>
        <w:tc>
          <w:tcPr>
            <w:tcW w:w="3021" w:type="dxa"/>
          </w:tcPr>
          <w:p w14:paraId="6A93AD17" w14:textId="77777777" w:rsidR="005F305A" w:rsidRDefault="005F305A" w:rsidP="00A05765">
            <w:pPr>
              <w:ind w:left="709" w:hanging="709"/>
            </w:pPr>
            <w:proofErr w:type="spellStart"/>
            <w:r>
              <w:t>delete</w:t>
            </w:r>
            <w:proofErr w:type="spellEnd"/>
            <w:r>
              <w:t>(</w:t>
            </w:r>
            <w:proofErr w:type="spellStart"/>
            <w:r>
              <w:t>kid,pid</w:t>
            </w:r>
            <w:proofErr w:type="spellEnd"/>
            <w:r>
              <w:t>)</w:t>
            </w:r>
          </w:p>
        </w:tc>
        <w:tc>
          <w:tcPr>
            <w:tcW w:w="3021" w:type="dxa"/>
          </w:tcPr>
          <w:p w14:paraId="3E644710" w14:textId="77777777" w:rsidR="005F305A" w:rsidRDefault="005F305A" w:rsidP="00A05765">
            <w:pPr>
              <w:ind w:left="709" w:hanging="709"/>
            </w:pPr>
            <w:r>
              <w:t>Supprime un kata</w:t>
            </w:r>
          </w:p>
        </w:tc>
      </w:tr>
      <w:tr w:rsidR="005F305A" w14:paraId="79ED3E00" w14:textId="77777777" w:rsidTr="005F305A">
        <w:tc>
          <w:tcPr>
            <w:tcW w:w="3020" w:type="dxa"/>
          </w:tcPr>
          <w:p w14:paraId="308CA1B6" w14:textId="77777777" w:rsidR="005F305A" w:rsidRDefault="005F305A" w:rsidP="00A05765">
            <w:pPr>
              <w:ind w:left="709" w:hanging="709"/>
            </w:pPr>
          </w:p>
        </w:tc>
        <w:tc>
          <w:tcPr>
            <w:tcW w:w="3021" w:type="dxa"/>
          </w:tcPr>
          <w:p w14:paraId="1E24A13B" w14:textId="77777777" w:rsidR="005F305A" w:rsidRDefault="005F305A" w:rsidP="00A05765">
            <w:pPr>
              <w:ind w:left="709" w:hanging="709"/>
            </w:pPr>
            <w:proofErr w:type="spellStart"/>
            <w:r>
              <w:t>toggleActivation</w:t>
            </w:r>
            <w:proofErr w:type="spellEnd"/>
            <w:r>
              <w:t>(</w:t>
            </w:r>
            <w:proofErr w:type="spellStart"/>
            <w:r>
              <w:t>kid,pid</w:t>
            </w:r>
            <w:proofErr w:type="spellEnd"/>
            <w:r>
              <w:t>)</w:t>
            </w:r>
          </w:p>
        </w:tc>
        <w:tc>
          <w:tcPr>
            <w:tcW w:w="3021" w:type="dxa"/>
          </w:tcPr>
          <w:p w14:paraId="7E4A0D4D" w14:textId="77777777" w:rsidR="005F305A" w:rsidRDefault="005F305A" w:rsidP="00A05765">
            <w:pPr>
              <w:ind w:left="709" w:hanging="709"/>
            </w:pPr>
            <w:r>
              <w:t>Change le statut d’activation d’un kata</w:t>
            </w:r>
          </w:p>
        </w:tc>
      </w:tr>
      <w:tr w:rsidR="005F305A" w14:paraId="00B43F47" w14:textId="77777777" w:rsidTr="005F305A">
        <w:tc>
          <w:tcPr>
            <w:tcW w:w="3020" w:type="dxa"/>
          </w:tcPr>
          <w:p w14:paraId="1D709018" w14:textId="77777777" w:rsidR="005F305A" w:rsidRDefault="005F305A" w:rsidP="00A05765">
            <w:pPr>
              <w:ind w:left="709" w:hanging="709"/>
            </w:pPr>
          </w:p>
        </w:tc>
        <w:tc>
          <w:tcPr>
            <w:tcW w:w="3021" w:type="dxa"/>
          </w:tcPr>
          <w:p w14:paraId="0254B992" w14:textId="77777777" w:rsidR="005F305A" w:rsidRDefault="005F305A" w:rsidP="00A05765">
            <w:pPr>
              <w:ind w:left="709" w:hanging="709"/>
            </w:pPr>
            <w:proofErr w:type="spellStart"/>
            <w:r>
              <w:t>isOwner</w:t>
            </w:r>
            <w:proofErr w:type="spellEnd"/>
            <w:r>
              <w:t>(</w:t>
            </w:r>
            <w:proofErr w:type="spellStart"/>
            <w:r>
              <w:t>kid,uid,pid</w:t>
            </w:r>
            <w:proofErr w:type="spellEnd"/>
            <w:r>
              <w:t>)</w:t>
            </w:r>
          </w:p>
        </w:tc>
        <w:tc>
          <w:tcPr>
            <w:tcW w:w="3021" w:type="dxa"/>
          </w:tcPr>
          <w:p w14:paraId="075FC925" w14:textId="77777777" w:rsidR="005F305A" w:rsidRDefault="005F305A" w:rsidP="00A05765">
            <w:pPr>
              <w:ind w:left="709" w:hanging="709"/>
            </w:pPr>
            <w:r>
              <w:t>Prédicat, l’utilisateur est-il le créateur du kata</w:t>
            </w:r>
          </w:p>
        </w:tc>
      </w:tr>
      <w:tr w:rsidR="005F305A" w14:paraId="40936208" w14:textId="77777777" w:rsidTr="005F305A">
        <w:tc>
          <w:tcPr>
            <w:tcW w:w="3020" w:type="dxa"/>
          </w:tcPr>
          <w:p w14:paraId="1DEC3F0F" w14:textId="77777777" w:rsidR="005F305A" w:rsidRDefault="005F305A" w:rsidP="00A05765">
            <w:pPr>
              <w:ind w:left="709" w:hanging="709"/>
            </w:pPr>
          </w:p>
        </w:tc>
        <w:tc>
          <w:tcPr>
            <w:tcW w:w="3021" w:type="dxa"/>
          </w:tcPr>
          <w:p w14:paraId="0B3BD67B" w14:textId="77777777" w:rsidR="005F305A" w:rsidRDefault="005F305A" w:rsidP="00A05765">
            <w:pPr>
              <w:ind w:left="709" w:hanging="709"/>
            </w:pPr>
            <w:r>
              <w:t>update(</w:t>
            </w:r>
            <w:proofErr w:type="spellStart"/>
            <w:r>
              <w:t>obj,pid</w:t>
            </w:r>
            <w:proofErr w:type="spellEnd"/>
            <w:r>
              <w:t>)</w:t>
            </w:r>
          </w:p>
        </w:tc>
        <w:tc>
          <w:tcPr>
            <w:tcW w:w="3021" w:type="dxa"/>
          </w:tcPr>
          <w:p w14:paraId="119FF554" w14:textId="77777777" w:rsidR="005F305A" w:rsidRDefault="005F305A" w:rsidP="00A05765">
            <w:pPr>
              <w:ind w:left="709" w:hanging="709"/>
            </w:pPr>
            <w:r>
              <w:t>Met à jour un kata</w:t>
            </w:r>
          </w:p>
        </w:tc>
      </w:tr>
      <w:tr w:rsidR="005F305A" w14:paraId="09903717" w14:textId="77777777" w:rsidTr="005F305A">
        <w:tc>
          <w:tcPr>
            <w:tcW w:w="3020" w:type="dxa"/>
          </w:tcPr>
          <w:p w14:paraId="7124AC2D" w14:textId="77777777" w:rsidR="005F305A" w:rsidRDefault="005F305A" w:rsidP="00A05765">
            <w:pPr>
              <w:ind w:left="709" w:hanging="709"/>
            </w:pPr>
          </w:p>
        </w:tc>
        <w:tc>
          <w:tcPr>
            <w:tcW w:w="3021" w:type="dxa"/>
          </w:tcPr>
          <w:p w14:paraId="26EE25A6" w14:textId="77777777" w:rsidR="005F305A" w:rsidRDefault="005F305A" w:rsidP="00A05765">
            <w:pPr>
              <w:ind w:left="709" w:hanging="709"/>
            </w:pPr>
            <w:proofErr w:type="spellStart"/>
            <w:r>
              <w:t>isActivated</w:t>
            </w:r>
            <w:proofErr w:type="spellEnd"/>
            <w:r>
              <w:t>(</w:t>
            </w:r>
            <w:proofErr w:type="spellStart"/>
            <w:r>
              <w:t>kid,pid</w:t>
            </w:r>
            <w:proofErr w:type="spellEnd"/>
            <w:r>
              <w:t>)</w:t>
            </w:r>
          </w:p>
        </w:tc>
        <w:tc>
          <w:tcPr>
            <w:tcW w:w="3021" w:type="dxa"/>
          </w:tcPr>
          <w:p w14:paraId="192708FB" w14:textId="77777777" w:rsidR="005F305A" w:rsidRDefault="005F305A" w:rsidP="00A05765">
            <w:pPr>
              <w:ind w:left="709" w:hanging="709"/>
            </w:pPr>
            <w:r>
              <w:t>Donne l’état du statut de l’activation d’un kata</w:t>
            </w:r>
          </w:p>
        </w:tc>
      </w:tr>
      <w:tr w:rsidR="005F305A" w14:paraId="2C4CE4EC" w14:textId="77777777" w:rsidTr="005F305A">
        <w:tc>
          <w:tcPr>
            <w:tcW w:w="3020" w:type="dxa"/>
          </w:tcPr>
          <w:p w14:paraId="7C9E1FC7" w14:textId="77777777" w:rsidR="005F305A" w:rsidRDefault="005F305A" w:rsidP="00A05765">
            <w:pPr>
              <w:ind w:left="709" w:hanging="709"/>
            </w:pPr>
          </w:p>
        </w:tc>
        <w:tc>
          <w:tcPr>
            <w:tcW w:w="3021" w:type="dxa"/>
          </w:tcPr>
          <w:p w14:paraId="59361EDC" w14:textId="77777777" w:rsidR="005F305A" w:rsidRDefault="005F305A" w:rsidP="00A05765">
            <w:pPr>
              <w:ind w:left="709" w:hanging="709"/>
            </w:pPr>
            <w:proofErr w:type="spellStart"/>
            <w:r>
              <w:t>upload</w:t>
            </w:r>
            <w:proofErr w:type="spellEnd"/>
            <w:r>
              <w:t>(file)</w:t>
            </w:r>
          </w:p>
        </w:tc>
        <w:tc>
          <w:tcPr>
            <w:tcW w:w="3021" w:type="dxa"/>
          </w:tcPr>
          <w:p w14:paraId="0C4ACAA5" w14:textId="77777777" w:rsidR="005F305A" w:rsidRDefault="005F305A" w:rsidP="00A05765">
            <w:pPr>
              <w:ind w:left="709" w:hanging="709"/>
            </w:pPr>
            <w:r>
              <w:t>Permet d’envoyer un document vers le serveur</w:t>
            </w:r>
          </w:p>
        </w:tc>
      </w:tr>
      <w:tr w:rsidR="005F305A" w14:paraId="4BAF24F4" w14:textId="77777777" w:rsidTr="005F305A">
        <w:tc>
          <w:tcPr>
            <w:tcW w:w="3020" w:type="dxa"/>
          </w:tcPr>
          <w:p w14:paraId="1CF7086E" w14:textId="77777777" w:rsidR="005F305A" w:rsidRDefault="005F305A" w:rsidP="00A05765">
            <w:pPr>
              <w:ind w:left="709" w:hanging="709"/>
            </w:pPr>
          </w:p>
        </w:tc>
        <w:tc>
          <w:tcPr>
            <w:tcW w:w="3021" w:type="dxa"/>
          </w:tcPr>
          <w:p w14:paraId="4C0B1D81" w14:textId="77777777" w:rsidR="005F305A" w:rsidRDefault="005F305A" w:rsidP="00A05765">
            <w:pPr>
              <w:ind w:left="709" w:hanging="709"/>
            </w:pPr>
            <w:proofErr w:type="spellStart"/>
            <w:r>
              <w:t>getDocument</w:t>
            </w:r>
            <w:proofErr w:type="spellEnd"/>
            <w:r>
              <w:t>(</w:t>
            </w:r>
            <w:proofErr w:type="spellStart"/>
            <w:r>
              <w:t>did,pid</w:t>
            </w:r>
            <w:proofErr w:type="spellEnd"/>
            <w:r>
              <w:t>)</w:t>
            </w:r>
          </w:p>
        </w:tc>
        <w:tc>
          <w:tcPr>
            <w:tcW w:w="3021" w:type="dxa"/>
          </w:tcPr>
          <w:p w14:paraId="6177CAE2" w14:textId="77777777" w:rsidR="005F305A" w:rsidRDefault="005F305A" w:rsidP="00A05765">
            <w:pPr>
              <w:ind w:left="709" w:hanging="709"/>
            </w:pPr>
            <w:r>
              <w:t>Récupère le document d’un kata</w:t>
            </w:r>
          </w:p>
        </w:tc>
      </w:tr>
      <w:tr w:rsidR="005F305A" w14:paraId="7AB41EB1" w14:textId="77777777" w:rsidTr="005F305A">
        <w:tc>
          <w:tcPr>
            <w:tcW w:w="3020" w:type="dxa"/>
          </w:tcPr>
          <w:p w14:paraId="19299137" w14:textId="77777777" w:rsidR="005F305A" w:rsidRDefault="005F305A" w:rsidP="00A05765">
            <w:pPr>
              <w:ind w:left="709" w:hanging="709"/>
            </w:pPr>
            <w:r>
              <w:t>Kata-</w:t>
            </w:r>
            <w:proofErr w:type="spellStart"/>
            <w:r>
              <w:t>subscription</w:t>
            </w:r>
            <w:proofErr w:type="spellEnd"/>
          </w:p>
        </w:tc>
        <w:tc>
          <w:tcPr>
            <w:tcW w:w="3021" w:type="dxa"/>
          </w:tcPr>
          <w:p w14:paraId="6AB4A606" w14:textId="77777777" w:rsidR="005F305A" w:rsidRDefault="005F305A" w:rsidP="00A05765">
            <w:pPr>
              <w:ind w:left="709" w:hanging="709"/>
            </w:pPr>
            <w:proofErr w:type="spellStart"/>
            <w:r>
              <w:t>Create</w:t>
            </w:r>
            <w:proofErr w:type="spellEnd"/>
            <w:r>
              <w:t>(</w:t>
            </w:r>
            <w:proofErr w:type="spellStart"/>
            <w:r>
              <w:t>obj</w:t>
            </w:r>
            <w:proofErr w:type="spellEnd"/>
            <w:r>
              <w:t>)</w:t>
            </w:r>
          </w:p>
        </w:tc>
        <w:tc>
          <w:tcPr>
            <w:tcW w:w="3021" w:type="dxa"/>
          </w:tcPr>
          <w:p w14:paraId="2F52131D" w14:textId="77777777" w:rsidR="005F305A" w:rsidRDefault="005F305A" w:rsidP="00A05765">
            <w:pPr>
              <w:ind w:left="709" w:hanging="709"/>
            </w:pPr>
            <w:r>
              <w:t>Créer la première sauvegarde d’un utilisateur sur un kata</w:t>
            </w:r>
          </w:p>
        </w:tc>
      </w:tr>
      <w:tr w:rsidR="005F305A" w14:paraId="6477AB08" w14:textId="77777777" w:rsidTr="005F305A">
        <w:tc>
          <w:tcPr>
            <w:tcW w:w="3020" w:type="dxa"/>
          </w:tcPr>
          <w:p w14:paraId="6B0A605D" w14:textId="77777777" w:rsidR="005F305A" w:rsidRDefault="005F305A" w:rsidP="00A05765">
            <w:pPr>
              <w:ind w:left="709" w:hanging="709"/>
            </w:pPr>
          </w:p>
        </w:tc>
        <w:tc>
          <w:tcPr>
            <w:tcW w:w="3021" w:type="dxa"/>
          </w:tcPr>
          <w:p w14:paraId="081FB791" w14:textId="77777777" w:rsidR="005F305A" w:rsidRDefault="005F305A" w:rsidP="00A05765">
            <w:pPr>
              <w:ind w:left="709" w:hanging="709"/>
            </w:pPr>
            <w:proofErr w:type="spellStart"/>
            <w:r>
              <w:t>Increment</w:t>
            </w:r>
            <w:proofErr w:type="spellEnd"/>
            <w:r>
              <w:t>(</w:t>
            </w:r>
            <w:proofErr w:type="spellStart"/>
            <w:r>
              <w:t>obj</w:t>
            </w:r>
            <w:proofErr w:type="spellEnd"/>
            <w:r>
              <w:t>)</w:t>
            </w:r>
          </w:p>
        </w:tc>
        <w:tc>
          <w:tcPr>
            <w:tcW w:w="3021" w:type="dxa"/>
          </w:tcPr>
          <w:p w14:paraId="43D1D8D1" w14:textId="77777777" w:rsidR="005F305A" w:rsidRDefault="005F305A" w:rsidP="00A05765">
            <w:pPr>
              <w:ind w:left="709" w:hanging="709"/>
            </w:pPr>
            <w:r>
              <w:t>Augmente le nombre d’essai de 1, d’un utilisateur sur un kata</w:t>
            </w:r>
          </w:p>
        </w:tc>
      </w:tr>
      <w:tr w:rsidR="005F305A" w14:paraId="06567883" w14:textId="77777777" w:rsidTr="005F305A">
        <w:tc>
          <w:tcPr>
            <w:tcW w:w="3020" w:type="dxa"/>
          </w:tcPr>
          <w:p w14:paraId="5DE93B54" w14:textId="77777777" w:rsidR="005F305A" w:rsidRDefault="005F305A" w:rsidP="00A05765">
            <w:pPr>
              <w:ind w:left="709" w:hanging="709"/>
            </w:pPr>
          </w:p>
        </w:tc>
        <w:tc>
          <w:tcPr>
            <w:tcW w:w="3021" w:type="dxa"/>
          </w:tcPr>
          <w:p w14:paraId="5795F528" w14:textId="77777777" w:rsidR="005F305A" w:rsidRDefault="005F305A" w:rsidP="00A05765">
            <w:pPr>
              <w:ind w:left="709" w:hanging="709"/>
            </w:pPr>
            <w:proofErr w:type="spellStart"/>
            <w:r>
              <w:t>Get</w:t>
            </w:r>
            <w:proofErr w:type="spellEnd"/>
            <w:r>
              <w:t>(</w:t>
            </w:r>
            <w:proofErr w:type="spellStart"/>
            <w:r>
              <w:t>kid,pid,uid</w:t>
            </w:r>
            <w:proofErr w:type="spellEnd"/>
            <w:r>
              <w:t>)</w:t>
            </w:r>
          </w:p>
        </w:tc>
        <w:tc>
          <w:tcPr>
            <w:tcW w:w="3021" w:type="dxa"/>
          </w:tcPr>
          <w:p w14:paraId="2EEAF219" w14:textId="77777777" w:rsidR="005F305A" w:rsidRDefault="005F305A" w:rsidP="00A05765">
            <w:pPr>
              <w:ind w:left="709" w:hanging="709"/>
            </w:pPr>
            <w:r>
              <w:t>Récupère l’état de la progression d’un utilisateur sur un kata</w:t>
            </w:r>
          </w:p>
        </w:tc>
      </w:tr>
      <w:tr w:rsidR="005F305A" w14:paraId="75CD3514" w14:textId="77777777" w:rsidTr="005F305A">
        <w:tc>
          <w:tcPr>
            <w:tcW w:w="3020" w:type="dxa"/>
          </w:tcPr>
          <w:p w14:paraId="3E59DB62" w14:textId="77777777" w:rsidR="005F305A" w:rsidRDefault="005F305A" w:rsidP="00A05765">
            <w:pPr>
              <w:ind w:left="709" w:hanging="709"/>
            </w:pPr>
          </w:p>
        </w:tc>
        <w:tc>
          <w:tcPr>
            <w:tcW w:w="3021" w:type="dxa"/>
          </w:tcPr>
          <w:p w14:paraId="1842155F" w14:textId="77777777" w:rsidR="005F305A" w:rsidRDefault="005F305A" w:rsidP="00A05765">
            <w:pPr>
              <w:ind w:left="709" w:hanging="709"/>
            </w:pPr>
            <w:r>
              <w:t>Update(</w:t>
            </w:r>
            <w:proofErr w:type="spellStart"/>
            <w:r>
              <w:t>obj</w:t>
            </w:r>
            <w:proofErr w:type="spellEnd"/>
            <w:r>
              <w:t>)</w:t>
            </w:r>
          </w:p>
        </w:tc>
        <w:tc>
          <w:tcPr>
            <w:tcW w:w="3021" w:type="dxa"/>
          </w:tcPr>
          <w:p w14:paraId="3A3A9E07" w14:textId="77777777" w:rsidR="005F305A" w:rsidRDefault="005F305A" w:rsidP="00A05765">
            <w:pPr>
              <w:ind w:left="709" w:hanging="709"/>
            </w:pPr>
            <w:r>
              <w:t>Met à jour la progression d’un utilisateur sur un kata</w:t>
            </w:r>
          </w:p>
        </w:tc>
      </w:tr>
      <w:tr w:rsidR="005F305A" w14:paraId="34CBDED7" w14:textId="77777777" w:rsidTr="005F305A">
        <w:tc>
          <w:tcPr>
            <w:tcW w:w="3020" w:type="dxa"/>
          </w:tcPr>
          <w:p w14:paraId="5C7A257E" w14:textId="77777777" w:rsidR="005F305A" w:rsidRDefault="005F305A" w:rsidP="00A05765">
            <w:pPr>
              <w:ind w:left="709" w:hanging="709"/>
            </w:pPr>
          </w:p>
        </w:tc>
        <w:tc>
          <w:tcPr>
            <w:tcW w:w="3021" w:type="dxa"/>
          </w:tcPr>
          <w:p w14:paraId="54FD3BE6" w14:textId="77777777" w:rsidR="005F305A" w:rsidRDefault="005F305A" w:rsidP="00A05765">
            <w:pPr>
              <w:ind w:left="709" w:hanging="709"/>
            </w:pPr>
            <w:proofErr w:type="spellStart"/>
            <w:r>
              <w:t>isSubscribed</w:t>
            </w:r>
            <w:proofErr w:type="spellEnd"/>
            <w:r>
              <w:t xml:space="preserve"> </w:t>
            </w:r>
          </w:p>
        </w:tc>
        <w:tc>
          <w:tcPr>
            <w:tcW w:w="3021" w:type="dxa"/>
          </w:tcPr>
          <w:p w14:paraId="11EFBA54" w14:textId="77777777" w:rsidR="005F305A" w:rsidRDefault="005F305A" w:rsidP="00A05765">
            <w:pPr>
              <w:ind w:left="709" w:hanging="709"/>
            </w:pPr>
          </w:p>
        </w:tc>
      </w:tr>
    </w:tbl>
    <w:p w14:paraId="0C30AC09" w14:textId="77777777" w:rsidR="005F305A" w:rsidRDefault="005F305A" w:rsidP="00A05765">
      <w:pPr>
        <w:pStyle w:val="Titre2"/>
        <w:ind w:left="709" w:hanging="709"/>
      </w:pPr>
    </w:p>
    <w:p w14:paraId="0A192E5C" w14:textId="6D128F3C" w:rsidR="005F305A" w:rsidRDefault="005F305A" w:rsidP="00A05765">
      <w:pPr>
        <w:spacing w:after="160" w:line="259" w:lineRule="auto"/>
        <w:ind w:left="709" w:hanging="709"/>
        <w:rPr>
          <w:color w:val="FF0000"/>
        </w:rPr>
      </w:pPr>
      <w:r w:rsidRPr="004C304B">
        <w:rPr>
          <w:color w:val="FF0000"/>
        </w:rPr>
        <w:t>VOIR AVEC CAVAT SI CEST PAS TROP MAM</w:t>
      </w:r>
    </w:p>
    <w:p w14:paraId="66309D33" w14:textId="77777777" w:rsidR="00263716" w:rsidRDefault="00263716" w:rsidP="00263716">
      <w:pPr>
        <w:pStyle w:val="Titre2"/>
      </w:pPr>
      <w:bookmarkStart w:id="173" w:name="_Toc12958866"/>
      <w:proofErr w:type="spellStart"/>
      <w:r>
        <w:lastRenderedPageBreak/>
        <w:t>Versionning</w:t>
      </w:r>
      <w:bookmarkEnd w:id="173"/>
      <w:proofErr w:type="spellEnd"/>
    </w:p>
    <w:p w14:paraId="720B90F4" w14:textId="77777777" w:rsidR="00263716" w:rsidRDefault="00263716" w:rsidP="00263716">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263716" w14:paraId="76ED2773" w14:textId="77777777" w:rsidTr="00FD3B0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4E244" w14:textId="77777777" w:rsidR="00263716" w:rsidRDefault="00263716" w:rsidP="00FD3B0C">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292DD5" w14:textId="77777777" w:rsidR="00263716" w:rsidRDefault="00263716" w:rsidP="00FD3B0C">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D02A22" w14:textId="77777777" w:rsidR="00263716" w:rsidRDefault="00263716" w:rsidP="00FD3B0C">
            <w:pPr>
              <w:pStyle w:val="NormalWeb"/>
              <w:spacing w:before="0" w:beforeAutospacing="0" w:after="0"/>
            </w:pPr>
            <w:r>
              <w:rPr>
                <w:rFonts w:ascii="Arial" w:hAnsi="Arial" w:cs="Arial"/>
                <w:color w:val="000000"/>
                <w:sz w:val="22"/>
                <w:szCs w:val="22"/>
              </w:rPr>
              <w:t>Ajout</w:t>
            </w:r>
          </w:p>
        </w:tc>
      </w:tr>
      <w:tr w:rsidR="00263716" w14:paraId="2EB922DC" w14:textId="77777777" w:rsidTr="00FD3B0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0F6376" w14:textId="77777777" w:rsidR="00263716" w:rsidRDefault="00263716" w:rsidP="00FD3B0C">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762F0" w14:textId="77777777" w:rsidR="00263716" w:rsidRDefault="00263716" w:rsidP="00FD3B0C">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4B4618" w14:textId="77777777" w:rsidR="00263716" w:rsidRDefault="00263716" w:rsidP="00FD3B0C">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77CCB3F8" w14:textId="77777777" w:rsidR="00263716" w:rsidRDefault="00263716" w:rsidP="00FD3B0C">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032115F4" w14:textId="77777777" w:rsidR="00263716" w:rsidRDefault="00263716" w:rsidP="00FD3B0C">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2753D1A3" w14:textId="77777777" w:rsidR="00263716" w:rsidRDefault="00263716" w:rsidP="00FD3B0C">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559E2332" w14:textId="77777777" w:rsidR="00263716" w:rsidRDefault="00263716" w:rsidP="00FD3B0C"/>
        </w:tc>
      </w:tr>
      <w:tr w:rsidR="00263716" w14:paraId="0F91E64E" w14:textId="77777777" w:rsidTr="00FD3B0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B28C4" w14:textId="77777777" w:rsidR="00263716" w:rsidRDefault="00263716" w:rsidP="00FD3B0C">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7AEB0" w14:textId="77777777" w:rsidR="00263716" w:rsidRDefault="00263716" w:rsidP="00FD3B0C">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55545B" w14:textId="77777777" w:rsidR="00263716" w:rsidRDefault="00263716" w:rsidP="00FD3B0C"/>
        </w:tc>
      </w:tr>
      <w:tr w:rsidR="00263716" w14:paraId="781FFA98" w14:textId="77777777" w:rsidTr="00FD3B0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3CEE23" w14:textId="77777777" w:rsidR="00263716" w:rsidRDefault="00263716" w:rsidP="00FD3B0C">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8B093" w14:textId="77777777" w:rsidR="00263716" w:rsidRDefault="00263716" w:rsidP="00FD3B0C">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EAB49E" w14:textId="77777777" w:rsidR="00263716" w:rsidRDefault="00263716" w:rsidP="00FD3B0C"/>
        </w:tc>
      </w:tr>
      <w:tr w:rsidR="00263716" w14:paraId="053EA6E8" w14:textId="77777777" w:rsidTr="00FD3B0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DD9A51" w14:textId="77777777" w:rsidR="00263716" w:rsidRDefault="00263716" w:rsidP="00FD3B0C">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6146E" w14:textId="77777777" w:rsidR="00263716" w:rsidRDefault="00263716" w:rsidP="00FD3B0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A954F" w14:textId="77777777" w:rsidR="00263716" w:rsidRDefault="00263716" w:rsidP="00FD3B0C"/>
        </w:tc>
      </w:tr>
      <w:tr w:rsidR="00263716" w14:paraId="0A5450A7" w14:textId="77777777" w:rsidTr="00FD3B0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5D665" w14:textId="77777777" w:rsidR="00263716" w:rsidRDefault="00263716" w:rsidP="00FD3B0C">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EAF6F" w14:textId="77777777" w:rsidR="00263716" w:rsidRDefault="00263716" w:rsidP="00FD3B0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CFC34" w14:textId="77777777" w:rsidR="00263716" w:rsidRDefault="00263716" w:rsidP="00FD3B0C"/>
        </w:tc>
      </w:tr>
      <w:tr w:rsidR="00263716" w14:paraId="7331B78E" w14:textId="77777777" w:rsidTr="00FD3B0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6D083" w14:textId="77777777" w:rsidR="00263716" w:rsidRDefault="00263716" w:rsidP="00FD3B0C">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A141F" w14:textId="77777777" w:rsidR="00263716" w:rsidRDefault="00263716" w:rsidP="00FD3B0C">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2BDA2" w14:textId="77777777" w:rsidR="00263716" w:rsidRDefault="00263716" w:rsidP="00FD3B0C"/>
        </w:tc>
      </w:tr>
    </w:tbl>
    <w:p w14:paraId="555BBC45" w14:textId="77777777" w:rsidR="00263716" w:rsidRDefault="00263716" w:rsidP="00263716">
      <w:pPr>
        <w:spacing w:after="160" w:line="259" w:lineRule="auto"/>
        <w:rPr>
          <w:rFonts w:cs="Arial"/>
          <w:b/>
          <w:bCs/>
          <w:smallCaps/>
          <w:color w:val="1F4E79" w:themeColor="accent1" w:themeShade="80"/>
          <w:kern w:val="36"/>
          <w:sz w:val="28"/>
          <w:szCs w:val="28"/>
          <w:lang w:eastAsia="fr-CH"/>
        </w:rPr>
      </w:pPr>
    </w:p>
    <w:p w14:paraId="3B527C4E" w14:textId="77777777" w:rsidR="00263716" w:rsidRDefault="00263716" w:rsidP="00263716">
      <w:pPr>
        <w:spacing w:after="160" w:line="259" w:lineRule="auto"/>
        <w:rPr>
          <w:rFonts w:cs="Arial"/>
          <w:b/>
          <w:bCs/>
          <w:smallCaps/>
          <w:color w:val="1F4E79" w:themeColor="accent1" w:themeShade="80"/>
          <w:kern w:val="36"/>
          <w:sz w:val="28"/>
          <w:szCs w:val="28"/>
          <w:lang w:eastAsia="fr-CH"/>
        </w:rPr>
      </w:pPr>
      <w:r w:rsidRPr="007A0BE5">
        <w:rPr>
          <w:color w:val="FF0000"/>
        </w:rPr>
        <w:t>=&gt;&gt;&gt; nouvelle annexe ?</w:t>
      </w:r>
      <w:r>
        <w:br w:type="page"/>
      </w:r>
    </w:p>
    <w:p w14:paraId="14738353" w14:textId="3D68208B" w:rsidR="00031491" w:rsidRDefault="00031491" w:rsidP="001D2DB4">
      <w:pPr>
        <w:pStyle w:val="Titre"/>
      </w:pPr>
      <w:bookmarkStart w:id="174" w:name="_Toc12958867"/>
      <w:r>
        <w:lastRenderedPageBreak/>
        <w:t>Références documentaire</w:t>
      </w:r>
      <w:r w:rsidR="008F2820">
        <w:t>s</w:t>
      </w:r>
      <w:bookmarkEnd w:id="174"/>
    </w:p>
    <w:p w14:paraId="7D66D1A9" w14:textId="43044071" w:rsidR="00031491" w:rsidRPr="007D3AC2" w:rsidRDefault="00EC1D7F" w:rsidP="00A05765">
      <w:pPr>
        <w:pStyle w:val="western"/>
        <w:spacing w:before="0" w:beforeAutospacing="0" w:after="0" w:line="240" w:lineRule="auto"/>
        <w:ind w:left="709" w:hanging="709"/>
        <w:rPr>
          <w:lang w:val="fr-FR"/>
        </w:rPr>
      </w:pPr>
      <w:r>
        <w:rPr>
          <w:noProof/>
          <w:lang w:val="fr-FR"/>
        </w:rPr>
        <w:t xml:space="preserve"> </w:t>
      </w:r>
    </w:p>
    <w:p w14:paraId="648DCA33" w14:textId="77777777" w:rsidR="00323002" w:rsidRPr="00323002" w:rsidRDefault="001D2DB4" w:rsidP="00323002">
      <w:pPr>
        <w:widowControl w:val="0"/>
        <w:autoSpaceDE w:val="0"/>
        <w:autoSpaceDN w:val="0"/>
        <w:adjustRightInd w:val="0"/>
        <w:rPr>
          <w:lang w:val="fr-FR"/>
        </w:rPr>
      </w:pPr>
      <w:r>
        <w:fldChar w:fldCharType="begin"/>
      </w:r>
      <w:r w:rsidRPr="00323002">
        <w:rPr>
          <w:lang w:val="en-US"/>
        </w:rPr>
        <w:instrText xml:space="preserve"> ADDIN ZOTERO_BIBL {"uncited":[],"omitted":[],"custom":[]} CSL_BIBLIOGRAPHY </w:instrText>
      </w:r>
      <w:r>
        <w:fldChar w:fldCharType="separate"/>
      </w:r>
      <w:r w:rsidR="00323002" w:rsidRPr="00323002">
        <w:rPr>
          <w:lang w:val="en-US"/>
        </w:rPr>
        <w:t xml:space="preserve">Ace - Code Editor for the Web, 2019. </w:t>
      </w:r>
      <w:r w:rsidR="00323002" w:rsidRPr="00323002">
        <w:rPr>
          <w:lang w:val="fr-FR"/>
        </w:rPr>
        <w:t>[en ligne]. [Consulté le 2 juillet 2019]. Disponible à l’adresse : https://ace.c9.io/</w:t>
      </w:r>
    </w:p>
    <w:p w14:paraId="2E92FC64" w14:textId="77777777" w:rsidR="00323002" w:rsidRPr="00323002" w:rsidRDefault="00323002" w:rsidP="00323002">
      <w:pPr>
        <w:widowControl w:val="0"/>
        <w:autoSpaceDE w:val="0"/>
        <w:autoSpaceDN w:val="0"/>
        <w:adjustRightInd w:val="0"/>
        <w:rPr>
          <w:lang w:val="fr-FR"/>
        </w:rPr>
      </w:pPr>
      <w:r w:rsidRPr="00323002">
        <w:rPr>
          <w:lang w:val="fr-FR"/>
        </w:rPr>
        <w:t>Angular - Introduction to components, 2019. [en ligne]. [Consulté le 2 juillet 2019]. Disponible à l’adresse : https://angular.io/guide/architecture-components</w:t>
      </w:r>
    </w:p>
    <w:p w14:paraId="57E95774" w14:textId="77777777" w:rsidR="00323002" w:rsidRPr="00323002" w:rsidRDefault="00323002" w:rsidP="00323002">
      <w:pPr>
        <w:widowControl w:val="0"/>
        <w:autoSpaceDE w:val="0"/>
        <w:autoSpaceDN w:val="0"/>
        <w:adjustRightInd w:val="0"/>
        <w:rPr>
          <w:lang w:val="fr-FR"/>
        </w:rPr>
      </w:pPr>
      <w:r w:rsidRPr="00323002">
        <w:rPr>
          <w:lang w:val="fr-FR"/>
        </w:rPr>
        <w:t>Angular, 2019. [en ligne]. [Consulté le 2 juillet 2019]. Disponible à l’adresse : https://angular.io/</w:t>
      </w:r>
    </w:p>
    <w:p w14:paraId="2DCCCFCA" w14:textId="77777777" w:rsidR="00323002" w:rsidRPr="00323002" w:rsidRDefault="00323002" w:rsidP="00323002">
      <w:pPr>
        <w:widowControl w:val="0"/>
        <w:autoSpaceDE w:val="0"/>
        <w:autoSpaceDN w:val="0"/>
        <w:adjustRightInd w:val="0"/>
        <w:rPr>
          <w:lang w:val="en-US"/>
        </w:rPr>
      </w:pPr>
      <w:r w:rsidRPr="00323002">
        <w:rPr>
          <w:lang w:val="fr-FR"/>
        </w:rPr>
        <w:t xml:space="preserve">Codewars, 2019. </w:t>
      </w:r>
      <w:r w:rsidRPr="00323002">
        <w:rPr>
          <w:i/>
          <w:iCs/>
          <w:lang w:val="fr-FR"/>
        </w:rPr>
        <w:t>Codewars</w:t>
      </w:r>
      <w:r w:rsidRPr="00323002">
        <w:rPr>
          <w:lang w:val="fr-FR"/>
        </w:rPr>
        <w:t xml:space="preserve"> [en ligne]. [Consulté le 16 avril 2019]. </w:t>
      </w:r>
      <w:r w:rsidRPr="00323002">
        <w:rPr>
          <w:lang w:val="en-US"/>
        </w:rPr>
        <w:t xml:space="preserve">Disponible à </w:t>
      </w:r>
      <w:proofErr w:type="spellStart"/>
      <w:r w:rsidRPr="00323002">
        <w:rPr>
          <w:lang w:val="en-US"/>
        </w:rPr>
        <w:t>l’adresse</w:t>
      </w:r>
      <w:proofErr w:type="spellEnd"/>
      <w:r w:rsidRPr="00323002">
        <w:rPr>
          <w:lang w:val="en-US"/>
        </w:rPr>
        <w:t> : http://www.codewars.comCodewars is where developers achieve code mastery through challenge. Train on kata in the dojo and reach your highest potential.</w:t>
      </w:r>
    </w:p>
    <w:p w14:paraId="254C3946" w14:textId="77777777" w:rsidR="00323002" w:rsidRPr="00323002" w:rsidRDefault="00323002" w:rsidP="00323002">
      <w:pPr>
        <w:widowControl w:val="0"/>
        <w:autoSpaceDE w:val="0"/>
        <w:autoSpaceDN w:val="0"/>
        <w:adjustRightInd w:val="0"/>
        <w:rPr>
          <w:lang w:val="fr-FR"/>
        </w:rPr>
      </w:pPr>
      <w:r w:rsidRPr="00323002">
        <w:rPr>
          <w:lang w:val="fr-FR"/>
        </w:rPr>
        <w:t xml:space="preserve">CodinGame, 2019. </w:t>
      </w:r>
      <w:r w:rsidRPr="00323002">
        <w:rPr>
          <w:i/>
          <w:iCs/>
          <w:lang w:val="fr-FR"/>
        </w:rPr>
        <w:t>CodinGame</w:t>
      </w:r>
      <w:r w:rsidRPr="00323002">
        <w:rPr>
          <w:lang w:val="fr-FR"/>
        </w:rPr>
        <w:t xml:space="preserve"> [en ligne]. [Consulté le 2 avril 2019]. Disponible à l’adresse : https://www.codingame.com/CodinGame est une plate-forme de jeux et concours pour les programmeurs, où vous pouvez améliorer vos compétences avec des exercices intéressants (+ de 25 langages supportés)</w:t>
      </w:r>
    </w:p>
    <w:p w14:paraId="783DF171" w14:textId="77777777" w:rsidR="00323002" w:rsidRPr="00323002" w:rsidRDefault="00323002" w:rsidP="00323002">
      <w:pPr>
        <w:widowControl w:val="0"/>
        <w:autoSpaceDE w:val="0"/>
        <w:autoSpaceDN w:val="0"/>
        <w:adjustRightInd w:val="0"/>
        <w:rPr>
          <w:lang w:val="en-US"/>
        </w:rPr>
      </w:pPr>
      <w:r w:rsidRPr="00323002">
        <w:rPr>
          <w:lang w:val="fr-FR"/>
        </w:rPr>
        <w:t xml:space="preserve">Docker documentation - Dockerfile, 2019. </w:t>
      </w:r>
      <w:r w:rsidRPr="00323002">
        <w:rPr>
          <w:i/>
          <w:iCs/>
          <w:lang w:val="fr-FR"/>
        </w:rPr>
        <w:t>Docker Documentation</w:t>
      </w:r>
      <w:r w:rsidRPr="00323002">
        <w:rPr>
          <w:lang w:val="fr-FR"/>
        </w:rPr>
        <w:t xml:space="preserve"> [en ligne]. </w:t>
      </w:r>
      <w:r w:rsidRPr="00323002">
        <w:rPr>
          <w:lang w:val="en-US"/>
        </w:rPr>
        <w:t>[</w:t>
      </w:r>
      <w:proofErr w:type="spellStart"/>
      <w:r w:rsidRPr="00323002">
        <w:rPr>
          <w:lang w:val="en-US"/>
        </w:rPr>
        <w:t>Consulté</w:t>
      </w:r>
      <w:proofErr w:type="spellEnd"/>
      <w:r w:rsidRPr="00323002">
        <w:rPr>
          <w:lang w:val="en-US"/>
        </w:rPr>
        <w:t> le 17 </w:t>
      </w:r>
      <w:proofErr w:type="spellStart"/>
      <w:r w:rsidRPr="00323002">
        <w:rPr>
          <w:lang w:val="en-US"/>
        </w:rPr>
        <w:t>juin</w:t>
      </w:r>
      <w:proofErr w:type="spellEnd"/>
      <w:r w:rsidRPr="00323002">
        <w:rPr>
          <w:lang w:val="en-US"/>
        </w:rPr>
        <w:t xml:space="preserve"> 2019]. Disponible à </w:t>
      </w:r>
      <w:proofErr w:type="spellStart"/>
      <w:r w:rsidRPr="00323002">
        <w:rPr>
          <w:lang w:val="en-US"/>
        </w:rPr>
        <w:t>l’adresse</w:t>
      </w:r>
      <w:proofErr w:type="spellEnd"/>
      <w:r w:rsidRPr="00323002">
        <w:rPr>
          <w:lang w:val="en-US"/>
        </w:rPr>
        <w:t> : https://docs.docker.com/engine/reference/builder/Dockerfiles use a simple DSL which allows you to automate the steps you would normally manually take to create an image.</w:t>
      </w:r>
    </w:p>
    <w:p w14:paraId="7B647309" w14:textId="77777777" w:rsidR="00323002" w:rsidRPr="00323002" w:rsidRDefault="00323002" w:rsidP="00323002">
      <w:pPr>
        <w:widowControl w:val="0"/>
        <w:autoSpaceDE w:val="0"/>
        <w:autoSpaceDN w:val="0"/>
        <w:adjustRightInd w:val="0"/>
        <w:rPr>
          <w:lang w:val="fr-FR"/>
        </w:rPr>
      </w:pPr>
      <w:r w:rsidRPr="00323002">
        <w:rPr>
          <w:lang w:val="fr-FR"/>
        </w:rPr>
        <w:t>Docker Hub, 2019. [en ligne]. [Consulté le 17 juin 2019]. Disponible à l’adresse : https://hub.docker.com/</w:t>
      </w:r>
    </w:p>
    <w:p w14:paraId="579E0B31" w14:textId="77777777" w:rsidR="00323002" w:rsidRPr="00323002" w:rsidRDefault="00323002" w:rsidP="00323002">
      <w:pPr>
        <w:widowControl w:val="0"/>
        <w:autoSpaceDE w:val="0"/>
        <w:autoSpaceDN w:val="0"/>
        <w:adjustRightInd w:val="0"/>
        <w:rPr>
          <w:lang w:val="en-US"/>
        </w:rPr>
      </w:pPr>
      <w:r w:rsidRPr="00323002">
        <w:rPr>
          <w:lang w:val="fr-FR"/>
        </w:rPr>
        <w:t xml:space="preserve">Docker, 2019. </w:t>
      </w:r>
      <w:r w:rsidRPr="00323002">
        <w:rPr>
          <w:i/>
          <w:iCs/>
          <w:lang w:val="fr-FR"/>
        </w:rPr>
        <w:t>Docker</w:t>
      </w:r>
      <w:r w:rsidRPr="00323002">
        <w:rPr>
          <w:lang w:val="fr-FR"/>
        </w:rPr>
        <w:t xml:space="preserve"> [en ligne]. [Consulté le 16 juin 2019]. </w:t>
      </w:r>
      <w:r w:rsidRPr="00323002">
        <w:rPr>
          <w:lang w:val="en-US"/>
        </w:rPr>
        <w:t xml:space="preserve">Disponible à </w:t>
      </w:r>
      <w:proofErr w:type="spellStart"/>
      <w:r w:rsidRPr="00323002">
        <w:rPr>
          <w:lang w:val="en-US"/>
        </w:rPr>
        <w:t>l’adresse</w:t>
      </w:r>
      <w:proofErr w:type="spellEnd"/>
      <w:r w:rsidRPr="00323002">
        <w:rPr>
          <w:lang w:val="en-US"/>
        </w:rPr>
        <w:t> : https://www.docker.com/Build, Share, and Run Any App, Anywhere. Learn about the only enterprise-ready container platform to cost-effectively build and manage your application portfolio.</w:t>
      </w:r>
    </w:p>
    <w:p w14:paraId="6520386E" w14:textId="77777777" w:rsidR="00323002" w:rsidRPr="00323002" w:rsidRDefault="00323002" w:rsidP="00323002">
      <w:pPr>
        <w:widowControl w:val="0"/>
        <w:autoSpaceDE w:val="0"/>
        <w:autoSpaceDN w:val="0"/>
        <w:adjustRightInd w:val="0"/>
        <w:rPr>
          <w:lang w:val="fr-FR"/>
        </w:rPr>
      </w:pPr>
      <w:r w:rsidRPr="00323002">
        <w:rPr>
          <w:lang w:val="fr-FR"/>
        </w:rPr>
        <w:t xml:space="preserve">Java SE </w:t>
      </w:r>
      <w:proofErr w:type="spellStart"/>
      <w:r w:rsidRPr="00323002">
        <w:rPr>
          <w:lang w:val="fr-FR"/>
        </w:rPr>
        <w:t>Development</w:t>
      </w:r>
      <w:proofErr w:type="spellEnd"/>
      <w:r w:rsidRPr="00323002">
        <w:rPr>
          <w:lang w:val="fr-FR"/>
        </w:rPr>
        <w:t xml:space="preserve"> Kit 11, 2019. [en ligne]. [Consulté le 17 juin 2019]. Disponible à l’adresse : https://www.oracle.com/technetwork/java/javase/downloads/jdk11-downloads-5066655.html</w:t>
      </w:r>
    </w:p>
    <w:p w14:paraId="2021C7CD" w14:textId="77777777" w:rsidR="00323002" w:rsidRPr="00323002" w:rsidRDefault="00323002" w:rsidP="00323002">
      <w:pPr>
        <w:widowControl w:val="0"/>
        <w:autoSpaceDE w:val="0"/>
        <w:autoSpaceDN w:val="0"/>
        <w:adjustRightInd w:val="0"/>
        <w:rPr>
          <w:lang w:val="en-US"/>
        </w:rPr>
      </w:pPr>
      <w:r w:rsidRPr="00323002">
        <w:rPr>
          <w:lang w:val="fr-FR"/>
        </w:rPr>
        <w:t xml:space="preserve">Javalin, 2019. </w:t>
      </w:r>
      <w:r w:rsidRPr="00323002">
        <w:rPr>
          <w:i/>
          <w:iCs/>
          <w:lang w:val="fr-FR"/>
        </w:rPr>
        <w:t>Javalin</w:t>
      </w:r>
      <w:r w:rsidRPr="00323002">
        <w:rPr>
          <w:lang w:val="fr-FR"/>
        </w:rPr>
        <w:t xml:space="preserve"> [en ligne]. [Consulté le 17 avril 2019]. </w:t>
      </w:r>
      <w:r w:rsidRPr="00323002">
        <w:rPr>
          <w:lang w:val="en-US"/>
        </w:rPr>
        <w:t xml:space="preserve">Disponible à </w:t>
      </w:r>
      <w:proofErr w:type="spellStart"/>
      <w:r w:rsidRPr="00323002">
        <w:rPr>
          <w:lang w:val="en-US"/>
        </w:rPr>
        <w:t>l’adresse</w:t>
      </w:r>
      <w:proofErr w:type="spellEnd"/>
      <w:r w:rsidRPr="00323002">
        <w:rPr>
          <w:lang w:val="en-US"/>
        </w:rPr>
        <w:t> : https://javalin.ioJavalin - A lightweight Java and Kotlin web framework. Create REST APIs in Java or Kotlin easily.</w:t>
      </w:r>
    </w:p>
    <w:p w14:paraId="4AFAD645" w14:textId="77777777" w:rsidR="00323002" w:rsidRPr="00323002" w:rsidRDefault="00323002" w:rsidP="00323002">
      <w:pPr>
        <w:widowControl w:val="0"/>
        <w:autoSpaceDE w:val="0"/>
        <w:autoSpaceDN w:val="0"/>
        <w:adjustRightInd w:val="0"/>
        <w:rPr>
          <w:lang w:val="en-US"/>
        </w:rPr>
      </w:pPr>
      <w:proofErr w:type="spellStart"/>
      <w:r w:rsidRPr="00323002">
        <w:rPr>
          <w:lang w:val="en-US"/>
        </w:rPr>
        <w:t>JDoodle</w:t>
      </w:r>
      <w:proofErr w:type="spellEnd"/>
      <w:r w:rsidRPr="00323002">
        <w:rPr>
          <w:lang w:val="en-US"/>
        </w:rPr>
        <w:t xml:space="preserve"> - free Online Compiler, Editor for Java, C/C++, </w:t>
      </w:r>
      <w:proofErr w:type="spellStart"/>
      <w:r w:rsidRPr="00323002">
        <w:rPr>
          <w:lang w:val="en-US"/>
        </w:rPr>
        <w:t>etc</w:t>
      </w:r>
      <w:proofErr w:type="spellEnd"/>
      <w:r w:rsidRPr="00323002">
        <w:rPr>
          <w:lang w:val="en-US"/>
        </w:rPr>
        <w:t>, 2019. [</w:t>
      </w:r>
      <w:proofErr w:type="spellStart"/>
      <w:r w:rsidRPr="00323002">
        <w:rPr>
          <w:lang w:val="en-US"/>
        </w:rPr>
        <w:t>en</w:t>
      </w:r>
      <w:proofErr w:type="spellEnd"/>
      <w:r w:rsidRPr="00323002">
        <w:rPr>
          <w:lang w:val="en-US"/>
        </w:rPr>
        <w:t> </w:t>
      </w:r>
      <w:proofErr w:type="spellStart"/>
      <w:r w:rsidRPr="00323002">
        <w:rPr>
          <w:lang w:val="en-US"/>
        </w:rPr>
        <w:t>ligne</w:t>
      </w:r>
      <w:proofErr w:type="spellEnd"/>
      <w:r w:rsidRPr="00323002">
        <w:rPr>
          <w:lang w:val="en-US"/>
        </w:rPr>
        <w:t>]. [</w:t>
      </w:r>
      <w:proofErr w:type="spellStart"/>
      <w:r w:rsidRPr="00323002">
        <w:rPr>
          <w:lang w:val="en-US"/>
        </w:rPr>
        <w:t>Consulté</w:t>
      </w:r>
      <w:proofErr w:type="spellEnd"/>
      <w:r w:rsidRPr="00323002">
        <w:rPr>
          <w:lang w:val="en-US"/>
        </w:rPr>
        <w:t> le 16 </w:t>
      </w:r>
      <w:proofErr w:type="spellStart"/>
      <w:r w:rsidRPr="00323002">
        <w:rPr>
          <w:lang w:val="en-US"/>
        </w:rPr>
        <w:t>juin</w:t>
      </w:r>
      <w:proofErr w:type="spellEnd"/>
      <w:r w:rsidRPr="00323002">
        <w:rPr>
          <w:lang w:val="en-US"/>
        </w:rPr>
        <w:t xml:space="preserve"> 2019]. Disponible à </w:t>
      </w:r>
      <w:proofErr w:type="spellStart"/>
      <w:r w:rsidRPr="00323002">
        <w:rPr>
          <w:lang w:val="en-US"/>
        </w:rPr>
        <w:t>l’adresse</w:t>
      </w:r>
      <w:proofErr w:type="spellEnd"/>
      <w:r w:rsidRPr="00323002">
        <w:rPr>
          <w:lang w:val="en-US"/>
        </w:rPr>
        <w:t> : https://www.jdoodle.comJDoodle is a free Online  Compiler, Editor, IDE  for Java, C, C++, PHP, Perl, Python, Ruby and many more.  you can run your programs on the fly online and you can save and share them with others. Quick and Easy way to compile and run programs online.</w:t>
      </w:r>
    </w:p>
    <w:p w14:paraId="13FAE3E5" w14:textId="77777777" w:rsidR="00323002" w:rsidRPr="00323002" w:rsidRDefault="00323002" w:rsidP="00323002">
      <w:pPr>
        <w:widowControl w:val="0"/>
        <w:autoSpaceDE w:val="0"/>
        <w:autoSpaceDN w:val="0"/>
        <w:adjustRightInd w:val="0"/>
        <w:rPr>
          <w:lang w:val="fr-FR"/>
        </w:rPr>
      </w:pPr>
      <w:r w:rsidRPr="00323002">
        <w:rPr>
          <w:lang w:val="en-US"/>
        </w:rPr>
        <w:t xml:space="preserve">JSON Web Tokens - jwt.io, 2019. </w:t>
      </w:r>
      <w:r w:rsidRPr="00323002">
        <w:rPr>
          <w:lang w:val="fr-FR"/>
        </w:rPr>
        <w:t>[en ligne]. [Consulté le 15 juin 2019]. Disponible à l’adresse : https://jwt.io/</w:t>
      </w:r>
    </w:p>
    <w:p w14:paraId="1B057EF7" w14:textId="77777777" w:rsidR="00323002" w:rsidRPr="00323002" w:rsidRDefault="00323002" w:rsidP="00323002">
      <w:pPr>
        <w:widowControl w:val="0"/>
        <w:autoSpaceDE w:val="0"/>
        <w:autoSpaceDN w:val="0"/>
        <w:adjustRightInd w:val="0"/>
        <w:rPr>
          <w:lang w:val="fr-FR"/>
        </w:rPr>
      </w:pPr>
      <w:r w:rsidRPr="00323002">
        <w:rPr>
          <w:lang w:val="fr-FR"/>
        </w:rPr>
        <w:t xml:space="preserve">Lexique des arts martiaux, 2019. </w:t>
      </w:r>
      <w:r w:rsidRPr="00323002">
        <w:rPr>
          <w:i/>
          <w:iCs/>
          <w:lang w:val="fr-FR"/>
        </w:rPr>
        <w:t>Saintes Karaté Club</w:t>
      </w:r>
      <w:r w:rsidRPr="00323002">
        <w:rPr>
          <w:lang w:val="fr-FR"/>
        </w:rPr>
        <w:t xml:space="preserve"> [en ligne]. [Consulté le 28 mai 2019]. Disponible à l’adresse : http://www.sainteskarateclub.com/non-categorise/lexique-des-arts-martiaux.html</w:t>
      </w:r>
    </w:p>
    <w:p w14:paraId="3CE49B1A" w14:textId="77777777" w:rsidR="00323002" w:rsidRPr="00323002" w:rsidRDefault="00323002" w:rsidP="00323002">
      <w:pPr>
        <w:widowControl w:val="0"/>
        <w:autoSpaceDE w:val="0"/>
        <w:autoSpaceDN w:val="0"/>
        <w:adjustRightInd w:val="0"/>
        <w:rPr>
          <w:lang w:val="fr-FR"/>
        </w:rPr>
      </w:pPr>
      <w:r w:rsidRPr="00323002">
        <w:rPr>
          <w:lang w:val="fr-FR"/>
        </w:rPr>
        <w:t xml:space="preserve">MongoDB </w:t>
      </w:r>
      <w:proofErr w:type="spellStart"/>
      <w:r w:rsidRPr="00323002">
        <w:rPr>
          <w:lang w:val="fr-FR"/>
        </w:rPr>
        <w:t>Manual</w:t>
      </w:r>
      <w:proofErr w:type="spellEnd"/>
      <w:r w:rsidRPr="00323002">
        <w:rPr>
          <w:lang w:val="fr-FR"/>
        </w:rPr>
        <w:t xml:space="preserve">, 2019. </w:t>
      </w:r>
      <w:r w:rsidRPr="00323002">
        <w:rPr>
          <w:i/>
          <w:iCs/>
          <w:lang w:val="fr-FR"/>
        </w:rPr>
        <w:t>https://github.com/mongodb/docs/blob/v4.0/source/reference/sql-comparison.txt</w:t>
      </w:r>
      <w:r w:rsidRPr="00323002">
        <w:rPr>
          <w:lang w:val="fr-FR"/>
        </w:rPr>
        <w:t xml:space="preserve"> [en ligne]. [Consulté le 2 juillet 2019]. Disponible à l’adresse : https://docs.mongodb.com/manual/reference/sql-comparison</w:t>
      </w:r>
    </w:p>
    <w:p w14:paraId="291F1854" w14:textId="77777777" w:rsidR="00323002" w:rsidRPr="00323002" w:rsidRDefault="00323002" w:rsidP="00323002">
      <w:pPr>
        <w:widowControl w:val="0"/>
        <w:autoSpaceDE w:val="0"/>
        <w:autoSpaceDN w:val="0"/>
        <w:adjustRightInd w:val="0"/>
        <w:rPr>
          <w:lang w:val="fr-FR"/>
        </w:rPr>
      </w:pPr>
      <w:r w:rsidRPr="00323002">
        <w:rPr>
          <w:lang w:val="fr-FR"/>
        </w:rPr>
        <w:t>MongoDB, 2019. [en ligne]. [Consulté le 2 juillet 2019]. Disponible à l’adresse : https://www.mongodb.com/fr</w:t>
      </w:r>
    </w:p>
    <w:p w14:paraId="28F506DD" w14:textId="77777777" w:rsidR="00323002" w:rsidRPr="00323002" w:rsidRDefault="00323002" w:rsidP="00323002">
      <w:pPr>
        <w:widowControl w:val="0"/>
        <w:autoSpaceDE w:val="0"/>
        <w:autoSpaceDN w:val="0"/>
        <w:adjustRightInd w:val="0"/>
        <w:rPr>
          <w:lang w:val="fr-FR"/>
        </w:rPr>
      </w:pPr>
      <w:r w:rsidRPr="00323002">
        <w:rPr>
          <w:lang w:val="en-US"/>
        </w:rPr>
        <w:t xml:space="preserve">PRITCHARD, Adam, 2019. </w:t>
      </w:r>
      <w:r w:rsidRPr="00323002">
        <w:rPr>
          <w:i/>
          <w:iCs/>
          <w:lang w:val="en-US"/>
        </w:rPr>
        <w:t>Markdown cheat sheet</w:t>
      </w:r>
      <w:r w:rsidRPr="00323002">
        <w:rPr>
          <w:lang w:val="en-US"/>
        </w:rPr>
        <w:t xml:space="preserve"> [</w:t>
      </w:r>
      <w:proofErr w:type="spellStart"/>
      <w:r w:rsidRPr="00323002">
        <w:rPr>
          <w:lang w:val="en-US"/>
        </w:rPr>
        <w:t>en</w:t>
      </w:r>
      <w:proofErr w:type="spellEnd"/>
      <w:r w:rsidRPr="00323002">
        <w:rPr>
          <w:lang w:val="en-US"/>
        </w:rPr>
        <w:t> </w:t>
      </w:r>
      <w:proofErr w:type="spellStart"/>
      <w:r w:rsidRPr="00323002">
        <w:rPr>
          <w:lang w:val="en-US"/>
        </w:rPr>
        <w:t>ligne</w:t>
      </w:r>
      <w:proofErr w:type="spellEnd"/>
      <w:r w:rsidRPr="00323002">
        <w:rPr>
          <w:lang w:val="en-US"/>
        </w:rPr>
        <w:t xml:space="preserve">]. </w:t>
      </w:r>
      <w:r w:rsidRPr="00323002">
        <w:rPr>
          <w:lang w:val="fr-FR"/>
        </w:rPr>
        <w:t>JavaScript. [Consulté le 27 juin 2019]. Disponible à l’adresse : https://github.com/adam-p/markdown-</w:t>
      </w:r>
      <w:r w:rsidRPr="00323002">
        <w:rPr>
          <w:lang w:val="fr-FR"/>
        </w:rPr>
        <w:lastRenderedPageBreak/>
        <w:t>here</w:t>
      </w:r>
    </w:p>
    <w:p w14:paraId="5B15168A" w14:textId="77777777" w:rsidR="00323002" w:rsidRPr="00323002" w:rsidRDefault="00323002" w:rsidP="00323002">
      <w:pPr>
        <w:widowControl w:val="0"/>
        <w:autoSpaceDE w:val="0"/>
        <w:autoSpaceDN w:val="0"/>
        <w:adjustRightInd w:val="0"/>
        <w:rPr>
          <w:lang w:val="en-US"/>
        </w:rPr>
      </w:pPr>
      <w:r w:rsidRPr="00323002">
        <w:rPr>
          <w:lang w:val="fr-FR"/>
        </w:rPr>
        <w:t xml:space="preserve">REST API, 2019. </w:t>
      </w:r>
      <w:r w:rsidRPr="00323002">
        <w:rPr>
          <w:i/>
          <w:iCs/>
          <w:lang w:val="fr-FR"/>
        </w:rPr>
        <w:t>BBVAOpen4U</w:t>
      </w:r>
      <w:r w:rsidRPr="00323002">
        <w:rPr>
          <w:lang w:val="fr-FR"/>
        </w:rPr>
        <w:t xml:space="preserve"> [en ligne]. [Consulté le 27 juin 2019]. Disponible à l’adresse : https://bbvaopen4u.com/en/actualidad/rest-api-what-it-and-what-are-its-advantages-project-developmentREST </w:t>
      </w:r>
      <w:proofErr w:type="spellStart"/>
      <w:r w:rsidRPr="00323002">
        <w:rPr>
          <w:lang w:val="fr-FR"/>
        </w:rPr>
        <w:t>completely</w:t>
      </w:r>
      <w:proofErr w:type="spellEnd"/>
      <w:r w:rsidRPr="00323002">
        <w:rPr>
          <w:lang w:val="fr-FR"/>
        </w:rPr>
        <w:t xml:space="preserve"> </w:t>
      </w:r>
      <w:proofErr w:type="spellStart"/>
      <w:r w:rsidRPr="00323002">
        <w:rPr>
          <w:lang w:val="fr-FR"/>
        </w:rPr>
        <w:t>changed</w:t>
      </w:r>
      <w:proofErr w:type="spellEnd"/>
      <w:r w:rsidRPr="00323002">
        <w:rPr>
          <w:lang w:val="fr-FR"/>
        </w:rPr>
        <w:t xml:space="preserve"> software engineering </w:t>
      </w:r>
      <w:proofErr w:type="spellStart"/>
      <w:r w:rsidRPr="00323002">
        <w:rPr>
          <w:lang w:val="fr-FR"/>
        </w:rPr>
        <w:t>after</w:t>
      </w:r>
      <w:proofErr w:type="spellEnd"/>
      <w:r w:rsidRPr="00323002">
        <w:rPr>
          <w:lang w:val="fr-FR"/>
        </w:rPr>
        <w:t xml:space="preserve"> 2000. </w:t>
      </w:r>
      <w:r w:rsidRPr="00323002">
        <w:rPr>
          <w:lang w:val="en-US"/>
        </w:rPr>
        <w:t>This new approach to developing web projects and services was defined by Roy Fielding, father of the HTTP specification and one of the leading</w:t>
      </w:r>
    </w:p>
    <w:p w14:paraId="530E8632" w14:textId="77777777" w:rsidR="00323002" w:rsidRPr="00323002" w:rsidRDefault="00323002" w:rsidP="00323002">
      <w:pPr>
        <w:widowControl w:val="0"/>
        <w:autoSpaceDE w:val="0"/>
        <w:autoSpaceDN w:val="0"/>
        <w:adjustRightInd w:val="0"/>
        <w:rPr>
          <w:lang w:val="fr-FR"/>
        </w:rPr>
      </w:pPr>
      <w:proofErr w:type="spellStart"/>
      <w:r w:rsidRPr="00323002">
        <w:rPr>
          <w:lang w:val="fr-FR"/>
        </w:rPr>
        <w:t>Scalability</w:t>
      </w:r>
      <w:proofErr w:type="spellEnd"/>
      <w:r w:rsidRPr="00323002">
        <w:rPr>
          <w:lang w:val="fr-FR"/>
        </w:rPr>
        <w:t xml:space="preserve">, 2018. </w:t>
      </w:r>
      <w:r w:rsidRPr="00323002">
        <w:rPr>
          <w:i/>
          <w:iCs/>
          <w:lang w:val="fr-FR"/>
        </w:rPr>
        <w:t>Wikipédia</w:t>
      </w:r>
      <w:r w:rsidRPr="00323002">
        <w:rPr>
          <w:lang w:val="fr-FR"/>
        </w:rPr>
        <w:t xml:space="preserve"> [en ligne]. [Consulté le 15 juin 2019]. Disponible à l’adresse : https://fr.wikipedia.org/w/index.php?title=Scalability&amp;oldid=154430879Page Version ID: 154430879</w:t>
      </w:r>
    </w:p>
    <w:p w14:paraId="6F3F12BD" w14:textId="77777777" w:rsidR="00323002" w:rsidRPr="00323002" w:rsidRDefault="00323002" w:rsidP="00323002">
      <w:pPr>
        <w:widowControl w:val="0"/>
        <w:autoSpaceDE w:val="0"/>
        <w:autoSpaceDN w:val="0"/>
        <w:adjustRightInd w:val="0"/>
        <w:rPr>
          <w:lang w:val="fr-FR"/>
        </w:rPr>
      </w:pPr>
      <w:r w:rsidRPr="00323002">
        <w:rPr>
          <w:lang w:val="fr-FR"/>
        </w:rPr>
        <w:t xml:space="preserve">Use volumes, 2019. </w:t>
      </w:r>
      <w:r w:rsidRPr="00323002">
        <w:rPr>
          <w:i/>
          <w:iCs/>
          <w:lang w:val="fr-FR"/>
        </w:rPr>
        <w:t>Docker Documentation</w:t>
      </w:r>
      <w:r w:rsidRPr="00323002">
        <w:rPr>
          <w:lang w:val="fr-FR"/>
        </w:rPr>
        <w:t xml:space="preserve"> [en ligne]. [Consulté le 16 juin 2019]. Disponible à l’adresse : https://docs.docker.com/storage/volumes/Using volumes</w:t>
      </w:r>
    </w:p>
    <w:p w14:paraId="61BED00C" w14:textId="77777777" w:rsidR="00323002" w:rsidRPr="00323002" w:rsidRDefault="00323002" w:rsidP="00323002">
      <w:pPr>
        <w:widowControl w:val="0"/>
        <w:autoSpaceDE w:val="0"/>
        <w:autoSpaceDN w:val="0"/>
        <w:adjustRightInd w:val="0"/>
        <w:rPr>
          <w:lang w:val="fr-FR"/>
        </w:rPr>
      </w:pPr>
      <w:proofErr w:type="spellStart"/>
      <w:r w:rsidRPr="00323002">
        <w:rPr>
          <w:lang w:val="fr-FR"/>
        </w:rPr>
        <w:t>What</w:t>
      </w:r>
      <w:proofErr w:type="spellEnd"/>
      <w:r w:rsidRPr="00323002">
        <w:rPr>
          <w:lang w:val="fr-FR"/>
        </w:rPr>
        <w:t xml:space="preserve"> </w:t>
      </w:r>
      <w:proofErr w:type="spellStart"/>
      <w:r w:rsidRPr="00323002">
        <w:rPr>
          <w:lang w:val="fr-FR"/>
        </w:rPr>
        <w:t>is</w:t>
      </w:r>
      <w:proofErr w:type="spellEnd"/>
      <w:r w:rsidRPr="00323002">
        <w:rPr>
          <w:lang w:val="fr-FR"/>
        </w:rPr>
        <w:t xml:space="preserve"> </w:t>
      </w:r>
      <w:proofErr w:type="spellStart"/>
      <w:r w:rsidRPr="00323002">
        <w:rPr>
          <w:lang w:val="fr-FR"/>
        </w:rPr>
        <w:t>Scrum</w:t>
      </w:r>
      <w:proofErr w:type="spellEnd"/>
      <w:r w:rsidRPr="00323002">
        <w:rPr>
          <w:lang w:val="fr-FR"/>
        </w:rPr>
        <w:t>?, 2019. [en ligne]. [Consulté le 25 juin 2019]. Disponible à l’adresse : https://www.scrum.org/resources/what-is-scrum?gclid=Cj0KCQjwjMfoBRDDARIsAMUjNZrZpM7KCVWdkOyvIabOJlAJW-DgA3nSEBDmSBRqV3npwMOvIvjoo3waAlT7EALw_wcB</w:t>
      </w:r>
    </w:p>
    <w:p w14:paraId="6C864790" w14:textId="40B7BC41" w:rsidR="00031491" w:rsidRDefault="001D2DB4" w:rsidP="00B977EA">
      <w:pPr>
        <w:pStyle w:val="western"/>
        <w:spacing w:before="0" w:beforeAutospacing="0" w:after="0" w:line="240" w:lineRule="auto"/>
      </w:pPr>
      <w:r>
        <w:fldChar w:fldCharType="end"/>
      </w:r>
    </w:p>
    <w:sectPr w:rsidR="00031491" w:rsidSect="00DE615E">
      <w:headerReference w:type="default" r:id="rId71"/>
      <w:footerReference w:type="default" r:id="rId7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26D119" w14:textId="77777777" w:rsidR="007A0367" w:rsidRDefault="007A0367" w:rsidP="004175DC">
      <w:r>
        <w:separator/>
      </w:r>
    </w:p>
  </w:endnote>
  <w:endnote w:type="continuationSeparator" w:id="0">
    <w:p w14:paraId="603BA6AF" w14:textId="77777777" w:rsidR="007A0367" w:rsidRDefault="007A0367"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Menlo">
    <w:altName w:val="DejaVu Sans Mon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E156C" w14:textId="77777777" w:rsidR="00BA1D60" w:rsidRPr="00D169B6" w:rsidRDefault="00BA1D60"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8681C3" w14:textId="77777777" w:rsidR="007A0367" w:rsidRDefault="007A0367" w:rsidP="004175DC">
      <w:r>
        <w:separator/>
      </w:r>
    </w:p>
  </w:footnote>
  <w:footnote w:type="continuationSeparator" w:id="0">
    <w:p w14:paraId="2458535C" w14:textId="77777777" w:rsidR="007A0367" w:rsidRDefault="007A0367" w:rsidP="004175DC">
      <w:r>
        <w:continuationSeparator/>
      </w:r>
    </w:p>
  </w:footnote>
  <w:footnote w:id="1">
    <w:p w14:paraId="47CE1169" w14:textId="1219EA0F" w:rsidR="00BA1D60" w:rsidRDefault="00BA1D60">
      <w:pPr>
        <w:pStyle w:val="Notedebasdepage"/>
      </w:pPr>
      <w:r w:rsidRPr="00417B95">
        <w:rPr>
          <w:rStyle w:val="Appelnotedebasdep"/>
        </w:rPr>
        <w:footnoteRef/>
      </w:r>
      <w:r>
        <w:t xml:space="preserve"> Le champ « level » est évoqué dans le chapitre </w:t>
      </w:r>
      <w:r w:rsidR="00436394">
        <w:t>3</w:t>
      </w:r>
      <w:r>
        <w:t xml:space="preserve"> dans la partie « </w:t>
      </w:r>
      <w:r>
        <w:rPr>
          <w:noProof/>
        </w:rPr>
        <w:t>Gestion des ressources et privilèg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BA1D60" w:rsidRDefault="00BA1D60"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BA1D60" w:rsidRDefault="00BA1D60"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BA1D60" w:rsidRPr="001F2CCA" w:rsidRDefault="00BA1D60"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8872531"/>
    <w:multiLevelType w:val="multilevel"/>
    <w:tmpl w:val="93D6F0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tabs>
          <w:tab w:val="num" w:pos="3600"/>
        </w:tabs>
        <w:ind w:left="3600" w:hanging="360"/>
      </w:pPr>
      <w:rPr>
        <w:rFonts w:ascii="Times New Roman" w:eastAsia="Times New Roman" w:hAnsi="Times New Roman" w:cs="Times New Roman"/>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4C5196"/>
    <w:multiLevelType w:val="hybridMultilevel"/>
    <w:tmpl w:val="5E26336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10"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1"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521D6E"/>
    <w:multiLevelType w:val="hybridMultilevel"/>
    <w:tmpl w:val="76BC8C72"/>
    <w:lvl w:ilvl="0" w:tplc="05025E1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9" w15:restartNumberingAfterBreak="0">
    <w:nsid w:val="419B14A8"/>
    <w:multiLevelType w:val="hybridMultilevel"/>
    <w:tmpl w:val="3C48141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C10C46"/>
    <w:multiLevelType w:val="hybridMultilevel"/>
    <w:tmpl w:val="A0184288"/>
    <w:lvl w:ilvl="0" w:tplc="A588CB70">
      <w:start w:val="1"/>
      <w:numFmt w:val="decimal"/>
      <w:lvlText w:val="%1."/>
      <w:lvlJc w:val="left"/>
      <w:pPr>
        <w:ind w:left="1428" w:hanging="360"/>
      </w:pPr>
      <w:rPr>
        <w:rFonts w:ascii="Times New Roman" w:eastAsia="Times New Roman" w:hAnsi="Times New Roman" w:cs="Times New Roman"/>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3"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24" w15:restartNumberingAfterBreak="0">
    <w:nsid w:val="4D271797"/>
    <w:multiLevelType w:val="hybridMultilevel"/>
    <w:tmpl w:val="48B6D69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4F467A43"/>
    <w:multiLevelType w:val="hybridMultilevel"/>
    <w:tmpl w:val="C126558A"/>
    <w:lvl w:ilvl="0" w:tplc="C7A497D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7"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5B2588A"/>
    <w:multiLevelType w:val="hybridMultilevel"/>
    <w:tmpl w:val="EFF06C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56A40718"/>
    <w:multiLevelType w:val="hybridMultilevel"/>
    <w:tmpl w:val="C2D05D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5BE824E3"/>
    <w:multiLevelType w:val="hybridMultilevel"/>
    <w:tmpl w:val="B784B68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32"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33"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34"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7656777"/>
    <w:multiLevelType w:val="hybridMultilevel"/>
    <w:tmpl w:val="4310148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6ABB56DA"/>
    <w:multiLevelType w:val="hybridMultilevel"/>
    <w:tmpl w:val="FFAE426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7"/>
  </w:num>
  <w:num w:numId="2">
    <w:abstractNumId w:val="23"/>
  </w:num>
  <w:num w:numId="3">
    <w:abstractNumId w:val="26"/>
  </w:num>
  <w:num w:numId="4">
    <w:abstractNumId w:val="18"/>
  </w:num>
  <w:num w:numId="5">
    <w:abstractNumId w:val="33"/>
  </w:num>
  <w:num w:numId="6">
    <w:abstractNumId w:val="6"/>
  </w:num>
  <w:num w:numId="7">
    <w:abstractNumId w:val="34"/>
  </w:num>
  <w:num w:numId="8">
    <w:abstractNumId w:val="27"/>
  </w:num>
  <w:num w:numId="9">
    <w:abstractNumId w:val="16"/>
  </w:num>
  <w:num w:numId="10">
    <w:abstractNumId w:val="20"/>
  </w:num>
  <w:num w:numId="11">
    <w:abstractNumId w:val="39"/>
  </w:num>
  <w:num w:numId="12">
    <w:abstractNumId w:val="11"/>
  </w:num>
  <w:num w:numId="13">
    <w:abstractNumId w:val="28"/>
  </w:num>
  <w:num w:numId="14">
    <w:abstractNumId w:val="14"/>
  </w:num>
  <w:num w:numId="15">
    <w:abstractNumId w:val="38"/>
  </w:num>
  <w:num w:numId="16">
    <w:abstractNumId w:val="3"/>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21"/>
  </w:num>
  <w:num w:numId="21">
    <w:abstractNumId w:val="13"/>
  </w:num>
  <w:num w:numId="22">
    <w:abstractNumId w:val="13"/>
    <w:lvlOverride w:ilvl="1">
      <w:lvl w:ilvl="1">
        <w:numFmt w:val="bullet"/>
        <w:lvlText w:val=""/>
        <w:lvlJc w:val="left"/>
        <w:pPr>
          <w:tabs>
            <w:tab w:val="num" w:pos="1440"/>
          </w:tabs>
          <w:ind w:left="1440" w:hanging="360"/>
        </w:pPr>
        <w:rPr>
          <w:rFonts w:ascii="Symbol" w:hAnsi="Symbol" w:hint="default"/>
          <w:sz w:val="20"/>
        </w:rPr>
      </w:lvl>
    </w:lvlOverride>
  </w:num>
  <w:num w:numId="23">
    <w:abstractNumId w:val="13"/>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2"/>
  </w:num>
  <w:num w:numId="26">
    <w:abstractNumId w:val="32"/>
  </w:num>
  <w:num w:numId="27">
    <w:abstractNumId w:val="7"/>
  </w:num>
  <w:num w:numId="28">
    <w:abstractNumId w:val="2"/>
  </w:num>
  <w:num w:numId="29">
    <w:abstractNumId w:val="36"/>
  </w:num>
  <w:num w:numId="30">
    <w:abstractNumId w:val="4"/>
  </w:num>
  <w:num w:numId="31">
    <w:abstractNumId w:val="10"/>
  </w:num>
  <w:num w:numId="32">
    <w:abstractNumId w:val="1"/>
  </w:num>
  <w:num w:numId="33">
    <w:abstractNumId w:val="30"/>
  </w:num>
  <w:num w:numId="34">
    <w:abstractNumId w:val="29"/>
  </w:num>
  <w:num w:numId="35">
    <w:abstractNumId w:val="19"/>
  </w:num>
  <w:num w:numId="36">
    <w:abstractNumId w:val="24"/>
  </w:num>
  <w:num w:numId="37">
    <w:abstractNumId w:val="22"/>
  </w:num>
  <w:num w:numId="38">
    <w:abstractNumId w:val="15"/>
  </w:num>
  <w:num w:numId="39">
    <w:abstractNumId w:val="25"/>
  </w:num>
  <w:num w:numId="40">
    <w:abstractNumId w:val="31"/>
  </w:num>
  <w:num w:numId="41">
    <w:abstractNumId w:val="37"/>
  </w:num>
  <w:num w:numId="42">
    <w:abstractNumId w:val="35"/>
  </w:num>
  <w:num w:numId="43">
    <w:abstractNumId w:val="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103E7"/>
    <w:rsid w:val="00015DE6"/>
    <w:rsid w:val="00020D64"/>
    <w:rsid w:val="000213AD"/>
    <w:rsid w:val="000246F6"/>
    <w:rsid w:val="00031491"/>
    <w:rsid w:val="000314E6"/>
    <w:rsid w:val="00032414"/>
    <w:rsid w:val="000347B7"/>
    <w:rsid w:val="000409A3"/>
    <w:rsid w:val="0004336D"/>
    <w:rsid w:val="000627C1"/>
    <w:rsid w:val="00067106"/>
    <w:rsid w:val="000762EB"/>
    <w:rsid w:val="00081EDE"/>
    <w:rsid w:val="00083324"/>
    <w:rsid w:val="000928CC"/>
    <w:rsid w:val="00095406"/>
    <w:rsid w:val="00095DE4"/>
    <w:rsid w:val="000A2253"/>
    <w:rsid w:val="000A63F8"/>
    <w:rsid w:val="000D02E7"/>
    <w:rsid w:val="000D10F4"/>
    <w:rsid w:val="000D6541"/>
    <w:rsid w:val="000E41E6"/>
    <w:rsid w:val="000E5D08"/>
    <w:rsid w:val="001143A6"/>
    <w:rsid w:val="001225CC"/>
    <w:rsid w:val="00122E78"/>
    <w:rsid w:val="001263D5"/>
    <w:rsid w:val="001265AB"/>
    <w:rsid w:val="0012770C"/>
    <w:rsid w:val="001279D6"/>
    <w:rsid w:val="00132BCD"/>
    <w:rsid w:val="00132C0C"/>
    <w:rsid w:val="0013510A"/>
    <w:rsid w:val="00143234"/>
    <w:rsid w:val="00145988"/>
    <w:rsid w:val="00152A15"/>
    <w:rsid w:val="00156A0A"/>
    <w:rsid w:val="00160097"/>
    <w:rsid w:val="001602F9"/>
    <w:rsid w:val="00166751"/>
    <w:rsid w:val="00171D97"/>
    <w:rsid w:val="00172677"/>
    <w:rsid w:val="001854DC"/>
    <w:rsid w:val="001862B3"/>
    <w:rsid w:val="001862BC"/>
    <w:rsid w:val="00193603"/>
    <w:rsid w:val="001946DB"/>
    <w:rsid w:val="001A4415"/>
    <w:rsid w:val="001C0F61"/>
    <w:rsid w:val="001C2B50"/>
    <w:rsid w:val="001C490E"/>
    <w:rsid w:val="001D2DB4"/>
    <w:rsid w:val="001D6900"/>
    <w:rsid w:val="001D6E74"/>
    <w:rsid w:val="001E6375"/>
    <w:rsid w:val="001F2CCA"/>
    <w:rsid w:val="0020008D"/>
    <w:rsid w:val="002050C6"/>
    <w:rsid w:val="00206056"/>
    <w:rsid w:val="00216EED"/>
    <w:rsid w:val="00231D83"/>
    <w:rsid w:val="002340E8"/>
    <w:rsid w:val="002352B6"/>
    <w:rsid w:val="002360FB"/>
    <w:rsid w:val="002375B1"/>
    <w:rsid w:val="00242DE2"/>
    <w:rsid w:val="00246172"/>
    <w:rsid w:val="002501DD"/>
    <w:rsid w:val="0025193F"/>
    <w:rsid w:val="00257413"/>
    <w:rsid w:val="00260886"/>
    <w:rsid w:val="00261A98"/>
    <w:rsid w:val="002622D9"/>
    <w:rsid w:val="002635F7"/>
    <w:rsid w:val="00263716"/>
    <w:rsid w:val="0027189F"/>
    <w:rsid w:val="00272B70"/>
    <w:rsid w:val="00277EEA"/>
    <w:rsid w:val="00277FE3"/>
    <w:rsid w:val="0029103D"/>
    <w:rsid w:val="002931E4"/>
    <w:rsid w:val="002947F3"/>
    <w:rsid w:val="00294BD7"/>
    <w:rsid w:val="002A5D67"/>
    <w:rsid w:val="002B096C"/>
    <w:rsid w:val="002B57C6"/>
    <w:rsid w:val="002D26AA"/>
    <w:rsid w:val="002D7224"/>
    <w:rsid w:val="002E0244"/>
    <w:rsid w:val="002E1A0A"/>
    <w:rsid w:val="002E1E4F"/>
    <w:rsid w:val="002E7112"/>
    <w:rsid w:val="002E7398"/>
    <w:rsid w:val="00302FFC"/>
    <w:rsid w:val="00306811"/>
    <w:rsid w:val="00310751"/>
    <w:rsid w:val="00315A83"/>
    <w:rsid w:val="00321A5E"/>
    <w:rsid w:val="00323002"/>
    <w:rsid w:val="00325146"/>
    <w:rsid w:val="00325C1F"/>
    <w:rsid w:val="00333F32"/>
    <w:rsid w:val="00340915"/>
    <w:rsid w:val="00340F92"/>
    <w:rsid w:val="00341B45"/>
    <w:rsid w:val="0034778C"/>
    <w:rsid w:val="00353938"/>
    <w:rsid w:val="003548F2"/>
    <w:rsid w:val="00364E04"/>
    <w:rsid w:val="003812E2"/>
    <w:rsid w:val="00387993"/>
    <w:rsid w:val="00387C7D"/>
    <w:rsid w:val="003976A3"/>
    <w:rsid w:val="003A03E6"/>
    <w:rsid w:val="003A19D1"/>
    <w:rsid w:val="003A407D"/>
    <w:rsid w:val="003A520F"/>
    <w:rsid w:val="003A68B8"/>
    <w:rsid w:val="003C7DBE"/>
    <w:rsid w:val="003D5E25"/>
    <w:rsid w:val="003D74B6"/>
    <w:rsid w:val="003E1366"/>
    <w:rsid w:val="003E6D88"/>
    <w:rsid w:val="003F2CC5"/>
    <w:rsid w:val="003F613C"/>
    <w:rsid w:val="0040138F"/>
    <w:rsid w:val="00404D13"/>
    <w:rsid w:val="0041083E"/>
    <w:rsid w:val="00411691"/>
    <w:rsid w:val="00414BCA"/>
    <w:rsid w:val="00416DEB"/>
    <w:rsid w:val="004175DC"/>
    <w:rsid w:val="00417B95"/>
    <w:rsid w:val="00427573"/>
    <w:rsid w:val="004329D2"/>
    <w:rsid w:val="00434EF4"/>
    <w:rsid w:val="00436394"/>
    <w:rsid w:val="0044654D"/>
    <w:rsid w:val="004503B3"/>
    <w:rsid w:val="004556F7"/>
    <w:rsid w:val="00464309"/>
    <w:rsid w:val="00472DB4"/>
    <w:rsid w:val="00484ED1"/>
    <w:rsid w:val="004877A5"/>
    <w:rsid w:val="00493D60"/>
    <w:rsid w:val="004A5042"/>
    <w:rsid w:val="004B01AA"/>
    <w:rsid w:val="004B4489"/>
    <w:rsid w:val="004B4747"/>
    <w:rsid w:val="004B69C6"/>
    <w:rsid w:val="004B7CB7"/>
    <w:rsid w:val="004C07A8"/>
    <w:rsid w:val="004C0CBC"/>
    <w:rsid w:val="004C304B"/>
    <w:rsid w:val="004D05B0"/>
    <w:rsid w:val="004D2181"/>
    <w:rsid w:val="004D3002"/>
    <w:rsid w:val="004D4701"/>
    <w:rsid w:val="004F222C"/>
    <w:rsid w:val="004F5C16"/>
    <w:rsid w:val="004F5CB9"/>
    <w:rsid w:val="0050428C"/>
    <w:rsid w:val="00513B68"/>
    <w:rsid w:val="00513FC9"/>
    <w:rsid w:val="00516C4E"/>
    <w:rsid w:val="00520254"/>
    <w:rsid w:val="00520F5C"/>
    <w:rsid w:val="00521874"/>
    <w:rsid w:val="0052362C"/>
    <w:rsid w:val="00526B45"/>
    <w:rsid w:val="00530D5A"/>
    <w:rsid w:val="005344F7"/>
    <w:rsid w:val="00536DA1"/>
    <w:rsid w:val="005420D3"/>
    <w:rsid w:val="00542779"/>
    <w:rsid w:val="00544498"/>
    <w:rsid w:val="00544F0B"/>
    <w:rsid w:val="00551D3F"/>
    <w:rsid w:val="005545FF"/>
    <w:rsid w:val="0056582F"/>
    <w:rsid w:val="00582705"/>
    <w:rsid w:val="005A1F30"/>
    <w:rsid w:val="005A40FA"/>
    <w:rsid w:val="005B1DE8"/>
    <w:rsid w:val="005B4B23"/>
    <w:rsid w:val="005C19D0"/>
    <w:rsid w:val="005C4995"/>
    <w:rsid w:val="005D2308"/>
    <w:rsid w:val="005E39FA"/>
    <w:rsid w:val="005E75F4"/>
    <w:rsid w:val="005F0BCA"/>
    <w:rsid w:val="005F305A"/>
    <w:rsid w:val="00613709"/>
    <w:rsid w:val="00615C84"/>
    <w:rsid w:val="0062170E"/>
    <w:rsid w:val="00646FD6"/>
    <w:rsid w:val="0065336B"/>
    <w:rsid w:val="00656FE3"/>
    <w:rsid w:val="00671B36"/>
    <w:rsid w:val="006750B0"/>
    <w:rsid w:val="00681EEE"/>
    <w:rsid w:val="00682478"/>
    <w:rsid w:val="00686F84"/>
    <w:rsid w:val="006A376A"/>
    <w:rsid w:val="006A3D5D"/>
    <w:rsid w:val="006A7710"/>
    <w:rsid w:val="006B1589"/>
    <w:rsid w:val="006B1AD6"/>
    <w:rsid w:val="006B7C10"/>
    <w:rsid w:val="006C2DE8"/>
    <w:rsid w:val="006C7271"/>
    <w:rsid w:val="006D404B"/>
    <w:rsid w:val="006D6CD1"/>
    <w:rsid w:val="006D6DAE"/>
    <w:rsid w:val="006E6AA5"/>
    <w:rsid w:val="006F1460"/>
    <w:rsid w:val="006F6646"/>
    <w:rsid w:val="0071368B"/>
    <w:rsid w:val="00717CB6"/>
    <w:rsid w:val="00724739"/>
    <w:rsid w:val="00726734"/>
    <w:rsid w:val="00730798"/>
    <w:rsid w:val="00730B2C"/>
    <w:rsid w:val="00734367"/>
    <w:rsid w:val="00736396"/>
    <w:rsid w:val="00736F30"/>
    <w:rsid w:val="007378E9"/>
    <w:rsid w:val="00744933"/>
    <w:rsid w:val="007458C2"/>
    <w:rsid w:val="007574DD"/>
    <w:rsid w:val="00762B2E"/>
    <w:rsid w:val="007639A8"/>
    <w:rsid w:val="00772F8C"/>
    <w:rsid w:val="0077733A"/>
    <w:rsid w:val="00777D14"/>
    <w:rsid w:val="0078041B"/>
    <w:rsid w:val="00781EB5"/>
    <w:rsid w:val="00782374"/>
    <w:rsid w:val="007A0367"/>
    <w:rsid w:val="007A0BE5"/>
    <w:rsid w:val="007A0CEC"/>
    <w:rsid w:val="007A0F4C"/>
    <w:rsid w:val="007A4DC4"/>
    <w:rsid w:val="007A6984"/>
    <w:rsid w:val="007B2620"/>
    <w:rsid w:val="007B39F4"/>
    <w:rsid w:val="007B482D"/>
    <w:rsid w:val="007C1449"/>
    <w:rsid w:val="007C1FFA"/>
    <w:rsid w:val="007C763E"/>
    <w:rsid w:val="007D0D99"/>
    <w:rsid w:val="007D3AC2"/>
    <w:rsid w:val="007D4224"/>
    <w:rsid w:val="007E27B9"/>
    <w:rsid w:val="007F06FE"/>
    <w:rsid w:val="007F162D"/>
    <w:rsid w:val="007F6070"/>
    <w:rsid w:val="00800DBA"/>
    <w:rsid w:val="00812D60"/>
    <w:rsid w:val="00816F4F"/>
    <w:rsid w:val="00821BBC"/>
    <w:rsid w:val="008300E3"/>
    <w:rsid w:val="0083093B"/>
    <w:rsid w:val="008334E2"/>
    <w:rsid w:val="00833C8E"/>
    <w:rsid w:val="00840C98"/>
    <w:rsid w:val="00850217"/>
    <w:rsid w:val="00850D41"/>
    <w:rsid w:val="00855A1F"/>
    <w:rsid w:val="0086488E"/>
    <w:rsid w:val="0087219C"/>
    <w:rsid w:val="008758E4"/>
    <w:rsid w:val="00882389"/>
    <w:rsid w:val="008904EA"/>
    <w:rsid w:val="00890EE9"/>
    <w:rsid w:val="00893508"/>
    <w:rsid w:val="00893794"/>
    <w:rsid w:val="008A5599"/>
    <w:rsid w:val="008C0523"/>
    <w:rsid w:val="008C394A"/>
    <w:rsid w:val="008C6E32"/>
    <w:rsid w:val="008D02DD"/>
    <w:rsid w:val="008D21C5"/>
    <w:rsid w:val="008D283F"/>
    <w:rsid w:val="008D3688"/>
    <w:rsid w:val="008D3EDD"/>
    <w:rsid w:val="008E2D0D"/>
    <w:rsid w:val="008E7A45"/>
    <w:rsid w:val="008E7F20"/>
    <w:rsid w:val="008F11B9"/>
    <w:rsid w:val="008F2820"/>
    <w:rsid w:val="00910A92"/>
    <w:rsid w:val="009128D2"/>
    <w:rsid w:val="0093117D"/>
    <w:rsid w:val="00942CB6"/>
    <w:rsid w:val="00944AD1"/>
    <w:rsid w:val="00945BA3"/>
    <w:rsid w:val="0094618E"/>
    <w:rsid w:val="00946ED3"/>
    <w:rsid w:val="0096176C"/>
    <w:rsid w:val="00962F01"/>
    <w:rsid w:val="00963AEF"/>
    <w:rsid w:val="00964148"/>
    <w:rsid w:val="00970303"/>
    <w:rsid w:val="00973DAB"/>
    <w:rsid w:val="009774A2"/>
    <w:rsid w:val="00990401"/>
    <w:rsid w:val="00990408"/>
    <w:rsid w:val="00990601"/>
    <w:rsid w:val="00993F9B"/>
    <w:rsid w:val="009976AB"/>
    <w:rsid w:val="009A70B5"/>
    <w:rsid w:val="009B273A"/>
    <w:rsid w:val="009C0196"/>
    <w:rsid w:val="009E593B"/>
    <w:rsid w:val="009E74AB"/>
    <w:rsid w:val="00A0259B"/>
    <w:rsid w:val="00A03CA8"/>
    <w:rsid w:val="00A05765"/>
    <w:rsid w:val="00A064E0"/>
    <w:rsid w:val="00A070FF"/>
    <w:rsid w:val="00A077A5"/>
    <w:rsid w:val="00A25F99"/>
    <w:rsid w:val="00A52549"/>
    <w:rsid w:val="00A52BF0"/>
    <w:rsid w:val="00A70FF1"/>
    <w:rsid w:val="00A71325"/>
    <w:rsid w:val="00A72B2F"/>
    <w:rsid w:val="00A72C49"/>
    <w:rsid w:val="00A764F9"/>
    <w:rsid w:val="00A83629"/>
    <w:rsid w:val="00A83D64"/>
    <w:rsid w:val="00A90C3D"/>
    <w:rsid w:val="00A91645"/>
    <w:rsid w:val="00A918F0"/>
    <w:rsid w:val="00A948D5"/>
    <w:rsid w:val="00AA2977"/>
    <w:rsid w:val="00AA2EE9"/>
    <w:rsid w:val="00AB33DA"/>
    <w:rsid w:val="00AB6E9F"/>
    <w:rsid w:val="00AC1CAB"/>
    <w:rsid w:val="00AD2BA3"/>
    <w:rsid w:val="00AE5E4A"/>
    <w:rsid w:val="00AE765A"/>
    <w:rsid w:val="00AF759D"/>
    <w:rsid w:val="00B02B9B"/>
    <w:rsid w:val="00B04FBE"/>
    <w:rsid w:val="00B20266"/>
    <w:rsid w:val="00B27969"/>
    <w:rsid w:val="00B37130"/>
    <w:rsid w:val="00B372EB"/>
    <w:rsid w:val="00B410A8"/>
    <w:rsid w:val="00B420E1"/>
    <w:rsid w:val="00B4226E"/>
    <w:rsid w:val="00B46DDD"/>
    <w:rsid w:val="00B54075"/>
    <w:rsid w:val="00B57CC2"/>
    <w:rsid w:val="00B57F7E"/>
    <w:rsid w:val="00B76EB1"/>
    <w:rsid w:val="00B771A3"/>
    <w:rsid w:val="00B814CC"/>
    <w:rsid w:val="00B81C14"/>
    <w:rsid w:val="00B877E0"/>
    <w:rsid w:val="00B927A4"/>
    <w:rsid w:val="00B966C5"/>
    <w:rsid w:val="00B96C40"/>
    <w:rsid w:val="00B977EA"/>
    <w:rsid w:val="00BA0302"/>
    <w:rsid w:val="00BA1D60"/>
    <w:rsid w:val="00BA3283"/>
    <w:rsid w:val="00BA6A64"/>
    <w:rsid w:val="00BA6F61"/>
    <w:rsid w:val="00BB216C"/>
    <w:rsid w:val="00BB2788"/>
    <w:rsid w:val="00BB2883"/>
    <w:rsid w:val="00BB2EAD"/>
    <w:rsid w:val="00BB4BE9"/>
    <w:rsid w:val="00BC4B5F"/>
    <w:rsid w:val="00BC7648"/>
    <w:rsid w:val="00BC7BB3"/>
    <w:rsid w:val="00BD328C"/>
    <w:rsid w:val="00BD6114"/>
    <w:rsid w:val="00BD77C8"/>
    <w:rsid w:val="00BD77D9"/>
    <w:rsid w:val="00BF153A"/>
    <w:rsid w:val="00BF7404"/>
    <w:rsid w:val="00C06AA1"/>
    <w:rsid w:val="00C12A33"/>
    <w:rsid w:val="00C1664F"/>
    <w:rsid w:val="00C1730D"/>
    <w:rsid w:val="00C20B71"/>
    <w:rsid w:val="00C24035"/>
    <w:rsid w:val="00C41180"/>
    <w:rsid w:val="00C42A5D"/>
    <w:rsid w:val="00C45D80"/>
    <w:rsid w:val="00C5464F"/>
    <w:rsid w:val="00C573A5"/>
    <w:rsid w:val="00C575C1"/>
    <w:rsid w:val="00C6072E"/>
    <w:rsid w:val="00C6633D"/>
    <w:rsid w:val="00C73795"/>
    <w:rsid w:val="00C73FC3"/>
    <w:rsid w:val="00C83ED4"/>
    <w:rsid w:val="00C84B87"/>
    <w:rsid w:val="00C85589"/>
    <w:rsid w:val="00C900AB"/>
    <w:rsid w:val="00C91C8B"/>
    <w:rsid w:val="00C93699"/>
    <w:rsid w:val="00CA36BE"/>
    <w:rsid w:val="00CA60A1"/>
    <w:rsid w:val="00CA6D5A"/>
    <w:rsid w:val="00CB1605"/>
    <w:rsid w:val="00CB3BF3"/>
    <w:rsid w:val="00CC0991"/>
    <w:rsid w:val="00CD33EB"/>
    <w:rsid w:val="00CD3B9B"/>
    <w:rsid w:val="00CD498F"/>
    <w:rsid w:val="00CE0A5B"/>
    <w:rsid w:val="00CE3EBE"/>
    <w:rsid w:val="00CE7626"/>
    <w:rsid w:val="00CF137E"/>
    <w:rsid w:val="00CF1969"/>
    <w:rsid w:val="00CF32D7"/>
    <w:rsid w:val="00CF32E2"/>
    <w:rsid w:val="00D004F1"/>
    <w:rsid w:val="00D02DCD"/>
    <w:rsid w:val="00D04C1E"/>
    <w:rsid w:val="00D05055"/>
    <w:rsid w:val="00D05B88"/>
    <w:rsid w:val="00D169B6"/>
    <w:rsid w:val="00D23490"/>
    <w:rsid w:val="00D25AE0"/>
    <w:rsid w:val="00D31F81"/>
    <w:rsid w:val="00D3795D"/>
    <w:rsid w:val="00D45090"/>
    <w:rsid w:val="00D47297"/>
    <w:rsid w:val="00D53A6F"/>
    <w:rsid w:val="00D54B61"/>
    <w:rsid w:val="00D554D2"/>
    <w:rsid w:val="00D654EC"/>
    <w:rsid w:val="00D656FF"/>
    <w:rsid w:val="00D754A9"/>
    <w:rsid w:val="00D76357"/>
    <w:rsid w:val="00D8281D"/>
    <w:rsid w:val="00D87FB4"/>
    <w:rsid w:val="00D95AC2"/>
    <w:rsid w:val="00DA4905"/>
    <w:rsid w:val="00DB0180"/>
    <w:rsid w:val="00DC082D"/>
    <w:rsid w:val="00DC1529"/>
    <w:rsid w:val="00DC5BAE"/>
    <w:rsid w:val="00DC6791"/>
    <w:rsid w:val="00DD0661"/>
    <w:rsid w:val="00DD27A2"/>
    <w:rsid w:val="00DD3454"/>
    <w:rsid w:val="00DD4DDE"/>
    <w:rsid w:val="00DE1FF7"/>
    <w:rsid w:val="00DE615E"/>
    <w:rsid w:val="00DF2A1C"/>
    <w:rsid w:val="00DF348A"/>
    <w:rsid w:val="00DF48EE"/>
    <w:rsid w:val="00DF59CD"/>
    <w:rsid w:val="00E01930"/>
    <w:rsid w:val="00E15B51"/>
    <w:rsid w:val="00E21BA7"/>
    <w:rsid w:val="00E35C05"/>
    <w:rsid w:val="00E360F3"/>
    <w:rsid w:val="00E42CE6"/>
    <w:rsid w:val="00E47E0D"/>
    <w:rsid w:val="00E56146"/>
    <w:rsid w:val="00E62A66"/>
    <w:rsid w:val="00E72388"/>
    <w:rsid w:val="00E7435F"/>
    <w:rsid w:val="00E76523"/>
    <w:rsid w:val="00E8176D"/>
    <w:rsid w:val="00E828EB"/>
    <w:rsid w:val="00E842A1"/>
    <w:rsid w:val="00E85F3D"/>
    <w:rsid w:val="00E87A32"/>
    <w:rsid w:val="00EA1ED3"/>
    <w:rsid w:val="00EA3CEB"/>
    <w:rsid w:val="00EA4CE9"/>
    <w:rsid w:val="00EA7145"/>
    <w:rsid w:val="00EB3650"/>
    <w:rsid w:val="00EB6A38"/>
    <w:rsid w:val="00EC1D7F"/>
    <w:rsid w:val="00EC3B17"/>
    <w:rsid w:val="00EC518D"/>
    <w:rsid w:val="00EC6B54"/>
    <w:rsid w:val="00EC777E"/>
    <w:rsid w:val="00ED14ED"/>
    <w:rsid w:val="00ED1753"/>
    <w:rsid w:val="00ED615D"/>
    <w:rsid w:val="00EE0486"/>
    <w:rsid w:val="00EE34B9"/>
    <w:rsid w:val="00EE39C2"/>
    <w:rsid w:val="00EF163A"/>
    <w:rsid w:val="00EF2AA2"/>
    <w:rsid w:val="00EF6242"/>
    <w:rsid w:val="00EF644F"/>
    <w:rsid w:val="00F05BEB"/>
    <w:rsid w:val="00F05D40"/>
    <w:rsid w:val="00F05F8C"/>
    <w:rsid w:val="00F14500"/>
    <w:rsid w:val="00F251E2"/>
    <w:rsid w:val="00F30EB8"/>
    <w:rsid w:val="00F320AE"/>
    <w:rsid w:val="00F41187"/>
    <w:rsid w:val="00F468D1"/>
    <w:rsid w:val="00F500BB"/>
    <w:rsid w:val="00F502FC"/>
    <w:rsid w:val="00F538E8"/>
    <w:rsid w:val="00F53B9F"/>
    <w:rsid w:val="00F53D22"/>
    <w:rsid w:val="00F55357"/>
    <w:rsid w:val="00F57C5F"/>
    <w:rsid w:val="00F64894"/>
    <w:rsid w:val="00F66A26"/>
    <w:rsid w:val="00F74744"/>
    <w:rsid w:val="00F858F6"/>
    <w:rsid w:val="00F85C26"/>
    <w:rsid w:val="00F85D5D"/>
    <w:rsid w:val="00F90047"/>
    <w:rsid w:val="00F904BB"/>
    <w:rsid w:val="00F97E38"/>
    <w:rsid w:val="00FA1D9E"/>
    <w:rsid w:val="00FA707F"/>
    <w:rsid w:val="00FB1770"/>
    <w:rsid w:val="00FB3452"/>
    <w:rsid w:val="00FB4A7E"/>
    <w:rsid w:val="00FB5605"/>
    <w:rsid w:val="00FB61D3"/>
    <w:rsid w:val="00FC27BA"/>
    <w:rsid w:val="00FD25D6"/>
    <w:rsid w:val="00FD3667"/>
    <w:rsid w:val="00FD3B0C"/>
    <w:rsid w:val="00FE430C"/>
    <w:rsid w:val="00FF02C6"/>
    <w:rsid w:val="00FF1419"/>
    <w:rsid w:val="00FF2F84"/>
    <w:rsid w:val="00FF5619"/>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A1F"/>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 w:type="paragraph" w:styleId="Textedebulles">
    <w:name w:val="Balloon Text"/>
    <w:basedOn w:val="Normal"/>
    <w:link w:val="TextedebullesCar"/>
    <w:uiPriority w:val="99"/>
    <w:semiHidden/>
    <w:unhideWhenUsed/>
    <w:rsid w:val="005C4995"/>
    <w:rPr>
      <w:sz w:val="18"/>
      <w:szCs w:val="18"/>
    </w:rPr>
  </w:style>
  <w:style w:type="character" w:customStyle="1" w:styleId="TextedebullesCar">
    <w:name w:val="Texte de bulles Car"/>
    <w:basedOn w:val="Policepardfaut"/>
    <w:link w:val="Textedebulles"/>
    <w:uiPriority w:val="99"/>
    <w:semiHidden/>
    <w:rsid w:val="005C4995"/>
    <w:rPr>
      <w:rFonts w:ascii="Times New Roman" w:eastAsia="Times New Roman" w:hAnsi="Times New Roman" w:cs="Times New Roman"/>
      <w:sz w:val="18"/>
      <w:szCs w:val="18"/>
      <w:lang w:eastAsia="fr-FR"/>
    </w:rPr>
  </w:style>
  <w:style w:type="paragraph" w:styleId="Notedefin">
    <w:name w:val="endnote text"/>
    <w:basedOn w:val="Normal"/>
    <w:link w:val="NotedefinCar"/>
    <w:uiPriority w:val="99"/>
    <w:semiHidden/>
    <w:unhideWhenUsed/>
    <w:rsid w:val="00613709"/>
    <w:rPr>
      <w:sz w:val="20"/>
      <w:szCs w:val="20"/>
    </w:rPr>
  </w:style>
  <w:style w:type="character" w:customStyle="1" w:styleId="NotedefinCar">
    <w:name w:val="Note de fin Car"/>
    <w:basedOn w:val="Policepardfaut"/>
    <w:link w:val="Notedefin"/>
    <w:uiPriority w:val="99"/>
    <w:semiHidden/>
    <w:rsid w:val="00613709"/>
    <w:rPr>
      <w:rFonts w:ascii="Times New Roman" w:eastAsia="Times New Roman" w:hAnsi="Times New Roman" w:cs="Times New Roman"/>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36980">
      <w:bodyDiv w:val="1"/>
      <w:marLeft w:val="0"/>
      <w:marRight w:val="0"/>
      <w:marTop w:val="0"/>
      <w:marBottom w:val="0"/>
      <w:divBdr>
        <w:top w:val="none" w:sz="0" w:space="0" w:color="auto"/>
        <w:left w:val="none" w:sz="0" w:space="0" w:color="auto"/>
        <w:bottom w:val="none" w:sz="0" w:space="0" w:color="auto"/>
        <w:right w:val="none" w:sz="0" w:space="0" w:color="auto"/>
      </w:divBdr>
    </w:div>
    <w:div w:id="60058258">
      <w:bodyDiv w:val="1"/>
      <w:marLeft w:val="0"/>
      <w:marRight w:val="0"/>
      <w:marTop w:val="0"/>
      <w:marBottom w:val="0"/>
      <w:divBdr>
        <w:top w:val="none" w:sz="0" w:space="0" w:color="auto"/>
        <w:left w:val="none" w:sz="0" w:space="0" w:color="auto"/>
        <w:bottom w:val="none" w:sz="0" w:space="0" w:color="auto"/>
        <w:right w:val="none" w:sz="0" w:space="0" w:color="auto"/>
      </w:divBdr>
    </w:div>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64564611">
      <w:bodyDiv w:val="1"/>
      <w:marLeft w:val="0"/>
      <w:marRight w:val="0"/>
      <w:marTop w:val="0"/>
      <w:marBottom w:val="0"/>
      <w:divBdr>
        <w:top w:val="none" w:sz="0" w:space="0" w:color="auto"/>
        <w:left w:val="none" w:sz="0" w:space="0" w:color="auto"/>
        <w:bottom w:val="none" w:sz="0" w:space="0" w:color="auto"/>
        <w:right w:val="none" w:sz="0" w:space="0" w:color="auto"/>
      </w:divBdr>
    </w:div>
    <w:div w:id="171340141">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175627">
      <w:bodyDiv w:val="1"/>
      <w:marLeft w:val="0"/>
      <w:marRight w:val="0"/>
      <w:marTop w:val="0"/>
      <w:marBottom w:val="0"/>
      <w:divBdr>
        <w:top w:val="none" w:sz="0" w:space="0" w:color="auto"/>
        <w:left w:val="none" w:sz="0" w:space="0" w:color="auto"/>
        <w:bottom w:val="none" w:sz="0" w:space="0" w:color="auto"/>
        <w:right w:val="none" w:sz="0" w:space="0" w:color="auto"/>
      </w:divBdr>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45117279">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267741688">
      <w:bodyDiv w:val="1"/>
      <w:marLeft w:val="0"/>
      <w:marRight w:val="0"/>
      <w:marTop w:val="0"/>
      <w:marBottom w:val="0"/>
      <w:divBdr>
        <w:top w:val="none" w:sz="0" w:space="0" w:color="auto"/>
        <w:left w:val="none" w:sz="0" w:space="0" w:color="auto"/>
        <w:bottom w:val="none" w:sz="0" w:space="0" w:color="auto"/>
        <w:right w:val="none" w:sz="0" w:space="0" w:color="auto"/>
      </w:divBdr>
    </w:div>
    <w:div w:id="289871479">
      <w:bodyDiv w:val="1"/>
      <w:marLeft w:val="0"/>
      <w:marRight w:val="0"/>
      <w:marTop w:val="0"/>
      <w:marBottom w:val="0"/>
      <w:divBdr>
        <w:top w:val="none" w:sz="0" w:space="0" w:color="auto"/>
        <w:left w:val="none" w:sz="0" w:space="0" w:color="auto"/>
        <w:bottom w:val="none" w:sz="0" w:space="0" w:color="auto"/>
        <w:right w:val="none" w:sz="0" w:space="0" w:color="auto"/>
      </w:divBdr>
    </w:div>
    <w:div w:id="332608286">
      <w:bodyDiv w:val="1"/>
      <w:marLeft w:val="0"/>
      <w:marRight w:val="0"/>
      <w:marTop w:val="0"/>
      <w:marBottom w:val="0"/>
      <w:divBdr>
        <w:top w:val="none" w:sz="0" w:space="0" w:color="auto"/>
        <w:left w:val="none" w:sz="0" w:space="0" w:color="auto"/>
        <w:bottom w:val="none" w:sz="0" w:space="0" w:color="auto"/>
        <w:right w:val="none" w:sz="0" w:space="0" w:color="auto"/>
      </w:divBdr>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2804829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23595318">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58642724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892622323">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61046235">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48417470">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09578606">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507509">
      <w:bodyDiv w:val="1"/>
      <w:marLeft w:val="0"/>
      <w:marRight w:val="0"/>
      <w:marTop w:val="0"/>
      <w:marBottom w:val="0"/>
      <w:divBdr>
        <w:top w:val="none" w:sz="0" w:space="0" w:color="auto"/>
        <w:left w:val="none" w:sz="0" w:space="0" w:color="auto"/>
        <w:bottom w:val="none" w:sz="0" w:space="0" w:color="auto"/>
        <w:right w:val="none" w:sz="0" w:space="0" w:color="auto"/>
      </w:divBdr>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650210465">
      <w:bodyDiv w:val="1"/>
      <w:marLeft w:val="0"/>
      <w:marRight w:val="0"/>
      <w:marTop w:val="0"/>
      <w:marBottom w:val="0"/>
      <w:divBdr>
        <w:top w:val="none" w:sz="0" w:space="0" w:color="auto"/>
        <w:left w:val="none" w:sz="0" w:space="0" w:color="auto"/>
        <w:bottom w:val="none" w:sz="0" w:space="0" w:color="auto"/>
        <w:right w:val="none" w:sz="0" w:space="0" w:color="auto"/>
      </w:divBdr>
    </w:div>
    <w:div w:id="1664044117">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80845034">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4310961">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020344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39251066">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26" Type="http://schemas.openxmlformats.org/officeDocument/2006/relationships/hyperlink" Target="http://www.javalin.io" TargetMode="External"/><Relationship Id="rId21" Type="http://schemas.openxmlformats.org/officeDocument/2006/relationships/image" Target="media/image7.png"/><Relationship Id="rId42" Type="http://schemas.openxmlformats.org/officeDocument/2006/relationships/image" Target="media/image21.png"/><Relationship Id="rId47" Type="http://schemas.openxmlformats.org/officeDocument/2006/relationships/image" Target="media/image24.png"/><Relationship Id="rId63" Type="http://schemas.openxmlformats.org/officeDocument/2006/relationships/image" Target="media/image35.tiff"/><Relationship Id="rId68"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hyperlink" Target="https://www.scrum.org/" TargetMode="External"/><Relationship Id="rId29" Type="http://schemas.openxmlformats.org/officeDocument/2006/relationships/hyperlink" Target="https://docs.mongodb.com/manual/reference/sql-comparison/" TargetMode="External"/><Relationship Id="rId11" Type="http://schemas.openxmlformats.org/officeDocument/2006/relationships/image" Target="media/image4.png"/><Relationship Id="rId24" Type="http://schemas.openxmlformats.org/officeDocument/2006/relationships/image" Target="media/image10.png"/><Relationship Id="rId32" Type="http://schemas.openxmlformats.org/officeDocument/2006/relationships/hyperlink" Target="https://angular.io/tutorial/toh-pt4" TargetMode="Externa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www.hub.docker.io" TargetMode="External"/><Relationship Id="rId53" Type="http://schemas.openxmlformats.org/officeDocument/2006/relationships/image" Target="media/image29.tiff"/><Relationship Id="rId58" Type="http://schemas.openxmlformats.org/officeDocument/2006/relationships/hyperlink" Target="https://junit.org/junit5/docs/current/user-guide/" TargetMode="External"/><Relationship Id="rId66" Type="http://schemas.openxmlformats.org/officeDocument/2006/relationships/image" Target="media/image38.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github.com/adam-p/markdown-here/wiki/Markdown-Cheatsheet" TargetMode="External"/><Relationship Id="rId19" Type="http://schemas.openxmlformats.org/officeDocument/2006/relationships/hyperlink" Target="http://codewars.com" TargetMode="External"/><Relationship Id="rId14" Type="http://schemas.openxmlformats.org/officeDocument/2006/relationships/hyperlink" Target="file:////Users/freak/Desktop/dojo-hepia/assets/document/THESE.docx" TargetMode="External"/><Relationship Id="rId22" Type="http://schemas.openxmlformats.org/officeDocument/2006/relationships/image" Target="media/image8.png"/><Relationship Id="rId27" Type="http://schemas.openxmlformats.org/officeDocument/2006/relationships/hyperlink" Target="http://www.mongodb.com" TargetMode="External"/><Relationship Id="rId30" Type="http://schemas.openxmlformats.org/officeDocument/2006/relationships/image" Target="media/image12.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image" Target="media/image31.tiff"/><Relationship Id="rId64" Type="http://schemas.openxmlformats.org/officeDocument/2006/relationships/image" Target="media/image36.png"/><Relationship Id="rId69"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file:////Users/freak/Desktop/dojo-hepia/assets/document/THESE.docx" TargetMode="External"/><Relationship Id="rId17" Type="http://schemas.openxmlformats.org/officeDocument/2006/relationships/image" Target="media/image5.jpeg"/><Relationship Id="rId25" Type="http://schemas.openxmlformats.org/officeDocument/2006/relationships/hyperlink" Target="http://www.angular.io" TargetMode="External"/><Relationship Id="rId33" Type="http://schemas.openxmlformats.org/officeDocument/2006/relationships/image" Target="media/image14.png"/><Relationship Id="rId38" Type="http://schemas.openxmlformats.org/officeDocument/2006/relationships/image" Target="media/image18.png"/><Relationship Id="rId46" Type="http://schemas.openxmlformats.org/officeDocument/2006/relationships/image" Target="media/image23.png"/><Relationship Id="rId59" Type="http://schemas.openxmlformats.org/officeDocument/2006/relationships/image" Target="media/image32.png"/><Relationship Id="rId67" Type="http://schemas.openxmlformats.org/officeDocument/2006/relationships/image" Target="media/image39.png"/><Relationship Id="rId20" Type="http://schemas.openxmlformats.org/officeDocument/2006/relationships/hyperlink" Target="http://www.codingame.com" TargetMode="External"/><Relationship Id="rId41" Type="http://schemas.openxmlformats.org/officeDocument/2006/relationships/hyperlink" Target="https://ace.c9.io/" TargetMode="External"/><Relationship Id="rId54" Type="http://schemas.openxmlformats.org/officeDocument/2006/relationships/image" Target="media/image30.tiff"/><Relationship Id="rId62" Type="http://schemas.openxmlformats.org/officeDocument/2006/relationships/image" Target="media/image34.png"/><Relationship Id="rId70"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sainteskarateclub.com/non-categorise/lexique-des-arts-martiaux.html" TargetMode="External"/><Relationship Id="rId23" Type="http://schemas.openxmlformats.org/officeDocument/2006/relationships/image" Target="media/image9.png"/><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hyperlink" Target="https://angular.io/guide/observables" TargetMode="External"/><Relationship Id="rId57" Type="http://schemas.openxmlformats.org/officeDocument/2006/relationships/hyperlink" Target="https://pypi.org/project/assertpy/" TargetMode="External"/><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hyperlink" Target="https://docs.docker.com/engine/reference/builder/" TargetMode="External"/><Relationship Id="rId52" Type="http://schemas.openxmlformats.org/officeDocument/2006/relationships/image" Target="media/image28.png"/><Relationship Id="rId60" Type="http://schemas.openxmlformats.org/officeDocument/2006/relationships/image" Target="media/image33.png"/><Relationship Id="rId65" Type="http://schemas.openxmlformats.org/officeDocument/2006/relationships/image" Target="media/image37.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Users/freak/Desktop/dojo-hepia/assets/document/THESE.docx" TargetMode="External"/><Relationship Id="rId18" Type="http://schemas.openxmlformats.org/officeDocument/2006/relationships/image" Target="media/image6.jpeg"/><Relationship Id="rId39" Type="http://schemas.openxmlformats.org/officeDocument/2006/relationships/image" Target="media/image19.png"/><Relationship Id="rId34" Type="http://schemas.openxmlformats.org/officeDocument/2006/relationships/hyperlink" Target="https://angular.io/guide/architecture-components" TargetMode="External"/><Relationship Id="rId50" Type="http://schemas.openxmlformats.org/officeDocument/2006/relationships/image" Target="media/image26.png"/><Relationship Id="rId55" Type="http://schemas.openxmlformats.org/officeDocument/2006/relationships/hyperlink" Target="https://github.com/adam-p/markdown-here/wiki/Markdown-Cheatsheet" TargetMode="External"/><Relationship Id="rId7" Type="http://schemas.openxmlformats.org/officeDocument/2006/relationships/endnotes" Target="endnotes.xml"/><Relationship Id="rId71" Type="http://schemas.openxmlformats.org/officeDocument/2006/relationships/header" Target="header3.xml"/></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D4F1B-F3C6-5B4D-92EC-912BB55D8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86</Pages>
  <Words>21349</Words>
  <Characters>117425</Characters>
  <Application>Microsoft Office Word</Application>
  <DocSecurity>0</DocSecurity>
  <Lines>978</Lines>
  <Paragraphs>276</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38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58</cp:revision>
  <cp:lastPrinted>2019-07-01T11:18:00Z</cp:lastPrinted>
  <dcterms:created xsi:type="dcterms:W3CDTF">2019-07-01T11:18:00Z</dcterms:created>
  <dcterms:modified xsi:type="dcterms:W3CDTF">2019-07-02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9"&gt;&lt;session id="mSrH4C1b"/&gt;&lt;style id="http://www.zotero.org/styles/iso690-author-date-fr" hasBibliography="1" bibliographyStyleHasBeenSet="1"/&gt;&lt;prefs&gt;&lt;pref name="fieldType" value="Field"/&gt;&lt;/prefs&gt;&lt;/data&gt;</vt:lpwstr>
  </property>
</Properties>
</file>